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7682342" w14:textId="6202F416" w:rsidR="00F27B51" w:rsidRPr="000E2AA5" w:rsidRDefault="00EC6B48" w:rsidP="00254CEE">
      <w:pPr>
        <w:pStyle w:val="Heading1"/>
        <w:numPr>
          <w:ilvl w:val="0"/>
          <w:numId w:val="0"/>
        </w:numPr>
        <w:ind w:left="720"/>
        <w:sectPr w:rsidR="00F27B51" w:rsidRPr="000E2AA5" w:rsidSect="009365AB">
          <w:footerReference w:type="default" r:id="rId11"/>
          <w:pgSz w:w="11900" w:h="16840" w:code="1"/>
          <w:pgMar w:top="1584" w:right="1584" w:bottom="1584" w:left="1584" w:header="562" w:footer="562" w:gutter="0"/>
          <w:cols w:space="708"/>
          <w:formProt w:val="0"/>
          <w:titlePg/>
          <w:docGrid w:linePitch="360"/>
        </w:sectPr>
      </w:pPr>
      <w:bookmarkStart w:id="0" w:name="StartTekst"/>
      <w:bookmarkStart w:id="1" w:name="_Toc259697043"/>
      <w:bookmarkStart w:id="2" w:name="_Toc259630803"/>
      <w:bookmarkStart w:id="3" w:name="_Toc259630784"/>
      <w:bookmarkStart w:id="4" w:name="_Toc259630718"/>
      <w:bookmarkStart w:id="5" w:name="_Toc259630653"/>
      <w:bookmarkStart w:id="6" w:name="_Toc259630637"/>
      <w:bookmarkStart w:id="7" w:name="_Toc259630595"/>
      <w:bookmarkStart w:id="8" w:name="Inhoudsopgave"/>
      <w:bookmarkStart w:id="9" w:name="_Toc127193959"/>
      <w:bookmarkStart w:id="10" w:name="_Toc517689058"/>
      <w:bookmarkStart w:id="11" w:name="_Hlk100141335"/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r w:rsidRPr="000E2AA5">
        <w:t xml:space="preserve">Appendix: </w:t>
      </w:r>
      <w:r w:rsidR="00254CEE" w:rsidRPr="000E2AA5">
        <w:t xml:space="preserve">Challenges in </w:t>
      </w:r>
      <w:r w:rsidR="00BB51CE">
        <w:t>conducting</w:t>
      </w:r>
      <w:r w:rsidR="00BB51CE" w:rsidRPr="000E2AA5">
        <w:t xml:space="preserve"> </w:t>
      </w:r>
      <w:r w:rsidR="00254CEE" w:rsidRPr="000E2AA5">
        <w:t xml:space="preserve"> </w:t>
      </w:r>
      <w:r w:rsidR="00D745DF">
        <w:t xml:space="preserve">fractional polynomial and </w:t>
      </w:r>
      <w:r w:rsidR="009C5A4E">
        <w:t>standard parametric</w:t>
      </w:r>
      <w:r w:rsidR="00D745DF">
        <w:t xml:space="preserve"> </w:t>
      </w:r>
      <w:r w:rsidR="00837D06">
        <w:t>network meta-analyses</w:t>
      </w:r>
      <w:r w:rsidR="000A3E04" w:rsidRPr="000E2AA5">
        <w:t xml:space="preserve"> </w:t>
      </w:r>
      <w:r w:rsidR="00254CEE" w:rsidRPr="000E2AA5">
        <w:t>of immune checkpoint inhibitors for first-line advanced renal cell carcinoma</w:t>
      </w:r>
      <w:bookmarkEnd w:id="9"/>
      <w:r w:rsidR="00D745DF">
        <w:t xml:space="preserve"> </w:t>
      </w:r>
    </w:p>
    <w:sdt>
      <w:sdtPr>
        <w:rPr>
          <w:rFonts w:ascii="Times New Roman" w:eastAsia="Times New Roman" w:hAnsi="Times New Roman" w:cs="Arial (Body)"/>
          <w:b w:val="0"/>
          <w:bCs w:val="0"/>
          <w:caps w:val="0"/>
          <w:color w:val="000000"/>
          <w:spacing w:val="0"/>
          <w:sz w:val="21"/>
          <w:szCs w:val="21"/>
          <w:lang w:eastAsia="nl-NL"/>
        </w:rPr>
        <w:id w:val="664665543"/>
        <w:docPartObj>
          <w:docPartGallery w:val="Table of Contents"/>
          <w:docPartUnique/>
        </w:docPartObj>
      </w:sdtPr>
      <w:sdtEndPr>
        <w:rPr>
          <w:rFonts w:cs="Times New Roman"/>
          <w:color w:val="auto"/>
          <w:sz w:val="24"/>
          <w:szCs w:val="24"/>
          <w:lang w:eastAsia="en-US"/>
        </w:rPr>
      </w:sdtEndPr>
      <w:sdtContent>
        <w:p w14:paraId="011D739F" w14:textId="77777777" w:rsidR="00CE5965" w:rsidRPr="000E2AA5" w:rsidRDefault="00CE5965" w:rsidP="004F3EE1">
          <w:pPr>
            <w:pStyle w:val="TOCHeading"/>
            <w:rPr>
              <w:rFonts w:cs="Arial (Body)"/>
              <w:b w:val="0"/>
              <w:bCs w:val="0"/>
              <w:spacing w:val="0"/>
            </w:rPr>
          </w:pPr>
          <w:r w:rsidRPr="000E2AA5">
            <w:rPr>
              <w:rFonts w:cs="Arial (Body)"/>
              <w:spacing w:val="0"/>
            </w:rPr>
            <w:t>Table of Contents</w:t>
          </w:r>
        </w:p>
        <w:p w14:paraId="7C1C6A5E" w14:textId="59C79E0D" w:rsidR="000B21D8" w:rsidRPr="000E2AA5" w:rsidRDefault="00913DB7">
          <w:pPr>
            <w:pStyle w:val="TOC1"/>
            <w:tabs>
              <w:tab w:val="right" w:leader="dot" w:pos="8726"/>
            </w:tabs>
            <w:rPr>
              <w:rFonts w:eastAsiaTheme="minorEastAsia" w:cstheme="minorBidi"/>
              <w:bCs w:val="0"/>
              <w:noProof/>
              <w:color w:val="auto"/>
              <w:sz w:val="22"/>
              <w:szCs w:val="22"/>
            </w:rPr>
          </w:pPr>
          <w:r w:rsidRPr="000E2AA5">
            <w:rPr>
              <w:bCs w:val="0"/>
            </w:rPr>
            <w:fldChar w:fldCharType="begin"/>
          </w:r>
          <w:r w:rsidRPr="000E2AA5">
            <w:rPr>
              <w:bCs w:val="0"/>
            </w:rPr>
            <w:instrText xml:space="preserve"> TOC \o "1-3" \h \z \u </w:instrText>
          </w:r>
          <w:r w:rsidRPr="000E2AA5">
            <w:rPr>
              <w:bCs w:val="0"/>
            </w:rPr>
            <w:fldChar w:fldCharType="separate"/>
          </w:r>
          <w:hyperlink w:anchor="_Toc127193959" w:history="1">
            <w:r w:rsidR="000B21D8" w:rsidRPr="000E2AA5">
              <w:rPr>
                <w:rStyle w:val="Hyperlink"/>
                <w:rFonts w:ascii="Trebuchet MS" w:hAnsi="Trebuchet MS"/>
                <w:noProof/>
              </w:rPr>
              <w:t>Appendix: Challenges in the time-varying hazard NMA of immune checkpoint inhibitors for first-line advanced renal cell carcinoma</w:t>
            </w:r>
            <w:r w:rsidR="000B21D8" w:rsidRPr="000E2AA5">
              <w:rPr>
                <w:noProof/>
                <w:webHidden/>
              </w:rPr>
              <w:tab/>
            </w:r>
            <w:r w:rsidR="000B21D8" w:rsidRPr="000E2AA5">
              <w:rPr>
                <w:noProof/>
                <w:webHidden/>
              </w:rPr>
              <w:fldChar w:fldCharType="begin"/>
            </w:r>
            <w:r w:rsidR="000B21D8" w:rsidRPr="000E2AA5">
              <w:rPr>
                <w:noProof/>
                <w:webHidden/>
              </w:rPr>
              <w:instrText xml:space="preserve"> PAGEREF _Toc127193959 \h </w:instrText>
            </w:r>
            <w:r w:rsidR="000B21D8" w:rsidRPr="000E2AA5">
              <w:rPr>
                <w:noProof/>
                <w:webHidden/>
              </w:rPr>
            </w:r>
            <w:r w:rsidR="000B21D8" w:rsidRPr="000E2AA5">
              <w:rPr>
                <w:noProof/>
                <w:webHidden/>
              </w:rPr>
              <w:fldChar w:fldCharType="separate"/>
            </w:r>
            <w:r w:rsidR="00954BBB" w:rsidRPr="000E2AA5">
              <w:rPr>
                <w:noProof/>
                <w:webHidden/>
              </w:rPr>
              <w:t>1</w:t>
            </w:r>
            <w:r w:rsidR="000B21D8" w:rsidRPr="000E2AA5">
              <w:rPr>
                <w:noProof/>
                <w:webHidden/>
              </w:rPr>
              <w:fldChar w:fldCharType="end"/>
            </w:r>
          </w:hyperlink>
        </w:p>
        <w:p w14:paraId="69297FEC" w14:textId="02941587" w:rsidR="000B21D8" w:rsidRPr="000E2AA5" w:rsidRDefault="00000000">
          <w:pPr>
            <w:pStyle w:val="TOC1"/>
            <w:tabs>
              <w:tab w:val="left" w:pos="420"/>
              <w:tab w:val="right" w:leader="dot" w:pos="8726"/>
            </w:tabs>
            <w:rPr>
              <w:rFonts w:eastAsiaTheme="minorEastAsia" w:cstheme="minorBidi"/>
              <w:bCs w:val="0"/>
              <w:noProof/>
              <w:color w:val="auto"/>
              <w:sz w:val="22"/>
              <w:szCs w:val="22"/>
            </w:rPr>
          </w:pPr>
          <w:hyperlink w:anchor="_Toc127193960" w:history="1">
            <w:r w:rsidR="000B21D8" w:rsidRPr="000E2AA5">
              <w:rPr>
                <w:rStyle w:val="Hyperlink"/>
                <w:rFonts w:ascii="Trebuchet MS" w:hAnsi="Trebuchet MS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</w:t>
            </w:r>
            <w:r w:rsidR="000B21D8" w:rsidRPr="000E2AA5">
              <w:rPr>
                <w:rFonts w:eastAsiaTheme="minorEastAsia" w:cstheme="minorBidi"/>
                <w:bCs w:val="0"/>
                <w:noProof/>
                <w:color w:val="auto"/>
                <w:sz w:val="22"/>
                <w:szCs w:val="22"/>
              </w:rPr>
              <w:tab/>
            </w:r>
            <w:r w:rsidR="000B21D8" w:rsidRPr="000E2AA5">
              <w:rPr>
                <w:rStyle w:val="Hyperlink"/>
                <w:rFonts w:ascii="Trebuchet MS" w:hAnsi="Trebuchet MS"/>
                <w:noProof/>
              </w:rPr>
              <w:t>Feasibility assessment</w:t>
            </w:r>
            <w:r w:rsidR="000B21D8" w:rsidRPr="000E2AA5">
              <w:rPr>
                <w:noProof/>
                <w:webHidden/>
              </w:rPr>
              <w:tab/>
            </w:r>
            <w:r w:rsidR="000B21D8" w:rsidRPr="000E2AA5">
              <w:rPr>
                <w:noProof/>
                <w:webHidden/>
              </w:rPr>
              <w:fldChar w:fldCharType="begin"/>
            </w:r>
            <w:r w:rsidR="000B21D8" w:rsidRPr="000E2AA5">
              <w:rPr>
                <w:noProof/>
                <w:webHidden/>
              </w:rPr>
              <w:instrText xml:space="preserve"> PAGEREF _Toc127193960 \h </w:instrText>
            </w:r>
            <w:r w:rsidR="000B21D8" w:rsidRPr="000E2AA5">
              <w:rPr>
                <w:noProof/>
                <w:webHidden/>
              </w:rPr>
            </w:r>
            <w:r w:rsidR="000B21D8" w:rsidRPr="000E2AA5">
              <w:rPr>
                <w:noProof/>
                <w:webHidden/>
              </w:rPr>
              <w:fldChar w:fldCharType="separate"/>
            </w:r>
            <w:r w:rsidR="00954BBB" w:rsidRPr="000E2AA5">
              <w:rPr>
                <w:noProof/>
                <w:webHidden/>
              </w:rPr>
              <w:t>4</w:t>
            </w:r>
            <w:r w:rsidR="000B21D8" w:rsidRPr="000E2AA5">
              <w:rPr>
                <w:noProof/>
                <w:webHidden/>
              </w:rPr>
              <w:fldChar w:fldCharType="end"/>
            </w:r>
          </w:hyperlink>
        </w:p>
        <w:p w14:paraId="781D7099" w14:textId="5CE341FE" w:rsidR="000B21D8" w:rsidRPr="000E2AA5" w:rsidRDefault="00000000">
          <w:pPr>
            <w:pStyle w:val="TOC2"/>
            <w:tabs>
              <w:tab w:val="left" w:pos="880"/>
              <w:tab w:val="right" w:leader="dot" w:pos="8726"/>
            </w:tabs>
            <w:rPr>
              <w:rFonts w:eastAsiaTheme="minorEastAsia" w:cstheme="minorBidi"/>
              <w:noProof/>
              <w:color w:val="auto"/>
              <w:sz w:val="22"/>
              <w:szCs w:val="22"/>
            </w:rPr>
          </w:pPr>
          <w:hyperlink w:anchor="_Toc127193961" w:history="1">
            <w:r w:rsidR="000B21D8" w:rsidRPr="000E2AA5">
              <w:rPr>
                <w:rStyle w:val="Hyperlink"/>
                <w:rFonts w:ascii="Trebuchet MS" w:hAnsi="Trebuchet MS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</w:t>
            </w:r>
            <w:r w:rsidR="000B21D8" w:rsidRPr="000E2AA5">
              <w:rPr>
                <w:rFonts w:eastAsiaTheme="minorEastAsia" w:cstheme="minorBidi"/>
                <w:noProof/>
                <w:color w:val="auto"/>
                <w:sz w:val="22"/>
                <w:szCs w:val="22"/>
              </w:rPr>
              <w:tab/>
            </w:r>
            <w:r w:rsidR="000B21D8" w:rsidRPr="000E2AA5">
              <w:rPr>
                <w:rStyle w:val="Hyperlink"/>
                <w:rFonts w:ascii="Trebuchet MS" w:hAnsi="Trebuchet MS"/>
                <w:noProof/>
              </w:rPr>
              <w:t>Heterogeneity assessment</w:t>
            </w:r>
            <w:r w:rsidR="000B21D8" w:rsidRPr="000E2AA5">
              <w:rPr>
                <w:noProof/>
                <w:webHidden/>
              </w:rPr>
              <w:tab/>
            </w:r>
            <w:r w:rsidR="000B21D8" w:rsidRPr="000E2AA5">
              <w:rPr>
                <w:noProof/>
                <w:webHidden/>
              </w:rPr>
              <w:fldChar w:fldCharType="begin"/>
            </w:r>
            <w:r w:rsidR="000B21D8" w:rsidRPr="000E2AA5">
              <w:rPr>
                <w:noProof/>
                <w:webHidden/>
              </w:rPr>
              <w:instrText xml:space="preserve"> PAGEREF _Toc127193961 \h </w:instrText>
            </w:r>
            <w:r w:rsidR="000B21D8" w:rsidRPr="000E2AA5">
              <w:rPr>
                <w:noProof/>
                <w:webHidden/>
              </w:rPr>
            </w:r>
            <w:r w:rsidR="000B21D8" w:rsidRPr="000E2AA5">
              <w:rPr>
                <w:noProof/>
                <w:webHidden/>
              </w:rPr>
              <w:fldChar w:fldCharType="separate"/>
            </w:r>
            <w:r w:rsidR="00954BBB" w:rsidRPr="000E2AA5">
              <w:rPr>
                <w:noProof/>
                <w:webHidden/>
              </w:rPr>
              <w:t>4</w:t>
            </w:r>
            <w:r w:rsidR="000B21D8" w:rsidRPr="000E2AA5">
              <w:rPr>
                <w:noProof/>
                <w:webHidden/>
              </w:rPr>
              <w:fldChar w:fldCharType="end"/>
            </w:r>
          </w:hyperlink>
        </w:p>
        <w:p w14:paraId="1C75A50E" w14:textId="3FFEB5F6" w:rsidR="000B21D8" w:rsidRPr="000E2AA5" w:rsidRDefault="00000000">
          <w:pPr>
            <w:pStyle w:val="TOC3"/>
            <w:tabs>
              <w:tab w:val="left" w:pos="1260"/>
              <w:tab w:val="right" w:leader="dot" w:pos="8726"/>
            </w:tabs>
            <w:rPr>
              <w:rFonts w:eastAsiaTheme="minorEastAsia" w:cstheme="minorBidi"/>
              <w:iCs w:val="0"/>
              <w:noProof/>
              <w:color w:val="auto"/>
              <w:sz w:val="22"/>
              <w:szCs w:val="22"/>
            </w:rPr>
          </w:pPr>
          <w:hyperlink w:anchor="_Toc127193962" w:history="1">
            <w:r w:rsidR="000B21D8" w:rsidRPr="000E2AA5">
              <w:rPr>
                <w:rStyle w:val="Hyperlink"/>
                <w:rFonts w:ascii="Trebuchet MS" w:hAnsi="Trebuchet MS"/>
                <w:noProof/>
              </w:rPr>
              <w:t>1.1.1</w:t>
            </w:r>
            <w:r w:rsidR="000B21D8" w:rsidRPr="000E2AA5">
              <w:rPr>
                <w:rFonts w:eastAsiaTheme="minorEastAsia" w:cstheme="minorBidi"/>
                <w:iCs w:val="0"/>
                <w:noProof/>
                <w:color w:val="auto"/>
                <w:sz w:val="22"/>
                <w:szCs w:val="22"/>
              </w:rPr>
              <w:tab/>
            </w:r>
            <w:r w:rsidR="000B21D8" w:rsidRPr="000E2AA5">
              <w:rPr>
                <w:rStyle w:val="Hyperlink"/>
                <w:rFonts w:ascii="Trebuchet MS" w:hAnsi="Trebuchet MS"/>
                <w:noProof/>
              </w:rPr>
              <w:t>Items assessed for heterogeneity between trials</w:t>
            </w:r>
            <w:r w:rsidR="000B21D8" w:rsidRPr="000E2AA5">
              <w:rPr>
                <w:noProof/>
                <w:webHidden/>
              </w:rPr>
              <w:tab/>
            </w:r>
            <w:r w:rsidR="000B21D8" w:rsidRPr="000E2AA5">
              <w:rPr>
                <w:noProof/>
                <w:webHidden/>
              </w:rPr>
              <w:fldChar w:fldCharType="begin"/>
            </w:r>
            <w:r w:rsidR="000B21D8" w:rsidRPr="000E2AA5">
              <w:rPr>
                <w:noProof/>
                <w:webHidden/>
              </w:rPr>
              <w:instrText xml:space="preserve"> PAGEREF _Toc127193962 \h </w:instrText>
            </w:r>
            <w:r w:rsidR="000B21D8" w:rsidRPr="000E2AA5">
              <w:rPr>
                <w:noProof/>
                <w:webHidden/>
              </w:rPr>
            </w:r>
            <w:r w:rsidR="000B21D8" w:rsidRPr="000E2AA5">
              <w:rPr>
                <w:noProof/>
                <w:webHidden/>
              </w:rPr>
              <w:fldChar w:fldCharType="separate"/>
            </w:r>
            <w:r w:rsidR="00954BBB" w:rsidRPr="000E2AA5">
              <w:rPr>
                <w:noProof/>
                <w:webHidden/>
              </w:rPr>
              <w:t>4</w:t>
            </w:r>
            <w:r w:rsidR="000B21D8" w:rsidRPr="000E2AA5">
              <w:rPr>
                <w:noProof/>
                <w:webHidden/>
              </w:rPr>
              <w:fldChar w:fldCharType="end"/>
            </w:r>
          </w:hyperlink>
        </w:p>
        <w:p w14:paraId="6849CD25" w14:textId="34586A81" w:rsidR="000B21D8" w:rsidRPr="000E2AA5" w:rsidRDefault="00000000">
          <w:pPr>
            <w:pStyle w:val="TOC3"/>
            <w:tabs>
              <w:tab w:val="left" w:pos="1260"/>
              <w:tab w:val="right" w:leader="dot" w:pos="8726"/>
            </w:tabs>
            <w:rPr>
              <w:rFonts w:eastAsiaTheme="minorEastAsia" w:cstheme="minorBidi"/>
              <w:iCs w:val="0"/>
              <w:noProof/>
              <w:color w:val="auto"/>
              <w:sz w:val="22"/>
              <w:szCs w:val="22"/>
            </w:rPr>
          </w:pPr>
          <w:hyperlink w:anchor="_Toc127193963" w:history="1">
            <w:r w:rsidR="000B21D8" w:rsidRPr="000E2AA5">
              <w:rPr>
                <w:rStyle w:val="Hyperlink"/>
                <w:rFonts w:ascii="Trebuchet MS" w:hAnsi="Trebuchet MS"/>
                <w:noProof/>
              </w:rPr>
              <w:t>1.1.2</w:t>
            </w:r>
            <w:r w:rsidR="000B21D8" w:rsidRPr="000E2AA5">
              <w:rPr>
                <w:rFonts w:eastAsiaTheme="minorEastAsia" w:cstheme="minorBidi"/>
                <w:iCs w:val="0"/>
                <w:noProof/>
                <w:color w:val="auto"/>
                <w:sz w:val="22"/>
                <w:szCs w:val="22"/>
              </w:rPr>
              <w:tab/>
            </w:r>
            <w:r w:rsidR="000B21D8" w:rsidRPr="000E2AA5">
              <w:rPr>
                <w:rStyle w:val="Hyperlink"/>
                <w:rFonts w:ascii="Trebuchet MS" w:hAnsi="Trebuchet MS"/>
                <w:noProof/>
              </w:rPr>
              <w:t>Overview of relevant baseline characteristics across trials</w:t>
            </w:r>
            <w:r w:rsidR="000B21D8" w:rsidRPr="000E2AA5">
              <w:rPr>
                <w:noProof/>
                <w:webHidden/>
              </w:rPr>
              <w:tab/>
            </w:r>
            <w:r w:rsidR="000B21D8" w:rsidRPr="000E2AA5">
              <w:rPr>
                <w:noProof/>
                <w:webHidden/>
              </w:rPr>
              <w:fldChar w:fldCharType="begin"/>
            </w:r>
            <w:r w:rsidR="000B21D8" w:rsidRPr="000E2AA5">
              <w:rPr>
                <w:noProof/>
                <w:webHidden/>
              </w:rPr>
              <w:instrText xml:space="preserve"> PAGEREF _Toc127193963 \h </w:instrText>
            </w:r>
            <w:r w:rsidR="000B21D8" w:rsidRPr="000E2AA5">
              <w:rPr>
                <w:noProof/>
                <w:webHidden/>
              </w:rPr>
            </w:r>
            <w:r w:rsidR="000B21D8" w:rsidRPr="000E2AA5">
              <w:rPr>
                <w:noProof/>
                <w:webHidden/>
              </w:rPr>
              <w:fldChar w:fldCharType="separate"/>
            </w:r>
            <w:r w:rsidR="00954BBB" w:rsidRPr="000E2AA5">
              <w:rPr>
                <w:noProof/>
                <w:webHidden/>
              </w:rPr>
              <w:t>5</w:t>
            </w:r>
            <w:r w:rsidR="000B21D8" w:rsidRPr="000E2AA5">
              <w:rPr>
                <w:noProof/>
                <w:webHidden/>
              </w:rPr>
              <w:fldChar w:fldCharType="end"/>
            </w:r>
          </w:hyperlink>
        </w:p>
        <w:p w14:paraId="724FF415" w14:textId="2E96C663" w:rsidR="000B21D8" w:rsidRPr="000E2AA5" w:rsidRDefault="00000000">
          <w:pPr>
            <w:pStyle w:val="TOC2"/>
            <w:tabs>
              <w:tab w:val="left" w:pos="880"/>
              <w:tab w:val="right" w:leader="dot" w:pos="8726"/>
            </w:tabs>
            <w:rPr>
              <w:rFonts w:eastAsiaTheme="minorEastAsia" w:cstheme="minorBidi"/>
              <w:noProof/>
              <w:color w:val="auto"/>
              <w:sz w:val="22"/>
              <w:szCs w:val="22"/>
            </w:rPr>
          </w:pPr>
          <w:hyperlink w:anchor="_Toc127193964" w:history="1">
            <w:r w:rsidR="000B21D8" w:rsidRPr="000E2AA5">
              <w:rPr>
                <w:rStyle w:val="Hyperlink"/>
                <w:rFonts w:ascii="Trebuchet MS" w:hAnsi="Trebuchet MS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</w:t>
            </w:r>
            <w:r w:rsidR="000B21D8" w:rsidRPr="000E2AA5">
              <w:rPr>
                <w:rFonts w:eastAsiaTheme="minorEastAsia" w:cstheme="minorBidi"/>
                <w:noProof/>
                <w:color w:val="auto"/>
                <w:sz w:val="22"/>
                <w:szCs w:val="22"/>
              </w:rPr>
              <w:tab/>
            </w:r>
            <w:r w:rsidR="000B21D8" w:rsidRPr="000E2AA5">
              <w:rPr>
                <w:rStyle w:val="Hyperlink"/>
                <w:rFonts w:ascii="Trebuchet MS" w:hAnsi="Trebuchet MS"/>
                <w:noProof/>
              </w:rPr>
              <w:t>Assessment of the proportional hazards (PH) assumption</w:t>
            </w:r>
            <w:r w:rsidR="000B21D8" w:rsidRPr="000E2AA5">
              <w:rPr>
                <w:noProof/>
                <w:webHidden/>
              </w:rPr>
              <w:tab/>
            </w:r>
            <w:r w:rsidR="000B21D8" w:rsidRPr="000E2AA5">
              <w:rPr>
                <w:noProof/>
                <w:webHidden/>
              </w:rPr>
              <w:fldChar w:fldCharType="begin"/>
            </w:r>
            <w:r w:rsidR="000B21D8" w:rsidRPr="000E2AA5">
              <w:rPr>
                <w:noProof/>
                <w:webHidden/>
              </w:rPr>
              <w:instrText xml:space="preserve"> PAGEREF _Toc127193964 \h </w:instrText>
            </w:r>
            <w:r w:rsidR="000B21D8" w:rsidRPr="000E2AA5">
              <w:rPr>
                <w:noProof/>
                <w:webHidden/>
              </w:rPr>
            </w:r>
            <w:r w:rsidR="000B21D8" w:rsidRPr="000E2AA5">
              <w:rPr>
                <w:noProof/>
                <w:webHidden/>
              </w:rPr>
              <w:fldChar w:fldCharType="separate"/>
            </w:r>
            <w:r w:rsidR="00954BBB" w:rsidRPr="000E2AA5">
              <w:rPr>
                <w:noProof/>
                <w:webHidden/>
              </w:rPr>
              <w:t>6</w:t>
            </w:r>
            <w:r w:rsidR="000B21D8" w:rsidRPr="000E2AA5">
              <w:rPr>
                <w:noProof/>
                <w:webHidden/>
              </w:rPr>
              <w:fldChar w:fldCharType="end"/>
            </w:r>
          </w:hyperlink>
        </w:p>
        <w:p w14:paraId="0053BC33" w14:textId="2E9E5B31" w:rsidR="000B21D8" w:rsidRPr="000E2AA5" w:rsidRDefault="00000000">
          <w:pPr>
            <w:pStyle w:val="TOC3"/>
            <w:tabs>
              <w:tab w:val="left" w:pos="1260"/>
              <w:tab w:val="right" w:leader="dot" w:pos="8726"/>
            </w:tabs>
            <w:rPr>
              <w:rFonts w:eastAsiaTheme="minorEastAsia" w:cstheme="minorBidi"/>
              <w:iCs w:val="0"/>
              <w:noProof/>
              <w:color w:val="auto"/>
              <w:sz w:val="22"/>
              <w:szCs w:val="22"/>
            </w:rPr>
          </w:pPr>
          <w:hyperlink w:anchor="_Toc127193965" w:history="1">
            <w:r w:rsidR="000B21D8" w:rsidRPr="000E2AA5">
              <w:rPr>
                <w:rStyle w:val="Hyperlink"/>
                <w:rFonts w:ascii="Trebuchet MS" w:hAnsi="Trebuchet MS"/>
                <w:noProof/>
              </w:rPr>
              <w:t>1.2.1</w:t>
            </w:r>
            <w:r w:rsidR="000B21D8" w:rsidRPr="000E2AA5">
              <w:rPr>
                <w:rFonts w:eastAsiaTheme="minorEastAsia" w:cstheme="minorBidi"/>
                <w:iCs w:val="0"/>
                <w:noProof/>
                <w:color w:val="auto"/>
                <w:sz w:val="22"/>
                <w:szCs w:val="22"/>
              </w:rPr>
              <w:tab/>
            </w:r>
            <w:r w:rsidR="000B21D8" w:rsidRPr="000E2AA5">
              <w:rPr>
                <w:rStyle w:val="Hyperlink"/>
                <w:rFonts w:ascii="Trebuchet MS" w:hAnsi="Trebuchet MS"/>
                <w:noProof/>
              </w:rPr>
              <w:t>Criteria applied</w:t>
            </w:r>
            <w:r w:rsidR="000B21D8" w:rsidRPr="000E2AA5">
              <w:rPr>
                <w:noProof/>
                <w:webHidden/>
              </w:rPr>
              <w:tab/>
            </w:r>
            <w:r w:rsidR="000B21D8" w:rsidRPr="000E2AA5">
              <w:rPr>
                <w:noProof/>
                <w:webHidden/>
              </w:rPr>
              <w:fldChar w:fldCharType="begin"/>
            </w:r>
            <w:r w:rsidR="000B21D8" w:rsidRPr="000E2AA5">
              <w:rPr>
                <w:noProof/>
                <w:webHidden/>
              </w:rPr>
              <w:instrText xml:space="preserve"> PAGEREF _Toc127193965 \h </w:instrText>
            </w:r>
            <w:r w:rsidR="000B21D8" w:rsidRPr="000E2AA5">
              <w:rPr>
                <w:noProof/>
                <w:webHidden/>
              </w:rPr>
            </w:r>
            <w:r w:rsidR="000B21D8" w:rsidRPr="000E2AA5">
              <w:rPr>
                <w:noProof/>
                <w:webHidden/>
              </w:rPr>
              <w:fldChar w:fldCharType="separate"/>
            </w:r>
            <w:r w:rsidR="00954BBB" w:rsidRPr="000E2AA5">
              <w:rPr>
                <w:noProof/>
                <w:webHidden/>
              </w:rPr>
              <w:t>6</w:t>
            </w:r>
            <w:r w:rsidR="000B21D8" w:rsidRPr="000E2AA5">
              <w:rPr>
                <w:noProof/>
                <w:webHidden/>
              </w:rPr>
              <w:fldChar w:fldCharType="end"/>
            </w:r>
          </w:hyperlink>
        </w:p>
        <w:p w14:paraId="276799AA" w14:textId="55BC2DFD" w:rsidR="000B21D8" w:rsidRPr="000E2AA5" w:rsidRDefault="00000000">
          <w:pPr>
            <w:pStyle w:val="TOC3"/>
            <w:tabs>
              <w:tab w:val="left" w:pos="1260"/>
              <w:tab w:val="right" w:leader="dot" w:pos="8726"/>
            </w:tabs>
            <w:rPr>
              <w:rFonts w:eastAsiaTheme="minorEastAsia" w:cstheme="minorBidi"/>
              <w:iCs w:val="0"/>
              <w:noProof/>
              <w:color w:val="auto"/>
              <w:sz w:val="22"/>
              <w:szCs w:val="22"/>
            </w:rPr>
          </w:pPr>
          <w:hyperlink w:anchor="_Toc127193966" w:history="1">
            <w:r w:rsidR="000B21D8" w:rsidRPr="000E2AA5">
              <w:rPr>
                <w:rStyle w:val="Hyperlink"/>
                <w:rFonts w:ascii="Trebuchet MS" w:hAnsi="Trebuchet MS"/>
                <w:noProof/>
              </w:rPr>
              <w:t>1.2.2</w:t>
            </w:r>
            <w:r w:rsidR="000B21D8" w:rsidRPr="000E2AA5">
              <w:rPr>
                <w:rFonts w:eastAsiaTheme="minorEastAsia" w:cstheme="minorBidi"/>
                <w:iCs w:val="0"/>
                <w:noProof/>
                <w:color w:val="auto"/>
                <w:sz w:val="22"/>
                <w:szCs w:val="22"/>
              </w:rPr>
              <w:tab/>
            </w:r>
            <w:r w:rsidR="000B21D8" w:rsidRPr="000E2AA5">
              <w:rPr>
                <w:rStyle w:val="Hyperlink"/>
                <w:rFonts w:ascii="Trebuchet MS" w:hAnsi="Trebuchet MS"/>
                <w:noProof/>
              </w:rPr>
              <w:t>Results</w:t>
            </w:r>
            <w:r w:rsidR="000B21D8" w:rsidRPr="000E2AA5">
              <w:rPr>
                <w:noProof/>
                <w:webHidden/>
              </w:rPr>
              <w:tab/>
            </w:r>
            <w:r w:rsidR="000B21D8" w:rsidRPr="000E2AA5">
              <w:rPr>
                <w:noProof/>
                <w:webHidden/>
              </w:rPr>
              <w:fldChar w:fldCharType="begin"/>
            </w:r>
            <w:r w:rsidR="000B21D8" w:rsidRPr="000E2AA5">
              <w:rPr>
                <w:noProof/>
                <w:webHidden/>
              </w:rPr>
              <w:instrText xml:space="preserve"> PAGEREF _Toc127193966 \h </w:instrText>
            </w:r>
            <w:r w:rsidR="000B21D8" w:rsidRPr="000E2AA5">
              <w:rPr>
                <w:noProof/>
                <w:webHidden/>
              </w:rPr>
            </w:r>
            <w:r w:rsidR="000B21D8" w:rsidRPr="000E2AA5">
              <w:rPr>
                <w:noProof/>
                <w:webHidden/>
              </w:rPr>
              <w:fldChar w:fldCharType="separate"/>
            </w:r>
            <w:r w:rsidR="00954BBB" w:rsidRPr="000E2AA5">
              <w:rPr>
                <w:noProof/>
                <w:webHidden/>
              </w:rPr>
              <w:t>7</w:t>
            </w:r>
            <w:r w:rsidR="000B21D8" w:rsidRPr="000E2AA5">
              <w:rPr>
                <w:noProof/>
                <w:webHidden/>
              </w:rPr>
              <w:fldChar w:fldCharType="end"/>
            </w:r>
          </w:hyperlink>
        </w:p>
        <w:p w14:paraId="4C7EDDE2" w14:textId="5584EEEE" w:rsidR="000B21D8" w:rsidRPr="000E2AA5" w:rsidRDefault="00000000">
          <w:pPr>
            <w:pStyle w:val="TOC2"/>
            <w:tabs>
              <w:tab w:val="left" w:pos="880"/>
              <w:tab w:val="right" w:leader="dot" w:pos="8726"/>
            </w:tabs>
            <w:rPr>
              <w:rFonts w:eastAsiaTheme="minorEastAsia" w:cstheme="minorBidi"/>
              <w:noProof/>
              <w:color w:val="auto"/>
              <w:sz w:val="22"/>
              <w:szCs w:val="22"/>
            </w:rPr>
          </w:pPr>
          <w:hyperlink w:anchor="_Toc127193967" w:history="1">
            <w:r w:rsidR="000B21D8" w:rsidRPr="000E2AA5">
              <w:rPr>
                <w:rStyle w:val="Hyperlink"/>
                <w:rFonts w:ascii="Trebuchet MS" w:hAnsi="Trebuchet MS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</w:t>
            </w:r>
            <w:r w:rsidR="000B21D8" w:rsidRPr="000E2AA5">
              <w:rPr>
                <w:rFonts w:eastAsiaTheme="minorEastAsia" w:cstheme="minorBidi"/>
                <w:noProof/>
                <w:color w:val="auto"/>
                <w:sz w:val="22"/>
                <w:szCs w:val="22"/>
              </w:rPr>
              <w:tab/>
            </w:r>
            <w:r w:rsidR="000B21D8" w:rsidRPr="000E2AA5">
              <w:rPr>
                <w:rStyle w:val="Hyperlink"/>
                <w:rFonts w:ascii="Trebuchet MS" w:hAnsi="Trebuchet MS"/>
                <w:noProof/>
              </w:rPr>
              <w:t>Network of evidence</w:t>
            </w:r>
            <w:r w:rsidR="000B21D8" w:rsidRPr="000E2AA5">
              <w:rPr>
                <w:noProof/>
                <w:webHidden/>
              </w:rPr>
              <w:tab/>
            </w:r>
            <w:r w:rsidR="000B21D8" w:rsidRPr="000E2AA5">
              <w:rPr>
                <w:noProof/>
                <w:webHidden/>
              </w:rPr>
              <w:fldChar w:fldCharType="begin"/>
            </w:r>
            <w:r w:rsidR="000B21D8" w:rsidRPr="000E2AA5">
              <w:rPr>
                <w:noProof/>
                <w:webHidden/>
              </w:rPr>
              <w:instrText xml:space="preserve"> PAGEREF _Toc127193967 \h </w:instrText>
            </w:r>
            <w:r w:rsidR="000B21D8" w:rsidRPr="000E2AA5">
              <w:rPr>
                <w:noProof/>
                <w:webHidden/>
              </w:rPr>
            </w:r>
            <w:r w:rsidR="000B21D8" w:rsidRPr="000E2AA5">
              <w:rPr>
                <w:noProof/>
                <w:webHidden/>
              </w:rPr>
              <w:fldChar w:fldCharType="separate"/>
            </w:r>
            <w:r w:rsidR="00954BBB" w:rsidRPr="000E2AA5">
              <w:rPr>
                <w:noProof/>
                <w:webHidden/>
              </w:rPr>
              <w:t>8</w:t>
            </w:r>
            <w:r w:rsidR="000B21D8" w:rsidRPr="000E2AA5">
              <w:rPr>
                <w:noProof/>
                <w:webHidden/>
              </w:rPr>
              <w:fldChar w:fldCharType="end"/>
            </w:r>
          </w:hyperlink>
        </w:p>
        <w:p w14:paraId="3A130822" w14:textId="0D8CE94F" w:rsidR="000B21D8" w:rsidRPr="000E2AA5" w:rsidRDefault="00000000">
          <w:pPr>
            <w:pStyle w:val="TOC1"/>
            <w:tabs>
              <w:tab w:val="left" w:pos="420"/>
              <w:tab w:val="right" w:leader="dot" w:pos="8726"/>
            </w:tabs>
            <w:rPr>
              <w:rFonts w:eastAsiaTheme="minorEastAsia" w:cstheme="minorBidi"/>
              <w:bCs w:val="0"/>
              <w:noProof/>
              <w:color w:val="auto"/>
              <w:sz w:val="22"/>
              <w:szCs w:val="22"/>
            </w:rPr>
          </w:pPr>
          <w:hyperlink w:anchor="_Toc127193968" w:history="1">
            <w:r w:rsidR="000B21D8" w:rsidRPr="000E2AA5">
              <w:rPr>
                <w:rStyle w:val="Hyperlink"/>
                <w:rFonts w:ascii="Trebuchet MS" w:hAnsi="Trebuchet MS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</w:t>
            </w:r>
            <w:r w:rsidR="000B21D8" w:rsidRPr="000E2AA5">
              <w:rPr>
                <w:rFonts w:eastAsiaTheme="minorEastAsia" w:cstheme="minorBidi"/>
                <w:bCs w:val="0"/>
                <w:noProof/>
                <w:color w:val="auto"/>
                <w:sz w:val="22"/>
                <w:szCs w:val="22"/>
              </w:rPr>
              <w:tab/>
            </w:r>
            <w:r w:rsidR="000B21D8" w:rsidRPr="000E2AA5">
              <w:rPr>
                <w:rStyle w:val="Hyperlink"/>
                <w:rFonts w:ascii="Trebuchet MS" w:hAnsi="Trebuchet MS"/>
                <w:noProof/>
              </w:rPr>
              <w:t>Non-proportional hazards NMA outcomes</w:t>
            </w:r>
            <w:r w:rsidR="000B21D8" w:rsidRPr="000E2AA5">
              <w:rPr>
                <w:noProof/>
                <w:webHidden/>
              </w:rPr>
              <w:tab/>
            </w:r>
            <w:r w:rsidR="000B21D8" w:rsidRPr="000E2AA5">
              <w:rPr>
                <w:noProof/>
                <w:webHidden/>
              </w:rPr>
              <w:fldChar w:fldCharType="begin"/>
            </w:r>
            <w:r w:rsidR="000B21D8" w:rsidRPr="000E2AA5">
              <w:rPr>
                <w:noProof/>
                <w:webHidden/>
              </w:rPr>
              <w:instrText xml:space="preserve"> PAGEREF _Toc127193968 \h </w:instrText>
            </w:r>
            <w:r w:rsidR="000B21D8" w:rsidRPr="000E2AA5">
              <w:rPr>
                <w:noProof/>
                <w:webHidden/>
              </w:rPr>
            </w:r>
            <w:r w:rsidR="000B21D8" w:rsidRPr="000E2AA5">
              <w:rPr>
                <w:noProof/>
                <w:webHidden/>
              </w:rPr>
              <w:fldChar w:fldCharType="separate"/>
            </w:r>
            <w:r w:rsidR="00954BBB" w:rsidRPr="000E2AA5">
              <w:rPr>
                <w:noProof/>
                <w:webHidden/>
              </w:rPr>
              <w:t>9</w:t>
            </w:r>
            <w:r w:rsidR="000B21D8" w:rsidRPr="000E2AA5">
              <w:rPr>
                <w:noProof/>
                <w:webHidden/>
              </w:rPr>
              <w:fldChar w:fldCharType="end"/>
            </w:r>
          </w:hyperlink>
        </w:p>
        <w:p w14:paraId="072BE2D0" w14:textId="18FF5016" w:rsidR="000B21D8" w:rsidRPr="000E2AA5" w:rsidRDefault="00000000">
          <w:pPr>
            <w:pStyle w:val="TOC2"/>
            <w:tabs>
              <w:tab w:val="left" w:pos="880"/>
              <w:tab w:val="right" w:leader="dot" w:pos="8726"/>
            </w:tabs>
            <w:rPr>
              <w:rFonts w:eastAsiaTheme="minorEastAsia" w:cstheme="minorBidi"/>
              <w:noProof/>
              <w:color w:val="auto"/>
              <w:sz w:val="22"/>
              <w:szCs w:val="22"/>
            </w:rPr>
          </w:pPr>
          <w:hyperlink w:anchor="_Toc127193969" w:history="1">
            <w:r w:rsidR="000B21D8" w:rsidRPr="000E2AA5">
              <w:rPr>
                <w:rStyle w:val="Hyperlink"/>
                <w:rFonts w:ascii="Trebuchet MS" w:hAnsi="Trebuchet MS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</w:t>
            </w:r>
            <w:r w:rsidR="000B21D8" w:rsidRPr="000E2AA5">
              <w:rPr>
                <w:rFonts w:eastAsiaTheme="minorEastAsia" w:cstheme="minorBidi"/>
                <w:noProof/>
                <w:color w:val="auto"/>
                <w:sz w:val="22"/>
                <w:szCs w:val="22"/>
              </w:rPr>
              <w:tab/>
            </w:r>
            <w:r w:rsidR="000B21D8" w:rsidRPr="000E2AA5">
              <w:rPr>
                <w:rStyle w:val="Hyperlink"/>
                <w:rFonts w:ascii="Trebuchet MS" w:hAnsi="Trebuchet MS"/>
                <w:noProof/>
              </w:rPr>
              <w:t>Model fitting</w:t>
            </w:r>
            <w:r w:rsidR="000B21D8" w:rsidRPr="000E2AA5">
              <w:rPr>
                <w:noProof/>
                <w:webHidden/>
              </w:rPr>
              <w:tab/>
            </w:r>
            <w:r w:rsidR="000B21D8" w:rsidRPr="000E2AA5">
              <w:rPr>
                <w:noProof/>
                <w:webHidden/>
              </w:rPr>
              <w:fldChar w:fldCharType="begin"/>
            </w:r>
            <w:r w:rsidR="000B21D8" w:rsidRPr="000E2AA5">
              <w:rPr>
                <w:noProof/>
                <w:webHidden/>
              </w:rPr>
              <w:instrText xml:space="preserve"> PAGEREF _Toc127193969 \h </w:instrText>
            </w:r>
            <w:r w:rsidR="000B21D8" w:rsidRPr="000E2AA5">
              <w:rPr>
                <w:noProof/>
                <w:webHidden/>
              </w:rPr>
            </w:r>
            <w:r w:rsidR="000B21D8" w:rsidRPr="000E2AA5">
              <w:rPr>
                <w:noProof/>
                <w:webHidden/>
              </w:rPr>
              <w:fldChar w:fldCharType="separate"/>
            </w:r>
            <w:r w:rsidR="00954BBB" w:rsidRPr="000E2AA5">
              <w:rPr>
                <w:noProof/>
                <w:webHidden/>
              </w:rPr>
              <w:t>9</w:t>
            </w:r>
            <w:r w:rsidR="000B21D8" w:rsidRPr="000E2AA5">
              <w:rPr>
                <w:noProof/>
                <w:webHidden/>
              </w:rPr>
              <w:fldChar w:fldCharType="end"/>
            </w:r>
          </w:hyperlink>
        </w:p>
        <w:p w14:paraId="39A8EC9A" w14:textId="1D628ADF" w:rsidR="000B21D8" w:rsidRPr="000E2AA5" w:rsidRDefault="00000000">
          <w:pPr>
            <w:pStyle w:val="TOC2"/>
            <w:tabs>
              <w:tab w:val="left" w:pos="880"/>
              <w:tab w:val="right" w:leader="dot" w:pos="8726"/>
            </w:tabs>
            <w:rPr>
              <w:rFonts w:eastAsiaTheme="minorEastAsia" w:cstheme="minorBidi"/>
              <w:noProof/>
              <w:color w:val="auto"/>
              <w:sz w:val="22"/>
              <w:szCs w:val="22"/>
            </w:rPr>
          </w:pPr>
          <w:hyperlink w:anchor="_Toc127193970" w:history="1">
            <w:r w:rsidR="000B21D8" w:rsidRPr="000E2AA5">
              <w:rPr>
                <w:rStyle w:val="Hyperlink"/>
                <w:rFonts w:ascii="Trebuchet MS" w:hAnsi="Trebuchet MS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2</w:t>
            </w:r>
            <w:r w:rsidR="000B21D8" w:rsidRPr="000E2AA5">
              <w:rPr>
                <w:rFonts w:eastAsiaTheme="minorEastAsia" w:cstheme="minorBidi"/>
                <w:noProof/>
                <w:color w:val="auto"/>
                <w:sz w:val="22"/>
                <w:szCs w:val="22"/>
              </w:rPr>
              <w:tab/>
            </w:r>
            <w:r w:rsidR="000B21D8" w:rsidRPr="000E2AA5">
              <w:rPr>
                <w:rStyle w:val="Hyperlink"/>
                <w:rFonts w:ascii="Trebuchet MS" w:hAnsi="Trebuchet MS"/>
                <w:noProof/>
              </w:rPr>
              <w:t>Model selection algorithm: face validity check of first- and second-order models</w:t>
            </w:r>
            <w:r w:rsidR="000B21D8" w:rsidRPr="000E2AA5">
              <w:rPr>
                <w:noProof/>
                <w:webHidden/>
              </w:rPr>
              <w:tab/>
            </w:r>
            <w:r w:rsidR="000B21D8" w:rsidRPr="000E2AA5">
              <w:rPr>
                <w:noProof/>
                <w:webHidden/>
              </w:rPr>
              <w:fldChar w:fldCharType="begin"/>
            </w:r>
            <w:r w:rsidR="000B21D8" w:rsidRPr="000E2AA5">
              <w:rPr>
                <w:noProof/>
                <w:webHidden/>
              </w:rPr>
              <w:instrText xml:space="preserve"> PAGEREF _Toc127193970 \h </w:instrText>
            </w:r>
            <w:r w:rsidR="000B21D8" w:rsidRPr="000E2AA5">
              <w:rPr>
                <w:noProof/>
                <w:webHidden/>
              </w:rPr>
            </w:r>
            <w:r w:rsidR="000B21D8" w:rsidRPr="000E2AA5">
              <w:rPr>
                <w:noProof/>
                <w:webHidden/>
              </w:rPr>
              <w:fldChar w:fldCharType="separate"/>
            </w:r>
            <w:r w:rsidR="00954BBB" w:rsidRPr="000E2AA5">
              <w:rPr>
                <w:noProof/>
                <w:webHidden/>
              </w:rPr>
              <w:t>11</w:t>
            </w:r>
            <w:r w:rsidR="000B21D8" w:rsidRPr="000E2AA5">
              <w:rPr>
                <w:noProof/>
                <w:webHidden/>
              </w:rPr>
              <w:fldChar w:fldCharType="end"/>
            </w:r>
          </w:hyperlink>
        </w:p>
        <w:p w14:paraId="20899BC6" w14:textId="20299852" w:rsidR="000B21D8" w:rsidRPr="000E2AA5" w:rsidRDefault="00000000">
          <w:pPr>
            <w:pStyle w:val="TOC3"/>
            <w:tabs>
              <w:tab w:val="left" w:pos="1260"/>
              <w:tab w:val="right" w:leader="dot" w:pos="8726"/>
            </w:tabs>
            <w:rPr>
              <w:rFonts w:eastAsiaTheme="minorEastAsia" w:cstheme="minorBidi"/>
              <w:iCs w:val="0"/>
              <w:noProof/>
              <w:color w:val="auto"/>
              <w:sz w:val="22"/>
              <w:szCs w:val="22"/>
            </w:rPr>
          </w:pPr>
          <w:hyperlink w:anchor="_Toc127193971" w:history="1">
            <w:r w:rsidR="000B21D8" w:rsidRPr="000E2AA5">
              <w:rPr>
                <w:rStyle w:val="Hyperlink"/>
                <w:rFonts w:ascii="Trebuchet MS" w:hAnsi="Trebuchet MS"/>
                <w:noProof/>
              </w:rPr>
              <w:t>2.2.1</w:t>
            </w:r>
            <w:r w:rsidR="000B21D8" w:rsidRPr="000E2AA5">
              <w:rPr>
                <w:rFonts w:eastAsiaTheme="minorEastAsia" w:cstheme="minorBidi"/>
                <w:iCs w:val="0"/>
                <w:noProof/>
                <w:color w:val="auto"/>
                <w:sz w:val="22"/>
                <w:szCs w:val="22"/>
              </w:rPr>
              <w:tab/>
            </w:r>
            <w:r w:rsidR="000B21D8" w:rsidRPr="000E2AA5">
              <w:rPr>
                <w:rStyle w:val="Hyperlink"/>
                <w:rFonts w:ascii="Trebuchet MS" w:hAnsi="Trebuchet MS"/>
                <w:noProof/>
              </w:rPr>
              <w:t>Time-varying HR plots versus trial hazards second order polynomial for OS</w:t>
            </w:r>
            <w:r w:rsidR="000B21D8" w:rsidRPr="000E2AA5">
              <w:rPr>
                <w:noProof/>
                <w:webHidden/>
              </w:rPr>
              <w:tab/>
            </w:r>
            <w:r w:rsidR="000B21D8" w:rsidRPr="000E2AA5">
              <w:rPr>
                <w:noProof/>
                <w:webHidden/>
              </w:rPr>
              <w:fldChar w:fldCharType="begin"/>
            </w:r>
            <w:r w:rsidR="000B21D8" w:rsidRPr="000E2AA5">
              <w:rPr>
                <w:noProof/>
                <w:webHidden/>
              </w:rPr>
              <w:instrText xml:space="preserve"> PAGEREF _Toc127193971 \h </w:instrText>
            </w:r>
            <w:r w:rsidR="000B21D8" w:rsidRPr="000E2AA5">
              <w:rPr>
                <w:noProof/>
                <w:webHidden/>
              </w:rPr>
            </w:r>
            <w:r w:rsidR="000B21D8" w:rsidRPr="000E2AA5">
              <w:rPr>
                <w:noProof/>
                <w:webHidden/>
              </w:rPr>
              <w:fldChar w:fldCharType="separate"/>
            </w:r>
            <w:r w:rsidR="00954BBB" w:rsidRPr="000E2AA5">
              <w:rPr>
                <w:noProof/>
                <w:webHidden/>
              </w:rPr>
              <w:t>11</w:t>
            </w:r>
            <w:r w:rsidR="000B21D8" w:rsidRPr="000E2AA5">
              <w:rPr>
                <w:noProof/>
                <w:webHidden/>
              </w:rPr>
              <w:fldChar w:fldCharType="end"/>
            </w:r>
          </w:hyperlink>
        </w:p>
        <w:p w14:paraId="5A29CDE0" w14:textId="0784F8C6" w:rsidR="000B21D8" w:rsidRPr="000E2AA5" w:rsidRDefault="00000000">
          <w:pPr>
            <w:pStyle w:val="TOC2"/>
            <w:tabs>
              <w:tab w:val="left" w:pos="880"/>
              <w:tab w:val="right" w:leader="dot" w:pos="8726"/>
            </w:tabs>
            <w:rPr>
              <w:rFonts w:eastAsiaTheme="minorEastAsia" w:cstheme="minorBidi"/>
              <w:noProof/>
              <w:color w:val="auto"/>
              <w:sz w:val="22"/>
              <w:szCs w:val="22"/>
            </w:rPr>
          </w:pPr>
          <w:hyperlink w:anchor="_Toc127193972" w:history="1">
            <w:r w:rsidR="000B21D8" w:rsidRPr="000E2AA5">
              <w:rPr>
                <w:rStyle w:val="Hyperlink"/>
                <w:rFonts w:ascii="Trebuchet MS" w:hAnsi="Trebuchet MS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3</w:t>
            </w:r>
            <w:r w:rsidR="000B21D8" w:rsidRPr="000E2AA5">
              <w:rPr>
                <w:rFonts w:eastAsiaTheme="minorEastAsia" w:cstheme="minorBidi"/>
                <w:noProof/>
                <w:color w:val="auto"/>
                <w:sz w:val="22"/>
                <w:szCs w:val="22"/>
              </w:rPr>
              <w:tab/>
            </w:r>
            <w:r w:rsidR="000B21D8" w:rsidRPr="000E2AA5">
              <w:rPr>
                <w:rStyle w:val="Hyperlink"/>
                <w:rFonts w:ascii="Trebuchet MS" w:hAnsi="Trebuchet MS"/>
                <w:noProof/>
              </w:rPr>
              <w:t>Model selection algorithm: Predictive accuracy against trial data</w:t>
            </w:r>
            <w:r w:rsidR="000B21D8" w:rsidRPr="000E2AA5">
              <w:rPr>
                <w:noProof/>
                <w:webHidden/>
              </w:rPr>
              <w:tab/>
            </w:r>
            <w:r w:rsidR="000B21D8" w:rsidRPr="000E2AA5">
              <w:rPr>
                <w:noProof/>
                <w:webHidden/>
              </w:rPr>
              <w:fldChar w:fldCharType="begin"/>
            </w:r>
            <w:r w:rsidR="000B21D8" w:rsidRPr="000E2AA5">
              <w:rPr>
                <w:noProof/>
                <w:webHidden/>
              </w:rPr>
              <w:instrText xml:space="preserve"> PAGEREF _Toc127193972 \h </w:instrText>
            </w:r>
            <w:r w:rsidR="000B21D8" w:rsidRPr="000E2AA5">
              <w:rPr>
                <w:noProof/>
                <w:webHidden/>
              </w:rPr>
            </w:r>
            <w:r w:rsidR="000B21D8" w:rsidRPr="000E2AA5">
              <w:rPr>
                <w:noProof/>
                <w:webHidden/>
              </w:rPr>
              <w:fldChar w:fldCharType="separate"/>
            </w:r>
            <w:r w:rsidR="00954BBB" w:rsidRPr="000E2AA5">
              <w:rPr>
                <w:noProof/>
                <w:webHidden/>
              </w:rPr>
              <w:t>22</w:t>
            </w:r>
            <w:r w:rsidR="000B21D8" w:rsidRPr="000E2AA5">
              <w:rPr>
                <w:noProof/>
                <w:webHidden/>
              </w:rPr>
              <w:fldChar w:fldCharType="end"/>
            </w:r>
          </w:hyperlink>
        </w:p>
        <w:p w14:paraId="10CBE724" w14:textId="5F22168E" w:rsidR="000B21D8" w:rsidRPr="000E2AA5" w:rsidRDefault="00000000">
          <w:pPr>
            <w:pStyle w:val="TOC3"/>
            <w:tabs>
              <w:tab w:val="left" w:pos="1260"/>
              <w:tab w:val="right" w:leader="dot" w:pos="8726"/>
            </w:tabs>
            <w:rPr>
              <w:rFonts w:eastAsiaTheme="minorEastAsia" w:cstheme="minorBidi"/>
              <w:iCs w:val="0"/>
              <w:noProof/>
              <w:color w:val="auto"/>
              <w:sz w:val="22"/>
              <w:szCs w:val="22"/>
            </w:rPr>
          </w:pPr>
          <w:hyperlink w:anchor="_Toc127193973" w:history="1">
            <w:r w:rsidR="000B21D8" w:rsidRPr="000E2AA5">
              <w:rPr>
                <w:rStyle w:val="Hyperlink"/>
                <w:rFonts w:ascii="Trebuchet MS" w:hAnsi="Trebuchet MS"/>
                <w:noProof/>
              </w:rPr>
              <w:t>2.3.1</w:t>
            </w:r>
            <w:r w:rsidR="000B21D8" w:rsidRPr="000E2AA5">
              <w:rPr>
                <w:rFonts w:eastAsiaTheme="minorEastAsia" w:cstheme="minorBidi"/>
                <w:iCs w:val="0"/>
                <w:noProof/>
                <w:color w:val="auto"/>
                <w:sz w:val="22"/>
                <w:szCs w:val="22"/>
              </w:rPr>
              <w:tab/>
            </w:r>
            <w:r w:rsidR="000B21D8" w:rsidRPr="000E2AA5">
              <w:rPr>
                <w:rStyle w:val="Hyperlink"/>
                <w:rFonts w:ascii="Trebuchet MS" w:hAnsi="Trebuchet MS"/>
                <w:noProof/>
              </w:rPr>
              <w:t>PFS</w:t>
            </w:r>
            <w:r w:rsidR="000B21D8" w:rsidRPr="000E2AA5">
              <w:rPr>
                <w:noProof/>
                <w:webHidden/>
              </w:rPr>
              <w:tab/>
            </w:r>
            <w:r w:rsidR="000B21D8" w:rsidRPr="000E2AA5">
              <w:rPr>
                <w:noProof/>
                <w:webHidden/>
              </w:rPr>
              <w:fldChar w:fldCharType="begin"/>
            </w:r>
            <w:r w:rsidR="000B21D8" w:rsidRPr="000E2AA5">
              <w:rPr>
                <w:noProof/>
                <w:webHidden/>
              </w:rPr>
              <w:instrText xml:space="preserve"> PAGEREF _Toc127193973 \h </w:instrText>
            </w:r>
            <w:r w:rsidR="000B21D8" w:rsidRPr="000E2AA5">
              <w:rPr>
                <w:noProof/>
                <w:webHidden/>
              </w:rPr>
            </w:r>
            <w:r w:rsidR="000B21D8" w:rsidRPr="000E2AA5">
              <w:rPr>
                <w:noProof/>
                <w:webHidden/>
              </w:rPr>
              <w:fldChar w:fldCharType="separate"/>
            </w:r>
            <w:r w:rsidR="00954BBB" w:rsidRPr="000E2AA5">
              <w:rPr>
                <w:noProof/>
                <w:webHidden/>
              </w:rPr>
              <w:t>23</w:t>
            </w:r>
            <w:r w:rsidR="000B21D8" w:rsidRPr="000E2AA5">
              <w:rPr>
                <w:noProof/>
                <w:webHidden/>
              </w:rPr>
              <w:fldChar w:fldCharType="end"/>
            </w:r>
          </w:hyperlink>
        </w:p>
        <w:p w14:paraId="796EFE9B" w14:textId="4E05A349" w:rsidR="000B21D8" w:rsidRPr="000E2AA5" w:rsidRDefault="00000000">
          <w:pPr>
            <w:pStyle w:val="TOC3"/>
            <w:tabs>
              <w:tab w:val="left" w:pos="1260"/>
              <w:tab w:val="right" w:leader="dot" w:pos="8726"/>
            </w:tabs>
            <w:rPr>
              <w:rFonts w:eastAsiaTheme="minorEastAsia" w:cstheme="minorBidi"/>
              <w:iCs w:val="0"/>
              <w:noProof/>
              <w:color w:val="auto"/>
              <w:sz w:val="22"/>
              <w:szCs w:val="22"/>
            </w:rPr>
          </w:pPr>
          <w:hyperlink w:anchor="_Toc127193974" w:history="1">
            <w:r w:rsidR="000B21D8" w:rsidRPr="000E2AA5">
              <w:rPr>
                <w:rStyle w:val="Hyperlink"/>
                <w:rFonts w:ascii="Trebuchet MS" w:hAnsi="Trebuchet MS"/>
                <w:noProof/>
              </w:rPr>
              <w:t>2.3.2</w:t>
            </w:r>
            <w:r w:rsidR="000B21D8" w:rsidRPr="000E2AA5">
              <w:rPr>
                <w:rFonts w:eastAsiaTheme="minorEastAsia" w:cstheme="minorBidi"/>
                <w:iCs w:val="0"/>
                <w:noProof/>
                <w:color w:val="auto"/>
                <w:sz w:val="22"/>
                <w:szCs w:val="22"/>
              </w:rPr>
              <w:tab/>
            </w:r>
            <w:r w:rsidR="000B21D8" w:rsidRPr="000E2AA5">
              <w:rPr>
                <w:rStyle w:val="Hyperlink"/>
                <w:rFonts w:ascii="Trebuchet MS" w:hAnsi="Trebuchet MS"/>
                <w:noProof/>
              </w:rPr>
              <w:t>OS</w:t>
            </w:r>
            <w:r w:rsidR="000B21D8" w:rsidRPr="000E2AA5">
              <w:rPr>
                <w:noProof/>
                <w:webHidden/>
              </w:rPr>
              <w:tab/>
            </w:r>
            <w:r w:rsidR="000B21D8" w:rsidRPr="000E2AA5">
              <w:rPr>
                <w:noProof/>
                <w:webHidden/>
              </w:rPr>
              <w:fldChar w:fldCharType="begin"/>
            </w:r>
            <w:r w:rsidR="000B21D8" w:rsidRPr="000E2AA5">
              <w:rPr>
                <w:noProof/>
                <w:webHidden/>
              </w:rPr>
              <w:instrText xml:space="preserve"> PAGEREF _Toc127193974 \h </w:instrText>
            </w:r>
            <w:r w:rsidR="000B21D8" w:rsidRPr="000E2AA5">
              <w:rPr>
                <w:noProof/>
                <w:webHidden/>
              </w:rPr>
            </w:r>
            <w:r w:rsidR="000B21D8" w:rsidRPr="000E2AA5">
              <w:rPr>
                <w:noProof/>
                <w:webHidden/>
              </w:rPr>
              <w:fldChar w:fldCharType="separate"/>
            </w:r>
            <w:r w:rsidR="00954BBB" w:rsidRPr="000E2AA5">
              <w:rPr>
                <w:noProof/>
                <w:webHidden/>
              </w:rPr>
              <w:t>29</w:t>
            </w:r>
            <w:r w:rsidR="000B21D8" w:rsidRPr="000E2AA5">
              <w:rPr>
                <w:noProof/>
                <w:webHidden/>
              </w:rPr>
              <w:fldChar w:fldCharType="end"/>
            </w:r>
          </w:hyperlink>
        </w:p>
        <w:p w14:paraId="322A78CB" w14:textId="0492EBAF" w:rsidR="000B21D8" w:rsidRPr="000E2AA5" w:rsidRDefault="00000000">
          <w:pPr>
            <w:pStyle w:val="TOC1"/>
            <w:tabs>
              <w:tab w:val="right" w:leader="dot" w:pos="8726"/>
            </w:tabs>
            <w:rPr>
              <w:rFonts w:eastAsiaTheme="minorEastAsia" w:cstheme="minorBidi"/>
              <w:bCs w:val="0"/>
              <w:noProof/>
              <w:color w:val="auto"/>
              <w:sz w:val="22"/>
              <w:szCs w:val="22"/>
            </w:rPr>
          </w:pPr>
          <w:hyperlink w:anchor="_Toc127193975" w:history="1">
            <w:r w:rsidR="000B21D8" w:rsidRPr="000E2AA5">
              <w:rPr>
                <w:rStyle w:val="Hyperlink"/>
                <w:rFonts w:ascii="Trebuchet MS" w:hAnsi="Trebuchet MS"/>
                <w:noProof/>
              </w:rPr>
              <w:t>References</w:t>
            </w:r>
            <w:r w:rsidR="000B21D8" w:rsidRPr="000E2AA5">
              <w:rPr>
                <w:noProof/>
                <w:webHidden/>
              </w:rPr>
              <w:tab/>
            </w:r>
            <w:r w:rsidR="000B21D8" w:rsidRPr="000E2AA5">
              <w:rPr>
                <w:noProof/>
                <w:webHidden/>
              </w:rPr>
              <w:fldChar w:fldCharType="begin"/>
            </w:r>
            <w:r w:rsidR="000B21D8" w:rsidRPr="000E2AA5">
              <w:rPr>
                <w:noProof/>
                <w:webHidden/>
              </w:rPr>
              <w:instrText xml:space="preserve"> PAGEREF _Toc127193975 \h </w:instrText>
            </w:r>
            <w:r w:rsidR="000B21D8" w:rsidRPr="000E2AA5">
              <w:rPr>
                <w:noProof/>
                <w:webHidden/>
              </w:rPr>
            </w:r>
            <w:r w:rsidR="000B21D8" w:rsidRPr="000E2AA5">
              <w:rPr>
                <w:noProof/>
                <w:webHidden/>
              </w:rPr>
              <w:fldChar w:fldCharType="separate"/>
            </w:r>
            <w:r w:rsidR="00954BBB" w:rsidRPr="000E2AA5">
              <w:rPr>
                <w:noProof/>
                <w:webHidden/>
              </w:rPr>
              <w:t>31</w:t>
            </w:r>
            <w:r w:rsidR="000B21D8" w:rsidRPr="000E2AA5">
              <w:rPr>
                <w:noProof/>
                <w:webHidden/>
              </w:rPr>
              <w:fldChar w:fldCharType="end"/>
            </w:r>
          </w:hyperlink>
        </w:p>
        <w:p w14:paraId="64196DA0" w14:textId="2268E096" w:rsidR="00CE5965" w:rsidRPr="000E2AA5" w:rsidRDefault="00913DB7">
          <w:pPr>
            <w:rPr>
              <w:rFonts w:ascii="Trebuchet MS" w:hAnsi="Trebuchet MS"/>
            </w:rPr>
          </w:pPr>
          <w:r w:rsidRPr="000E2AA5">
            <w:rPr>
              <w:rFonts w:ascii="Trebuchet MS" w:hAnsi="Trebuchet MS" w:cs="Arial (Body)"/>
              <w:bCs/>
              <w:szCs w:val="20"/>
            </w:rPr>
            <w:fldChar w:fldCharType="end"/>
          </w:r>
        </w:p>
      </w:sdtContent>
    </w:sdt>
    <w:bookmarkEnd w:id="10"/>
    <w:p w14:paraId="486A3621" w14:textId="77777777" w:rsidR="00062A2D" w:rsidRPr="000E2AA5" w:rsidRDefault="00062A2D">
      <w:pPr>
        <w:rPr>
          <w:rFonts w:ascii="Trebuchet MS" w:hAnsi="Trebuchet MS"/>
          <w:b/>
          <w:sz w:val="36"/>
          <w:szCs w:val="32"/>
        </w:rPr>
      </w:pPr>
      <w:r w:rsidRPr="000E2AA5">
        <w:rPr>
          <w:rFonts w:ascii="Trebuchet MS" w:hAnsi="Trebuchet MS"/>
        </w:rPr>
        <w:br w:type="page"/>
      </w:r>
    </w:p>
    <w:p w14:paraId="755D2CDE" w14:textId="77777777" w:rsidR="002C72EA" w:rsidRPr="000E2AA5" w:rsidRDefault="00062A2D">
      <w:pPr>
        <w:rPr>
          <w:rFonts w:ascii="Trebuchet MS" w:hAnsi="Trebuchet MS"/>
          <w:b/>
          <w:bCs/>
        </w:rPr>
      </w:pPr>
      <w:r w:rsidRPr="000E2AA5">
        <w:rPr>
          <w:rFonts w:ascii="Trebuchet MS" w:hAnsi="Trebuchet MS"/>
          <w:b/>
        </w:rPr>
        <w:lastRenderedPageBreak/>
        <w:t xml:space="preserve">Table of </w:t>
      </w:r>
      <w:r w:rsidR="00B171BD" w:rsidRPr="000E2AA5">
        <w:rPr>
          <w:rFonts w:ascii="Trebuchet MS" w:hAnsi="Trebuchet MS"/>
          <w:b/>
        </w:rPr>
        <w:t xml:space="preserve">abbreviations </w:t>
      </w:r>
    </w:p>
    <w:p w14:paraId="3C624233" w14:textId="77777777" w:rsidR="002D55D9" w:rsidRPr="000E2AA5" w:rsidRDefault="002D55D9" w:rsidP="00A0227A">
      <w:pPr>
        <w:keepNext/>
        <w:rPr>
          <w:rFonts w:ascii="Trebuchet MS" w:hAnsi="Trebuchet MS"/>
        </w:rPr>
      </w:pPr>
    </w:p>
    <w:p w14:paraId="45598086" w14:textId="55EB3BCE" w:rsidR="002C72EA" w:rsidRPr="000E2AA5" w:rsidRDefault="002C72EA" w:rsidP="00C35C98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>CI</w:t>
      </w:r>
      <w:r w:rsidRPr="000E2AA5">
        <w:rPr>
          <w:rFonts w:ascii="Trebuchet MS" w:hAnsi="Trebuchet MS"/>
        </w:rPr>
        <w:tab/>
        <w:t>Confidence interval</w:t>
      </w:r>
    </w:p>
    <w:p w14:paraId="1B05E5E7" w14:textId="6226243D" w:rsidR="002C72EA" w:rsidRPr="000E2AA5" w:rsidRDefault="002C72EA" w:rsidP="00C35C98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>CrI</w:t>
      </w:r>
      <w:r w:rsidRPr="000E2AA5">
        <w:rPr>
          <w:rFonts w:ascii="Trebuchet MS" w:hAnsi="Trebuchet MS"/>
        </w:rPr>
        <w:tab/>
      </w:r>
      <w:r w:rsidR="00697319" w:rsidRPr="000E2AA5">
        <w:rPr>
          <w:rFonts w:ascii="Trebuchet MS" w:hAnsi="Trebuchet MS"/>
        </w:rPr>
        <w:t>C</w:t>
      </w:r>
      <w:r w:rsidR="00842523" w:rsidRPr="000E2AA5">
        <w:rPr>
          <w:rFonts w:ascii="Trebuchet MS" w:hAnsi="Trebuchet MS"/>
        </w:rPr>
        <w:t>redible interval</w:t>
      </w:r>
    </w:p>
    <w:p w14:paraId="15A47B42" w14:textId="07E298A0" w:rsidR="002C72EA" w:rsidRPr="000E2AA5" w:rsidRDefault="002C72EA" w:rsidP="00C35C98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>DIC</w:t>
      </w:r>
      <w:r w:rsidRPr="000E2AA5">
        <w:rPr>
          <w:rFonts w:ascii="Trebuchet MS" w:hAnsi="Trebuchet MS"/>
        </w:rPr>
        <w:tab/>
        <w:t>Deviance information criterion</w:t>
      </w:r>
    </w:p>
    <w:p w14:paraId="62196000" w14:textId="5FB410F7" w:rsidR="002C72EA" w:rsidRPr="000E2AA5" w:rsidRDefault="002C72EA" w:rsidP="00C35C98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>GT</w:t>
      </w:r>
      <w:r w:rsidRPr="000E2AA5">
        <w:rPr>
          <w:rFonts w:ascii="Trebuchet MS" w:hAnsi="Trebuchet MS"/>
        </w:rPr>
        <w:tab/>
        <w:t>Grambsch and Therneau</w:t>
      </w:r>
    </w:p>
    <w:p w14:paraId="0284D5B7" w14:textId="67BA2626" w:rsidR="002C72EA" w:rsidRPr="000E2AA5" w:rsidRDefault="002C72EA" w:rsidP="00C35C98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>HR</w:t>
      </w:r>
      <w:r w:rsidRPr="000E2AA5">
        <w:rPr>
          <w:rFonts w:ascii="Trebuchet MS" w:hAnsi="Trebuchet MS"/>
        </w:rPr>
        <w:tab/>
        <w:t>Hazard ratio</w:t>
      </w:r>
    </w:p>
    <w:p w14:paraId="661C0ABA" w14:textId="0249178D" w:rsidR="002F6C49" w:rsidRPr="000E2AA5" w:rsidRDefault="002F6C49" w:rsidP="00C35C98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>IMDC</w:t>
      </w:r>
      <w:r w:rsidR="00697319" w:rsidRPr="000E2AA5">
        <w:rPr>
          <w:rFonts w:ascii="Trebuchet MS" w:hAnsi="Trebuchet MS"/>
        </w:rPr>
        <w:tab/>
        <w:t xml:space="preserve">International Metastatic RCC Database Consortium </w:t>
      </w:r>
    </w:p>
    <w:p w14:paraId="5CD47C00" w14:textId="681682E1" w:rsidR="002F6C49" w:rsidRPr="000E2AA5" w:rsidRDefault="002F6C49" w:rsidP="00C35C98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>MSKCC</w:t>
      </w:r>
      <w:r w:rsidR="00C85746" w:rsidRPr="000E2AA5">
        <w:rPr>
          <w:rFonts w:ascii="Trebuchet MS" w:hAnsi="Trebuchet MS"/>
        </w:rPr>
        <w:tab/>
        <w:t>Memorial Sloan Kettering Cancer Center score</w:t>
      </w:r>
    </w:p>
    <w:p w14:paraId="5EA6048F" w14:textId="3BBE655B" w:rsidR="002F6C49" w:rsidRPr="000E2AA5" w:rsidRDefault="002F6C49" w:rsidP="00C35C98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>NMA</w:t>
      </w:r>
      <w:r w:rsidR="00C85746" w:rsidRPr="000E2AA5">
        <w:rPr>
          <w:rFonts w:ascii="Trebuchet MS" w:hAnsi="Trebuchet MS"/>
        </w:rPr>
        <w:tab/>
        <w:t>Network Meta Analysis</w:t>
      </w:r>
    </w:p>
    <w:p w14:paraId="2209C5C1" w14:textId="5FB8777A" w:rsidR="002F6C49" w:rsidRPr="000E2AA5" w:rsidRDefault="002F6C49" w:rsidP="00C35C98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>OS</w:t>
      </w:r>
      <w:r w:rsidR="00C85746" w:rsidRPr="000E2AA5">
        <w:rPr>
          <w:rFonts w:ascii="Trebuchet MS" w:hAnsi="Trebuchet MS"/>
        </w:rPr>
        <w:tab/>
        <w:t>Overall Survival</w:t>
      </w:r>
    </w:p>
    <w:p w14:paraId="005E82B8" w14:textId="04D205B4" w:rsidR="00B21548" w:rsidRPr="000E2AA5" w:rsidRDefault="002F6C49" w:rsidP="00C35C98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>PFS</w:t>
      </w:r>
      <w:r w:rsidR="00C85746" w:rsidRPr="000E2AA5">
        <w:rPr>
          <w:rFonts w:ascii="Trebuchet MS" w:hAnsi="Trebuchet MS"/>
        </w:rPr>
        <w:tab/>
        <w:t>Progression free survival</w:t>
      </w:r>
    </w:p>
    <w:p w14:paraId="397F271B" w14:textId="16F0EEA4" w:rsidR="00805261" w:rsidRPr="000E2AA5" w:rsidRDefault="002C72EA" w:rsidP="00805261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>PH</w:t>
      </w:r>
      <w:r w:rsidR="00805261" w:rsidRPr="000E2AA5">
        <w:rPr>
          <w:rFonts w:ascii="Trebuchet MS" w:hAnsi="Trebuchet MS"/>
        </w:rPr>
        <w:tab/>
        <w:t>Proportional hazards</w:t>
      </w:r>
    </w:p>
    <w:p w14:paraId="28C017A4" w14:textId="34EAF2E6" w:rsidR="00A0227A" w:rsidRPr="000E2AA5" w:rsidRDefault="00A0227A" w:rsidP="00C35C98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>RCC</w:t>
      </w:r>
      <w:r w:rsidR="00C85746" w:rsidRPr="000E2AA5">
        <w:rPr>
          <w:rFonts w:ascii="Trebuchet MS" w:hAnsi="Trebuchet MS"/>
        </w:rPr>
        <w:tab/>
      </w:r>
      <w:r w:rsidR="002D55D9" w:rsidRPr="000E2AA5">
        <w:rPr>
          <w:rFonts w:ascii="Trebuchet MS" w:hAnsi="Trebuchet MS"/>
        </w:rPr>
        <w:t>Renal cell carcinoma</w:t>
      </w:r>
    </w:p>
    <w:p w14:paraId="6C57ABCB" w14:textId="351EC29D" w:rsidR="00A0227A" w:rsidRPr="000E2AA5" w:rsidRDefault="00A0227A" w:rsidP="00C35C98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>SD</w:t>
      </w:r>
      <w:r w:rsidR="00C85746" w:rsidRPr="000E2AA5">
        <w:rPr>
          <w:rFonts w:ascii="Trebuchet MS" w:hAnsi="Trebuchet MS"/>
        </w:rPr>
        <w:tab/>
        <w:t>Standard deviation</w:t>
      </w:r>
    </w:p>
    <w:p w14:paraId="7A6673F1" w14:textId="12969638" w:rsidR="00A0227A" w:rsidRPr="000E2AA5" w:rsidRDefault="00A0227A" w:rsidP="00C35C98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>SUN</w:t>
      </w:r>
      <w:r w:rsidR="00C85746" w:rsidRPr="000E2AA5">
        <w:rPr>
          <w:rFonts w:ascii="Trebuchet MS" w:hAnsi="Trebuchet MS"/>
        </w:rPr>
        <w:tab/>
        <w:t>Sunitinib</w:t>
      </w:r>
    </w:p>
    <w:p w14:paraId="3B3A2834" w14:textId="77777777" w:rsidR="00A0227A" w:rsidRPr="000E2AA5" w:rsidRDefault="00A0227A" w:rsidP="00C35C98">
      <w:pPr>
        <w:keepNext/>
        <w:rPr>
          <w:rFonts w:ascii="Trebuchet MS" w:hAnsi="Trebuchet MS"/>
          <w:color w:val="000000" w:themeColor="text1"/>
          <w:sz w:val="18"/>
          <w:szCs w:val="18"/>
        </w:rPr>
      </w:pPr>
    </w:p>
    <w:p w14:paraId="26D37B7D" w14:textId="51B7058F" w:rsidR="00062A2D" w:rsidRPr="000E2AA5" w:rsidRDefault="00062A2D">
      <w:pPr>
        <w:rPr>
          <w:rFonts w:ascii="Trebuchet MS" w:hAnsi="Trebuchet MS"/>
          <w:b/>
          <w:sz w:val="36"/>
          <w:szCs w:val="32"/>
        </w:rPr>
      </w:pPr>
      <w:r w:rsidRPr="000E2AA5">
        <w:rPr>
          <w:rFonts w:ascii="Trebuchet MS" w:hAnsi="Trebuchet MS"/>
        </w:rPr>
        <w:br w:type="page"/>
      </w:r>
    </w:p>
    <w:p w14:paraId="58BF1C89" w14:textId="2DAB7C7C" w:rsidR="00E2738B" w:rsidRPr="000E2AA5" w:rsidRDefault="008A6798" w:rsidP="0067418C">
      <w:pPr>
        <w:pStyle w:val="Heading1"/>
      </w:pPr>
      <w:bookmarkStart w:id="12" w:name="_Toc127193960"/>
      <w:r w:rsidRPr="000E2AA5">
        <w:lastRenderedPageBreak/>
        <w:t>F</w:t>
      </w:r>
      <w:r w:rsidR="00E2738B" w:rsidRPr="000E2AA5">
        <w:t>easibility assessment</w:t>
      </w:r>
      <w:bookmarkEnd w:id="12"/>
    </w:p>
    <w:p w14:paraId="2278BD0B" w14:textId="77777777" w:rsidR="00AD5607" w:rsidRPr="000E2AA5" w:rsidRDefault="00AD5607" w:rsidP="00AD5607">
      <w:pPr>
        <w:pStyle w:val="Heading2"/>
      </w:pPr>
      <w:bookmarkStart w:id="13" w:name="_Toc127193961"/>
      <w:r w:rsidRPr="000E2AA5">
        <w:t>Heterogeneity assessment</w:t>
      </w:r>
      <w:bookmarkEnd w:id="13"/>
    </w:p>
    <w:p w14:paraId="0CF912E2" w14:textId="77777777" w:rsidR="00AD5607" w:rsidRPr="000E2AA5" w:rsidRDefault="00AD5607" w:rsidP="00AD5607">
      <w:pPr>
        <w:pStyle w:val="Heading3"/>
      </w:pPr>
      <w:bookmarkStart w:id="14" w:name="_Toc127193962"/>
      <w:r w:rsidRPr="000E2AA5">
        <w:t>Items assessed for heterogeneity between trials</w:t>
      </w:r>
      <w:bookmarkEnd w:id="14"/>
    </w:p>
    <w:p w14:paraId="4A56314E" w14:textId="5D536C5A" w:rsidR="00AD5607" w:rsidRPr="000E2AA5" w:rsidRDefault="00AD5607" w:rsidP="00AD5607">
      <w:pPr>
        <w:pStyle w:val="Caption"/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Tabl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Tabl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1</w:t>
      </w:r>
      <w:r w:rsidRPr="000E2AA5">
        <w:rPr>
          <w:rFonts w:ascii="Trebuchet MS" w:hAnsi="Trebuchet MS"/>
        </w:rPr>
        <w:fldChar w:fldCharType="end"/>
      </w:r>
      <w:r w:rsidRPr="000E2AA5">
        <w:rPr>
          <w:rFonts w:ascii="Trebuchet MS" w:hAnsi="Trebuchet MS"/>
          <w:color w:val="000000" w:themeColor="text1"/>
        </w:rPr>
        <w:t xml:space="preserve"> PICOS items for similarity assessment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80"/>
        <w:gridCol w:w="5842"/>
      </w:tblGrid>
      <w:tr w:rsidR="00AD5607" w:rsidRPr="000E2AA5" w14:paraId="76D6404A" w14:textId="77777777" w:rsidTr="00225604">
        <w:trPr>
          <w:cantSplit/>
        </w:trPr>
        <w:tc>
          <w:tcPr>
            <w:tcW w:w="2880" w:type="dxa"/>
            <w:shd w:val="clear" w:color="auto" w:fill="0D213A"/>
          </w:tcPr>
          <w:p w14:paraId="67AE68EE" w14:textId="77777777" w:rsidR="00AD5607" w:rsidRPr="000E2AA5" w:rsidRDefault="00AD5607" w:rsidP="00225604">
            <w:pPr>
              <w:keepNext/>
              <w:rPr>
                <w:rFonts w:ascii="Trebuchet MS" w:hAnsi="Trebuchet MS"/>
                <w:b/>
                <w:color w:val="FFFFFF" w:themeColor="background1"/>
                <w:sz w:val="18"/>
                <w:szCs w:val="18"/>
              </w:rPr>
            </w:pPr>
            <w:r w:rsidRPr="000E2AA5">
              <w:rPr>
                <w:rFonts w:ascii="Trebuchet MS" w:hAnsi="Trebuchet MS"/>
                <w:b/>
                <w:color w:val="FFFFFF" w:themeColor="background1"/>
                <w:sz w:val="18"/>
                <w:szCs w:val="18"/>
              </w:rPr>
              <w:t>PICOS item</w:t>
            </w:r>
          </w:p>
        </w:tc>
        <w:tc>
          <w:tcPr>
            <w:tcW w:w="5842" w:type="dxa"/>
            <w:shd w:val="clear" w:color="auto" w:fill="0D213A"/>
          </w:tcPr>
          <w:p w14:paraId="28FC6C5F" w14:textId="77777777" w:rsidR="00AD5607" w:rsidRPr="000E2AA5" w:rsidRDefault="00AD5607" w:rsidP="00225604">
            <w:pPr>
              <w:keepNext/>
              <w:rPr>
                <w:rFonts w:ascii="Trebuchet MS" w:hAnsi="Trebuchet MS"/>
                <w:b/>
                <w:color w:val="FFFFFF" w:themeColor="background1"/>
                <w:sz w:val="18"/>
                <w:szCs w:val="18"/>
              </w:rPr>
            </w:pPr>
            <w:r w:rsidRPr="000E2AA5">
              <w:rPr>
                <w:rFonts w:ascii="Trebuchet MS" w:hAnsi="Trebuchet MS"/>
                <w:b/>
                <w:color w:val="FFFFFF" w:themeColor="background1"/>
                <w:sz w:val="18"/>
                <w:szCs w:val="18"/>
              </w:rPr>
              <w:t>Evaluated information</w:t>
            </w:r>
          </w:p>
        </w:tc>
      </w:tr>
      <w:tr w:rsidR="00AD5607" w:rsidRPr="000E2AA5" w14:paraId="03835BEE" w14:textId="77777777" w:rsidTr="00225604">
        <w:trPr>
          <w:cantSplit/>
        </w:trPr>
        <w:tc>
          <w:tcPr>
            <w:tcW w:w="2880" w:type="dxa"/>
            <w:tcBorders>
              <w:bottom w:val="single" w:sz="4" w:space="0" w:color="D9E4F2" w:themeColor="text2" w:themeTint="33"/>
            </w:tcBorders>
          </w:tcPr>
          <w:p w14:paraId="146D578A" w14:textId="77777777" w:rsidR="00AD5607" w:rsidRPr="000E2AA5" w:rsidRDefault="00AD5607" w:rsidP="00225604">
            <w:pPr>
              <w:keepNext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Patient characteristics</w:t>
            </w:r>
          </w:p>
        </w:tc>
        <w:tc>
          <w:tcPr>
            <w:tcW w:w="5842" w:type="dxa"/>
            <w:tcBorders>
              <w:bottom w:val="single" w:sz="4" w:space="0" w:color="D9E4F2" w:themeColor="text2" w:themeTint="33"/>
            </w:tcBorders>
          </w:tcPr>
          <w:p w14:paraId="41C3F7F7" w14:textId="77777777" w:rsidR="00AD5607" w:rsidRPr="000E2AA5" w:rsidRDefault="00AD5607" w:rsidP="00225604">
            <w:pPr>
              <w:pStyle w:val="ListParagraph"/>
              <w:keepNext/>
              <w:numPr>
                <w:ilvl w:val="0"/>
                <w:numId w:val="47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Age</w:t>
            </w:r>
          </w:p>
          <w:p w14:paraId="160C865D" w14:textId="77777777" w:rsidR="00AD5607" w:rsidRPr="000E2AA5" w:rsidRDefault="00AD5607" w:rsidP="00225604">
            <w:pPr>
              <w:pStyle w:val="ListParagraph"/>
              <w:keepNext/>
              <w:numPr>
                <w:ilvl w:val="0"/>
                <w:numId w:val="47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Sex</w:t>
            </w:r>
          </w:p>
          <w:p w14:paraId="798B6A22" w14:textId="77777777" w:rsidR="00AD5607" w:rsidRPr="000E2AA5" w:rsidRDefault="00AD5607" w:rsidP="00225604">
            <w:pPr>
              <w:pStyle w:val="ListParagraph"/>
              <w:keepNext/>
              <w:numPr>
                <w:ilvl w:val="0"/>
                <w:numId w:val="47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ECOG-PS</w:t>
            </w:r>
          </w:p>
          <w:p w14:paraId="74739E13" w14:textId="77777777" w:rsidR="00AD5607" w:rsidRPr="000E2AA5" w:rsidRDefault="00AD5607" w:rsidP="00225604">
            <w:pPr>
              <w:pStyle w:val="ListParagraph"/>
              <w:keepNext/>
              <w:numPr>
                <w:ilvl w:val="0"/>
                <w:numId w:val="47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MSKCC score / IMDC score</w:t>
            </w:r>
          </w:p>
          <w:p w14:paraId="12842555" w14:textId="77777777" w:rsidR="00AD5607" w:rsidRPr="000E2AA5" w:rsidRDefault="00AD5607" w:rsidP="00225604">
            <w:pPr>
              <w:pStyle w:val="ListParagraph"/>
              <w:keepNext/>
              <w:numPr>
                <w:ilvl w:val="0"/>
                <w:numId w:val="47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Prior nephrectomy</w:t>
            </w:r>
          </w:p>
          <w:p w14:paraId="7298ED0A" w14:textId="77777777" w:rsidR="00AD5607" w:rsidRPr="000E2AA5" w:rsidRDefault="00AD5607" w:rsidP="00225604">
            <w:pPr>
              <w:pStyle w:val="ListParagraph"/>
              <w:keepNext/>
              <w:numPr>
                <w:ilvl w:val="0"/>
                <w:numId w:val="47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Prior use of radiation therapy</w:t>
            </w:r>
          </w:p>
          <w:p w14:paraId="6FCA9D8E" w14:textId="77777777" w:rsidR="00AD5607" w:rsidRPr="000E2AA5" w:rsidRDefault="00AD5607" w:rsidP="00225604">
            <w:pPr>
              <w:pStyle w:val="ListParagraph"/>
              <w:keepNext/>
              <w:numPr>
                <w:ilvl w:val="0"/>
                <w:numId w:val="47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PD-L1 status</w:t>
            </w:r>
          </w:p>
          <w:p w14:paraId="4B0B336A" w14:textId="77777777" w:rsidR="00AD5607" w:rsidRPr="000E2AA5" w:rsidRDefault="00AD5607" w:rsidP="00225604">
            <w:pPr>
              <w:pStyle w:val="ListParagraph"/>
              <w:keepNext/>
              <w:numPr>
                <w:ilvl w:val="0"/>
                <w:numId w:val="47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Metastatic sites</w:t>
            </w:r>
          </w:p>
          <w:p w14:paraId="07C059D4" w14:textId="77777777" w:rsidR="00AD5607" w:rsidRPr="000E2AA5" w:rsidRDefault="00AD5607" w:rsidP="00225604">
            <w:pPr>
              <w:pStyle w:val="ListParagraph"/>
              <w:keepNext/>
              <w:numPr>
                <w:ilvl w:val="1"/>
                <w:numId w:val="47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Number of metastatic sites</w:t>
            </w:r>
          </w:p>
          <w:p w14:paraId="7942D834" w14:textId="77777777" w:rsidR="00AD5607" w:rsidRPr="000E2AA5" w:rsidRDefault="00AD5607" w:rsidP="00225604">
            <w:pPr>
              <w:pStyle w:val="ListParagraph"/>
              <w:keepNext/>
              <w:numPr>
                <w:ilvl w:val="1"/>
                <w:numId w:val="47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Location of metastatic sites</w:t>
            </w:r>
          </w:p>
          <w:p w14:paraId="146D39F4" w14:textId="77777777" w:rsidR="00AD5607" w:rsidRPr="000E2AA5" w:rsidRDefault="00AD5607" w:rsidP="00225604">
            <w:pPr>
              <w:pStyle w:val="ListParagraph"/>
              <w:keepNext/>
              <w:numPr>
                <w:ilvl w:val="0"/>
                <w:numId w:val="47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Race</w:t>
            </w:r>
          </w:p>
          <w:p w14:paraId="3D55113E" w14:textId="77777777" w:rsidR="00AD5607" w:rsidRPr="000E2AA5" w:rsidRDefault="00AD5607" w:rsidP="00225604">
            <w:pPr>
              <w:pStyle w:val="ListParagraph"/>
              <w:keepNext/>
              <w:numPr>
                <w:ilvl w:val="0"/>
                <w:numId w:val="47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Region</w:t>
            </w:r>
          </w:p>
        </w:tc>
      </w:tr>
      <w:tr w:rsidR="00AD5607" w:rsidRPr="000E2AA5" w14:paraId="3BFDA702" w14:textId="77777777" w:rsidTr="00225604">
        <w:trPr>
          <w:cantSplit/>
        </w:trPr>
        <w:tc>
          <w:tcPr>
            <w:tcW w:w="2880" w:type="dxa"/>
            <w:tcBorders>
              <w:top w:val="single" w:sz="4" w:space="0" w:color="D9E4F2" w:themeColor="text2" w:themeTint="33"/>
              <w:bottom w:val="single" w:sz="4" w:space="0" w:color="D9E4F2" w:themeColor="text2" w:themeTint="33"/>
            </w:tcBorders>
          </w:tcPr>
          <w:p w14:paraId="616A7C38" w14:textId="77777777" w:rsidR="00AD5607" w:rsidRPr="000E2AA5" w:rsidRDefault="00AD5607" w:rsidP="00225604">
            <w:pPr>
              <w:keepNext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Intervention</w:t>
            </w:r>
          </w:p>
        </w:tc>
        <w:tc>
          <w:tcPr>
            <w:tcW w:w="5842" w:type="dxa"/>
            <w:vMerge w:val="restart"/>
            <w:tcBorders>
              <w:top w:val="single" w:sz="4" w:space="0" w:color="D9E4F2" w:themeColor="text2" w:themeTint="33"/>
              <w:bottom w:val="single" w:sz="4" w:space="0" w:color="D9E4F2" w:themeColor="text2" w:themeTint="33"/>
            </w:tcBorders>
            <w:vAlign w:val="center"/>
          </w:tcPr>
          <w:p w14:paraId="4D2C6A7A" w14:textId="77777777" w:rsidR="00AD5607" w:rsidRPr="000E2AA5" w:rsidRDefault="00AD5607" w:rsidP="00225604">
            <w:pPr>
              <w:pStyle w:val="ListParagraph"/>
              <w:keepNext/>
              <w:numPr>
                <w:ilvl w:val="0"/>
                <w:numId w:val="48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 xml:space="preserve">Treatment dose and regimen </w:t>
            </w:r>
          </w:p>
        </w:tc>
      </w:tr>
      <w:tr w:rsidR="00AD5607" w:rsidRPr="000E2AA5" w14:paraId="6180601B" w14:textId="77777777" w:rsidTr="00225604">
        <w:trPr>
          <w:cantSplit/>
        </w:trPr>
        <w:tc>
          <w:tcPr>
            <w:tcW w:w="2880" w:type="dxa"/>
            <w:tcBorders>
              <w:top w:val="single" w:sz="4" w:space="0" w:color="D9E4F2" w:themeColor="text2" w:themeTint="33"/>
              <w:bottom w:val="single" w:sz="4" w:space="0" w:color="D9E4F2" w:themeColor="text2" w:themeTint="33"/>
            </w:tcBorders>
          </w:tcPr>
          <w:p w14:paraId="0CFCC5A8" w14:textId="77777777" w:rsidR="00AD5607" w:rsidRPr="000E2AA5" w:rsidRDefault="00AD5607" w:rsidP="00225604">
            <w:pPr>
              <w:keepNext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Comparator</w:t>
            </w:r>
          </w:p>
        </w:tc>
        <w:tc>
          <w:tcPr>
            <w:tcW w:w="5842" w:type="dxa"/>
            <w:vMerge/>
            <w:tcBorders>
              <w:top w:val="single" w:sz="4" w:space="0" w:color="D9E4F2" w:themeColor="text2" w:themeTint="33"/>
              <w:bottom w:val="single" w:sz="4" w:space="0" w:color="D9E4F2" w:themeColor="text2" w:themeTint="33"/>
            </w:tcBorders>
          </w:tcPr>
          <w:p w14:paraId="58376DE9" w14:textId="77777777" w:rsidR="00AD5607" w:rsidRPr="000E2AA5" w:rsidRDefault="00AD5607" w:rsidP="00225604">
            <w:pPr>
              <w:keepNext/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</w:p>
        </w:tc>
      </w:tr>
      <w:tr w:rsidR="00AD5607" w:rsidRPr="000E2AA5" w14:paraId="553AF6D9" w14:textId="77777777" w:rsidTr="00225604">
        <w:trPr>
          <w:cantSplit/>
        </w:trPr>
        <w:tc>
          <w:tcPr>
            <w:tcW w:w="2880" w:type="dxa"/>
            <w:tcBorders>
              <w:top w:val="single" w:sz="4" w:space="0" w:color="D9E4F2" w:themeColor="text2" w:themeTint="33"/>
              <w:bottom w:val="single" w:sz="4" w:space="0" w:color="D9E4F2" w:themeColor="text2" w:themeTint="33"/>
            </w:tcBorders>
          </w:tcPr>
          <w:p w14:paraId="14F3CB32" w14:textId="77777777" w:rsidR="00AD5607" w:rsidRPr="000E2AA5" w:rsidRDefault="00AD5607" w:rsidP="00225604">
            <w:pPr>
              <w:keepNext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Outcome definition</w:t>
            </w:r>
          </w:p>
        </w:tc>
        <w:tc>
          <w:tcPr>
            <w:tcW w:w="5842" w:type="dxa"/>
            <w:tcBorders>
              <w:top w:val="single" w:sz="4" w:space="0" w:color="D9E4F2" w:themeColor="text2" w:themeTint="33"/>
              <w:bottom w:val="single" w:sz="4" w:space="0" w:color="D9E4F2" w:themeColor="text2" w:themeTint="33"/>
            </w:tcBorders>
          </w:tcPr>
          <w:p w14:paraId="67C6F968" w14:textId="77777777" w:rsidR="00AD5607" w:rsidRPr="000E2AA5" w:rsidRDefault="00AD5607" w:rsidP="00225604">
            <w:pPr>
              <w:pStyle w:val="ListParagraph"/>
              <w:keepNext/>
              <w:numPr>
                <w:ilvl w:val="0"/>
                <w:numId w:val="48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Definition of PFS</w:t>
            </w:r>
          </w:p>
          <w:p w14:paraId="575AE61E" w14:textId="77777777" w:rsidR="00AD5607" w:rsidRPr="000E2AA5" w:rsidRDefault="00AD5607" w:rsidP="00225604">
            <w:pPr>
              <w:pStyle w:val="ListParagraph"/>
              <w:keepNext/>
              <w:numPr>
                <w:ilvl w:val="0"/>
                <w:numId w:val="48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Stratified vs. unstratified results</w:t>
            </w:r>
          </w:p>
        </w:tc>
      </w:tr>
      <w:tr w:rsidR="00AD5607" w:rsidRPr="000E2AA5" w14:paraId="32A3A861" w14:textId="77777777" w:rsidTr="00225604">
        <w:trPr>
          <w:cantSplit/>
        </w:trPr>
        <w:tc>
          <w:tcPr>
            <w:tcW w:w="2880" w:type="dxa"/>
            <w:tcBorders>
              <w:top w:val="single" w:sz="4" w:space="0" w:color="D9E4F2" w:themeColor="text2" w:themeTint="33"/>
              <w:bottom w:val="single" w:sz="4" w:space="0" w:color="D9E4F2" w:themeColor="text2" w:themeTint="33"/>
            </w:tcBorders>
          </w:tcPr>
          <w:p w14:paraId="521CB687" w14:textId="77777777" w:rsidR="00AD5607" w:rsidRPr="000E2AA5" w:rsidRDefault="00AD5607" w:rsidP="00225604">
            <w:pPr>
              <w:keepNext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Study characteristics</w:t>
            </w:r>
          </w:p>
        </w:tc>
        <w:tc>
          <w:tcPr>
            <w:tcW w:w="5842" w:type="dxa"/>
            <w:tcBorders>
              <w:top w:val="single" w:sz="4" w:space="0" w:color="D9E4F2" w:themeColor="text2" w:themeTint="33"/>
              <w:bottom w:val="single" w:sz="4" w:space="0" w:color="D9E4F2" w:themeColor="text2" w:themeTint="33"/>
            </w:tcBorders>
          </w:tcPr>
          <w:p w14:paraId="32932EC3" w14:textId="77777777" w:rsidR="00AD5607" w:rsidRPr="000E2AA5" w:rsidRDefault="00AD5607" w:rsidP="00225604">
            <w:pPr>
              <w:pStyle w:val="ListParagraph"/>
              <w:keepNext/>
              <w:numPr>
                <w:ilvl w:val="0"/>
                <w:numId w:val="49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Study phase</w:t>
            </w:r>
          </w:p>
          <w:p w14:paraId="5375C0E3" w14:textId="77777777" w:rsidR="00AD5607" w:rsidRPr="000E2AA5" w:rsidRDefault="00AD5607" w:rsidP="00225604">
            <w:pPr>
              <w:pStyle w:val="ListParagraph"/>
              <w:keepNext/>
              <w:numPr>
                <w:ilvl w:val="0"/>
                <w:numId w:val="49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Number of patients</w:t>
            </w:r>
          </w:p>
          <w:p w14:paraId="67759A55" w14:textId="77777777" w:rsidR="00AD5607" w:rsidRPr="000E2AA5" w:rsidRDefault="00AD5607" w:rsidP="00225604">
            <w:pPr>
              <w:pStyle w:val="ListParagraph"/>
              <w:keepNext/>
              <w:numPr>
                <w:ilvl w:val="0"/>
                <w:numId w:val="49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Study aim</w:t>
            </w:r>
          </w:p>
          <w:p w14:paraId="25AE8EDD" w14:textId="77777777" w:rsidR="00AD5607" w:rsidRPr="000E2AA5" w:rsidRDefault="00AD5607" w:rsidP="00225604">
            <w:pPr>
              <w:pStyle w:val="ListParagraph"/>
              <w:keepNext/>
              <w:numPr>
                <w:ilvl w:val="0"/>
                <w:numId w:val="49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Study design (for example, cross-over design)</w:t>
            </w:r>
          </w:p>
          <w:p w14:paraId="34AB81E9" w14:textId="77777777" w:rsidR="00AD5607" w:rsidRPr="000E2AA5" w:rsidRDefault="00AD5607" w:rsidP="00225604">
            <w:pPr>
              <w:pStyle w:val="ListParagraph"/>
              <w:keepNext/>
              <w:numPr>
                <w:ilvl w:val="0"/>
                <w:numId w:val="49"/>
              </w:numPr>
              <w:rPr>
                <w:rFonts w:ascii="Trebuchet MS" w:hAnsi="Trebuchet MS"/>
                <w:color w:val="000000" w:themeColor="text1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Follow-up duration</w:t>
            </w:r>
          </w:p>
        </w:tc>
      </w:tr>
    </w:tbl>
    <w:p w14:paraId="4B7F57D2" w14:textId="77777777" w:rsidR="00AD5607" w:rsidRPr="000E2AA5" w:rsidRDefault="00AD5607" w:rsidP="00AD5607">
      <w:pPr>
        <w:pStyle w:val="Footer"/>
      </w:pPr>
      <w:r w:rsidRPr="000E2AA5">
        <w:t>ECOG-PS, Eastern Cooperative Oncology Group Performance Status; IMDC, International Metastatic RCC Database Consortium score; MSKCC, Memorial Sloan Kettering Cancer Center score</w:t>
      </w:r>
    </w:p>
    <w:p w14:paraId="6F58F12C" w14:textId="77777777" w:rsidR="00AD5607" w:rsidRPr="000E2AA5" w:rsidRDefault="00AD5607" w:rsidP="00AD5607">
      <w:pPr>
        <w:pStyle w:val="Heading3"/>
        <w:sectPr w:rsidR="00AD5607" w:rsidRPr="000E2AA5" w:rsidSect="009365AB">
          <w:footerReference w:type="default" r:id="rId12"/>
          <w:pgSz w:w="11900" w:h="16840" w:code="9"/>
          <w:pgMar w:top="1582" w:right="1582" w:bottom="1582" w:left="1582" w:header="561" w:footer="561" w:gutter="0"/>
          <w:cols w:space="708"/>
          <w:formProt w:val="0"/>
          <w:docGrid w:linePitch="360"/>
        </w:sectPr>
      </w:pPr>
    </w:p>
    <w:p w14:paraId="422915AD" w14:textId="77777777" w:rsidR="00AD5607" w:rsidRPr="000E2AA5" w:rsidRDefault="00AD5607" w:rsidP="00AD5607">
      <w:pPr>
        <w:pStyle w:val="Heading3"/>
      </w:pPr>
      <w:bookmarkStart w:id="15" w:name="_Toc127193963"/>
      <w:r w:rsidRPr="000E2AA5">
        <w:lastRenderedPageBreak/>
        <w:t>Overview of relevant baseline characteristics across trials</w:t>
      </w:r>
      <w:bookmarkEnd w:id="15"/>
    </w:p>
    <w:tbl>
      <w:tblPr>
        <w:tblStyle w:val="PharmeritTable2018"/>
        <w:tblW w:w="14116" w:type="dxa"/>
        <w:tblLayout w:type="fixed"/>
        <w:tblLook w:val="04A0" w:firstRow="1" w:lastRow="0" w:firstColumn="1" w:lastColumn="0" w:noHBand="0" w:noVBand="1"/>
      </w:tblPr>
      <w:tblGrid>
        <w:gridCol w:w="907"/>
        <w:gridCol w:w="1077"/>
        <w:gridCol w:w="1077"/>
        <w:gridCol w:w="1191"/>
        <w:gridCol w:w="1474"/>
        <w:gridCol w:w="567"/>
        <w:gridCol w:w="794"/>
        <w:gridCol w:w="1020"/>
        <w:gridCol w:w="1247"/>
        <w:gridCol w:w="794"/>
        <w:gridCol w:w="850"/>
        <w:gridCol w:w="964"/>
        <w:gridCol w:w="1077"/>
        <w:gridCol w:w="1077"/>
      </w:tblGrid>
      <w:tr w:rsidR="00340FBD" w:rsidRPr="000E2AA5" w14:paraId="26C777C4" w14:textId="59DAB6F7" w:rsidTr="00340FB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3"/>
          <w:tblHeader/>
        </w:trPr>
        <w:tc>
          <w:tcPr>
            <w:tcW w:w="907" w:type="dxa"/>
            <w:shd w:val="clear" w:color="auto" w:fill="0D213A"/>
          </w:tcPr>
          <w:p w14:paraId="3D316EE1" w14:textId="77777777" w:rsidR="004C311D" w:rsidRPr="000E2AA5" w:rsidRDefault="004C311D" w:rsidP="00FB3D58">
            <w:pPr>
              <w:rPr>
                <w:rFonts w:ascii="Trebuchet MS" w:hAnsi="Trebuchet MS"/>
                <w:color w:val="FFFFFF" w:themeColor="background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16"/>
                <w:szCs w:val="16"/>
              </w:rPr>
              <w:t>Study</w:t>
            </w:r>
          </w:p>
        </w:tc>
        <w:tc>
          <w:tcPr>
            <w:tcW w:w="1077" w:type="dxa"/>
            <w:shd w:val="clear" w:color="auto" w:fill="0D213A"/>
          </w:tcPr>
          <w:p w14:paraId="2C779032" w14:textId="77777777" w:rsidR="004C311D" w:rsidRPr="000E2AA5" w:rsidRDefault="004C311D" w:rsidP="00FB3D58">
            <w:pPr>
              <w:rPr>
                <w:rFonts w:ascii="Trebuchet MS" w:hAnsi="Trebuchet MS"/>
                <w:color w:val="FFFFFF" w:themeColor="background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16"/>
                <w:szCs w:val="16"/>
              </w:rPr>
              <w:t>Trial name</w:t>
            </w:r>
          </w:p>
        </w:tc>
        <w:tc>
          <w:tcPr>
            <w:tcW w:w="1077" w:type="dxa"/>
            <w:shd w:val="clear" w:color="auto" w:fill="0D213A"/>
          </w:tcPr>
          <w:p w14:paraId="01E39B92" w14:textId="77777777" w:rsidR="004C311D" w:rsidRPr="000E2AA5" w:rsidRDefault="004C311D" w:rsidP="00FB3D58">
            <w:pPr>
              <w:rPr>
                <w:rFonts w:ascii="Trebuchet MS" w:hAnsi="Trebuchet MS"/>
                <w:i/>
                <w:color w:val="FFFFFF" w:themeColor="background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16"/>
                <w:szCs w:val="16"/>
              </w:rPr>
              <w:t>Treatment</w:t>
            </w:r>
          </w:p>
        </w:tc>
        <w:tc>
          <w:tcPr>
            <w:tcW w:w="1191" w:type="dxa"/>
            <w:shd w:val="clear" w:color="auto" w:fill="0D213A"/>
          </w:tcPr>
          <w:p w14:paraId="13D3D582" w14:textId="77777777" w:rsidR="004C311D" w:rsidRPr="000E2AA5" w:rsidRDefault="004C311D" w:rsidP="00FB3D58">
            <w:pPr>
              <w:rPr>
                <w:rFonts w:ascii="Trebuchet MS" w:hAnsi="Trebuchet MS"/>
                <w:color w:val="FFFFFF" w:themeColor="background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16"/>
                <w:szCs w:val="16"/>
              </w:rPr>
              <w:t>Dose</w:t>
            </w:r>
          </w:p>
        </w:tc>
        <w:tc>
          <w:tcPr>
            <w:tcW w:w="1474" w:type="dxa"/>
            <w:shd w:val="clear" w:color="auto" w:fill="0D213A"/>
          </w:tcPr>
          <w:p w14:paraId="40B288D0" w14:textId="77777777" w:rsidR="004C311D" w:rsidRPr="000E2AA5" w:rsidRDefault="004C311D" w:rsidP="00FB3D58">
            <w:pPr>
              <w:rPr>
                <w:rFonts w:ascii="Trebuchet MS" w:hAnsi="Trebuchet MS"/>
                <w:color w:val="FFFFFF" w:themeColor="background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16"/>
                <w:szCs w:val="16"/>
              </w:rPr>
              <w:t>Regimen</w:t>
            </w:r>
          </w:p>
        </w:tc>
        <w:tc>
          <w:tcPr>
            <w:tcW w:w="567" w:type="dxa"/>
            <w:shd w:val="clear" w:color="auto" w:fill="0D213A"/>
          </w:tcPr>
          <w:p w14:paraId="1C3760F7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color w:val="FFFFFF" w:themeColor="background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16"/>
                <w:szCs w:val="16"/>
              </w:rPr>
              <w:t>n</w:t>
            </w:r>
          </w:p>
        </w:tc>
        <w:tc>
          <w:tcPr>
            <w:tcW w:w="794" w:type="dxa"/>
            <w:shd w:val="clear" w:color="auto" w:fill="0D213A"/>
          </w:tcPr>
          <w:p w14:paraId="138FAF90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color w:val="FFFFFF" w:themeColor="background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16"/>
                <w:szCs w:val="16"/>
              </w:rPr>
              <w:t>% ECOG 0</w:t>
            </w:r>
          </w:p>
        </w:tc>
        <w:tc>
          <w:tcPr>
            <w:tcW w:w="1020" w:type="dxa"/>
            <w:shd w:val="clear" w:color="auto" w:fill="0D213A"/>
          </w:tcPr>
          <w:p w14:paraId="0A4ED3E6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color w:val="FFFFFF" w:themeColor="background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16"/>
                <w:szCs w:val="16"/>
              </w:rPr>
              <w:t>% IMDC score</w:t>
            </w:r>
          </w:p>
          <w:p w14:paraId="0D23D4F5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color w:val="FFFFFF" w:themeColor="background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16"/>
                <w:szCs w:val="16"/>
              </w:rPr>
              <w:t>Favorable</w:t>
            </w:r>
          </w:p>
        </w:tc>
        <w:tc>
          <w:tcPr>
            <w:tcW w:w="1247" w:type="dxa"/>
            <w:shd w:val="clear" w:color="auto" w:fill="0D213A"/>
          </w:tcPr>
          <w:p w14:paraId="32AD6989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color w:val="FFFFFF" w:themeColor="background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16"/>
                <w:szCs w:val="16"/>
              </w:rPr>
              <w:t>% IMDC score</w:t>
            </w:r>
          </w:p>
          <w:p w14:paraId="41B67EE4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color w:val="FFFFFF" w:themeColor="background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16"/>
                <w:szCs w:val="16"/>
              </w:rPr>
              <w:t>Intermediate</w:t>
            </w:r>
          </w:p>
        </w:tc>
        <w:tc>
          <w:tcPr>
            <w:tcW w:w="794" w:type="dxa"/>
            <w:shd w:val="clear" w:color="auto" w:fill="0D213A"/>
          </w:tcPr>
          <w:p w14:paraId="112ECDAB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color w:val="FFFFFF" w:themeColor="background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16"/>
                <w:szCs w:val="16"/>
              </w:rPr>
              <w:t>% IMDC score</w:t>
            </w:r>
          </w:p>
          <w:p w14:paraId="4B94CE9F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color w:val="FFFFFF" w:themeColor="background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16"/>
                <w:szCs w:val="16"/>
              </w:rPr>
              <w:t>Poor</w:t>
            </w:r>
          </w:p>
        </w:tc>
        <w:tc>
          <w:tcPr>
            <w:tcW w:w="850" w:type="dxa"/>
            <w:shd w:val="clear" w:color="auto" w:fill="0D213A"/>
          </w:tcPr>
          <w:p w14:paraId="32A2879B" w14:textId="330E6F7F" w:rsidR="004C311D" w:rsidRPr="000E2AA5" w:rsidRDefault="004C311D" w:rsidP="00FB3D58">
            <w:pPr>
              <w:jc w:val="center"/>
              <w:rPr>
                <w:rFonts w:ascii="Trebuchet MS" w:hAnsi="Trebuchet MS"/>
                <w:color w:val="FFFFFF" w:themeColor="background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16"/>
                <w:szCs w:val="16"/>
              </w:rPr>
              <w:t xml:space="preserve">% Prior </w:t>
            </w:r>
            <w:r w:rsidR="00340FBD" w:rsidRPr="000E2AA5">
              <w:rPr>
                <w:rFonts w:ascii="Trebuchet MS" w:hAnsi="Trebuchet MS"/>
                <w:color w:val="FFFFFF" w:themeColor="background1"/>
                <w:sz w:val="16"/>
                <w:szCs w:val="16"/>
              </w:rPr>
              <w:t>nephric-</w:t>
            </w:r>
            <w:r w:rsidRPr="000E2AA5">
              <w:rPr>
                <w:rFonts w:ascii="Trebuchet MS" w:hAnsi="Trebuchet MS"/>
                <w:color w:val="FFFFFF" w:themeColor="background1"/>
                <w:sz w:val="16"/>
                <w:szCs w:val="16"/>
              </w:rPr>
              <w:t>tomy</w:t>
            </w:r>
          </w:p>
        </w:tc>
        <w:tc>
          <w:tcPr>
            <w:tcW w:w="964" w:type="dxa"/>
            <w:shd w:val="clear" w:color="auto" w:fill="0D213A"/>
          </w:tcPr>
          <w:p w14:paraId="0E23E851" w14:textId="363EE710" w:rsidR="004C311D" w:rsidRPr="000E2AA5" w:rsidRDefault="004C311D" w:rsidP="00FB3D58">
            <w:pPr>
              <w:jc w:val="center"/>
              <w:rPr>
                <w:rFonts w:ascii="Trebuchet MS" w:hAnsi="Trebuchet MS"/>
                <w:color w:val="FFFFFF" w:themeColor="background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16"/>
                <w:szCs w:val="16"/>
              </w:rPr>
              <w:t>% Prior radiation therapy</w:t>
            </w:r>
          </w:p>
        </w:tc>
        <w:tc>
          <w:tcPr>
            <w:tcW w:w="1077" w:type="dxa"/>
            <w:shd w:val="clear" w:color="auto" w:fill="0D213A"/>
          </w:tcPr>
          <w:p w14:paraId="3E86CF76" w14:textId="52D017D5" w:rsidR="004C311D" w:rsidRPr="000E2AA5" w:rsidRDefault="004C311D" w:rsidP="00B07ED1">
            <w:pPr>
              <w:jc w:val="center"/>
              <w:rPr>
                <w:rFonts w:ascii="Trebuchet MS" w:hAnsi="Trebuchet MS"/>
                <w:color w:val="FFFFFF" w:themeColor="background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16"/>
                <w:szCs w:val="16"/>
              </w:rPr>
              <w:t>% PD-L1 expression ≥ 1% cut-off</w:t>
            </w:r>
          </w:p>
        </w:tc>
        <w:tc>
          <w:tcPr>
            <w:tcW w:w="1077" w:type="dxa"/>
            <w:shd w:val="clear" w:color="auto" w:fill="0D213A"/>
          </w:tcPr>
          <w:p w14:paraId="36A9F9C6" w14:textId="1C3A7708" w:rsidR="004C311D" w:rsidRPr="000E2AA5" w:rsidRDefault="00210254" w:rsidP="00B07ED1">
            <w:pPr>
              <w:jc w:val="center"/>
              <w:rPr>
                <w:rFonts w:ascii="Trebuchet MS" w:hAnsi="Trebuchet MS"/>
                <w:color w:val="FFFFFF" w:themeColor="background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16"/>
                <w:szCs w:val="16"/>
              </w:rPr>
              <w:t>% ≥2 metastatic sites</w:t>
            </w:r>
          </w:p>
        </w:tc>
      </w:tr>
      <w:tr w:rsidR="00340FBD" w:rsidRPr="000E2AA5" w14:paraId="56E47AE4" w14:textId="1637B097" w:rsidTr="00340F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907" w:type="dxa"/>
            <w:vMerge w:val="restart"/>
            <w:vAlign w:val="center"/>
          </w:tcPr>
          <w:p w14:paraId="4D4A510D" w14:textId="77777777" w:rsidR="004C311D" w:rsidRPr="000E2AA5" w:rsidRDefault="004C311D" w:rsidP="00FB3D58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Choueiri 2021</w:t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fldChar w:fldCharType="begin"/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instrText xml:space="preserve"> ADDIN EN.CITE &lt;EndNote&gt;&lt;Cite&gt;&lt;Author&gt;Choueiri&lt;/Author&gt;&lt;Year&gt;2021&lt;/Year&gt;&lt;RecNum&gt;56&lt;/RecNum&gt;&lt;DisplayText&gt;[1]&lt;/DisplayText&gt;&lt;record&gt;&lt;rec-number&gt;56&lt;/rec-number&gt;&lt;foreign-keys&gt;&lt;key app="EN" db-id="aezre5ws025avte2p9uxw9x45zrzvdff2pdx" timestamp="1619165155"&gt;56&lt;/key&gt;&lt;/foreign-keys&gt;&lt;ref-type name="Journal Article"&gt;17&lt;/ref-type&gt;&lt;contributors&gt;&lt;authors&gt;&lt;author&gt;Choueiri, Toni K.&lt;/author&gt;&lt;author&gt;Powles, Thomas&lt;/author&gt;&lt;author&gt;Burotto, Mauricio&lt;/author&gt;&lt;author&gt;Escudier, Bernard&lt;/author&gt;&lt;author&gt;Bourlon, Maria T.&lt;/author&gt;&lt;author&gt;Zurawski, Bogdan&lt;/author&gt;&lt;author&gt;Oyervides Juárez, Victor M.&lt;/author&gt;&lt;author&gt;Hsieh, James J.&lt;/author&gt;&lt;author&gt;Basso, Umberto&lt;/author&gt;&lt;author&gt;Shah, Amishi Y.&lt;/author&gt;&lt;author&gt;Suárez, Cristina&lt;/author&gt;&lt;author&gt;Hamzaj, Alketa&lt;/author&gt;&lt;author&gt;Goh, Jeffrey C.&lt;/author&gt;&lt;author&gt;Barrios, Carlos&lt;/author&gt;&lt;author&gt;Richardet, Martin&lt;/author&gt;&lt;author&gt;Porta, Camillo&lt;/author&gt;&lt;author&gt;Kowalyszyn, Rubén&lt;/author&gt;&lt;author&gt;Feregrino, Juan P.&lt;/author&gt;&lt;author&gt;Żołnierek, Jakub&lt;/author&gt;&lt;author&gt;Pook, David&lt;/author&gt;&lt;author&gt;Kessler, Elizabeth R.&lt;/author&gt;&lt;author&gt;Tomita, Yoshihiko&lt;/author&gt;&lt;author&gt;Mizuno, Ryuichi&lt;/author&gt;&lt;author&gt;Bedke, Jens&lt;/author&gt;&lt;author&gt;Zhang, Joshua&lt;/author&gt;&lt;author&gt;Maurer, Matthew A.&lt;/author&gt;&lt;author&gt;Simsek, Burcin&lt;/author&gt;&lt;author&gt;Ejzykowicz, Flavia&lt;/author&gt;&lt;author&gt;Schwab, Gisela M.&lt;/author&gt;&lt;author&gt;Apolo, Andrea B.&lt;/author&gt;&lt;author&gt;Motzer, Robert J.&lt;/author&gt;&lt;/authors&gt;&lt;/contributors&gt;&lt;titles&gt;&lt;title&gt;Nivolumab plus Cabozantinib versus Sunitinib for Advanced Renal-Cell Carcinoma&lt;/title&gt;&lt;secondary-title&gt;New England Journal of Medicine&lt;/secondary-title&gt;&lt;/titles&gt;&lt;periodical&gt;&lt;full-title&gt;New England Journal of Medicine&lt;/full-title&gt;&lt;/periodical&gt;&lt;pages&gt;829-841&lt;/pages&gt;&lt;volume&gt;384&lt;/volume&gt;&lt;number&gt;9&lt;/number&gt;&lt;dates&gt;&lt;year&gt;2021&lt;/year&gt;&lt;/dates&gt;&lt;urls&gt;&lt;related-urls&gt;&lt;url&gt;https://www.nejm.org/doi/full/10.1056/NEJMoa2026982&lt;/url&gt;&lt;/related-urls&gt;&lt;/urls&gt;&lt;electronic-resource-num&gt;10.1056/NEJMoa2026982&lt;/electronic-resource-num&gt;&lt;/record&gt;&lt;/Cite&gt;&lt;/EndNote&gt;</w:instrText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fldChar w:fldCharType="separate"/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[1]</w:t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077" w:type="dxa"/>
            <w:vMerge w:val="restart"/>
            <w:vAlign w:val="center"/>
          </w:tcPr>
          <w:p w14:paraId="37143810" w14:textId="77777777" w:rsidR="004C311D" w:rsidRPr="000E2AA5" w:rsidRDefault="004C311D" w:rsidP="00FB3D58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CheckMate 9ER</w:t>
            </w:r>
          </w:p>
        </w:tc>
        <w:tc>
          <w:tcPr>
            <w:tcW w:w="1077" w:type="dxa"/>
            <w:vAlign w:val="center"/>
          </w:tcPr>
          <w:p w14:paraId="1DB79D93" w14:textId="5C2D32EC" w:rsidR="004C311D" w:rsidRPr="000E2AA5" w:rsidRDefault="004C311D" w:rsidP="00340FBD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NIV+CAB</w:t>
            </w:r>
          </w:p>
        </w:tc>
        <w:tc>
          <w:tcPr>
            <w:tcW w:w="1191" w:type="dxa"/>
            <w:vAlign w:val="center"/>
          </w:tcPr>
          <w:p w14:paraId="2824C920" w14:textId="77777777" w:rsidR="004C311D" w:rsidRPr="000E2AA5" w:rsidRDefault="004C311D" w:rsidP="00FB3D58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NIV: 240 mg</w:t>
            </w:r>
          </w:p>
          <w:p w14:paraId="2644975C" w14:textId="77777777" w:rsidR="004C311D" w:rsidRPr="000E2AA5" w:rsidRDefault="004C311D" w:rsidP="00FB3D58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CAB: 40 mg</w:t>
            </w:r>
          </w:p>
        </w:tc>
        <w:tc>
          <w:tcPr>
            <w:tcW w:w="1474" w:type="dxa"/>
            <w:vAlign w:val="center"/>
          </w:tcPr>
          <w:p w14:paraId="306F69E2" w14:textId="77777777" w:rsidR="004C311D" w:rsidRPr="000E2AA5" w:rsidRDefault="004C311D" w:rsidP="00FB3D58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Every 2 weeks</w:t>
            </w:r>
          </w:p>
          <w:p w14:paraId="3D3DC530" w14:textId="77777777" w:rsidR="004C311D" w:rsidRPr="000E2AA5" w:rsidRDefault="004C311D" w:rsidP="00FB3D58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Once daily</w:t>
            </w:r>
          </w:p>
        </w:tc>
        <w:tc>
          <w:tcPr>
            <w:tcW w:w="567" w:type="dxa"/>
            <w:vAlign w:val="center"/>
          </w:tcPr>
          <w:p w14:paraId="05C2A439" w14:textId="14A942BD" w:rsidR="004C311D" w:rsidRPr="000E2AA5" w:rsidRDefault="004C311D" w:rsidP="00FB3D58">
            <w:pPr>
              <w:tabs>
                <w:tab w:val="right" w:pos="371"/>
              </w:tabs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323</w:t>
            </w:r>
          </w:p>
        </w:tc>
        <w:tc>
          <w:tcPr>
            <w:tcW w:w="794" w:type="dxa"/>
            <w:vAlign w:val="center"/>
          </w:tcPr>
          <w:p w14:paraId="1722D3C2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80</w:t>
            </w:r>
          </w:p>
        </w:tc>
        <w:tc>
          <w:tcPr>
            <w:tcW w:w="1020" w:type="dxa"/>
            <w:vAlign w:val="center"/>
          </w:tcPr>
          <w:p w14:paraId="2E228408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23</w:t>
            </w:r>
          </w:p>
        </w:tc>
        <w:tc>
          <w:tcPr>
            <w:tcW w:w="1247" w:type="dxa"/>
            <w:vAlign w:val="center"/>
          </w:tcPr>
          <w:p w14:paraId="7D2FF67A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58</w:t>
            </w:r>
          </w:p>
        </w:tc>
        <w:tc>
          <w:tcPr>
            <w:tcW w:w="794" w:type="dxa"/>
            <w:vAlign w:val="center"/>
          </w:tcPr>
          <w:p w14:paraId="340FA2C7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19</w:t>
            </w:r>
          </w:p>
        </w:tc>
        <w:tc>
          <w:tcPr>
            <w:tcW w:w="850" w:type="dxa"/>
            <w:vAlign w:val="center"/>
          </w:tcPr>
          <w:p w14:paraId="20B311CC" w14:textId="7A39ED64" w:rsidR="004C311D" w:rsidRPr="000E2AA5" w:rsidRDefault="004C311D" w:rsidP="000F35CA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69</w:t>
            </w:r>
          </w:p>
        </w:tc>
        <w:tc>
          <w:tcPr>
            <w:tcW w:w="964" w:type="dxa"/>
            <w:vAlign w:val="center"/>
          </w:tcPr>
          <w:p w14:paraId="306275CD" w14:textId="35FEE748" w:rsidR="004C311D" w:rsidRPr="000E2AA5" w:rsidRDefault="004C311D" w:rsidP="000F35CA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14</w:t>
            </w:r>
          </w:p>
        </w:tc>
        <w:tc>
          <w:tcPr>
            <w:tcW w:w="1077" w:type="dxa"/>
            <w:vAlign w:val="center"/>
          </w:tcPr>
          <w:p w14:paraId="5A41D300" w14:textId="10A2BD44" w:rsidR="004C311D" w:rsidRPr="000E2AA5" w:rsidRDefault="004C311D" w:rsidP="00B07ED1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25</w:t>
            </w:r>
          </w:p>
        </w:tc>
        <w:tc>
          <w:tcPr>
            <w:tcW w:w="1077" w:type="dxa"/>
            <w:vAlign w:val="center"/>
          </w:tcPr>
          <w:p w14:paraId="717E3E09" w14:textId="7093D209" w:rsidR="004C311D" w:rsidRPr="000E2AA5" w:rsidRDefault="00210254" w:rsidP="00210254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81</w:t>
            </w:r>
          </w:p>
        </w:tc>
      </w:tr>
      <w:tr w:rsidR="00340FBD" w:rsidRPr="000E2AA5" w14:paraId="19B5F521" w14:textId="6C1167F8" w:rsidTr="00340FBD">
        <w:tc>
          <w:tcPr>
            <w:tcW w:w="907" w:type="dxa"/>
            <w:vMerge/>
            <w:vAlign w:val="center"/>
          </w:tcPr>
          <w:p w14:paraId="164B6B6D" w14:textId="77777777" w:rsidR="004C311D" w:rsidRPr="000E2AA5" w:rsidRDefault="004C311D" w:rsidP="00FB3D58">
            <w:pPr>
              <w:rPr>
                <w:rFonts w:ascii="Trebuchet MS" w:hAnsi="Trebuchet MS"/>
                <w:sz w:val="16"/>
                <w:szCs w:val="16"/>
              </w:rPr>
            </w:pPr>
          </w:p>
        </w:tc>
        <w:tc>
          <w:tcPr>
            <w:tcW w:w="1077" w:type="dxa"/>
            <w:vMerge/>
            <w:vAlign w:val="center"/>
          </w:tcPr>
          <w:p w14:paraId="6664EBF8" w14:textId="77777777" w:rsidR="004C311D" w:rsidRPr="000E2AA5" w:rsidRDefault="004C311D" w:rsidP="00FB3D58">
            <w:pPr>
              <w:rPr>
                <w:rFonts w:ascii="Trebuchet MS" w:hAnsi="Trebuchet MS"/>
                <w:sz w:val="16"/>
                <w:szCs w:val="16"/>
              </w:rPr>
            </w:pPr>
          </w:p>
        </w:tc>
        <w:tc>
          <w:tcPr>
            <w:tcW w:w="1077" w:type="dxa"/>
            <w:vAlign w:val="center"/>
          </w:tcPr>
          <w:p w14:paraId="48BD6BD9" w14:textId="77777777" w:rsidR="004C311D" w:rsidRPr="000E2AA5" w:rsidRDefault="004C311D" w:rsidP="00FB3D58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SUN</w:t>
            </w:r>
          </w:p>
        </w:tc>
        <w:tc>
          <w:tcPr>
            <w:tcW w:w="1191" w:type="dxa"/>
            <w:vAlign w:val="center"/>
          </w:tcPr>
          <w:p w14:paraId="25DF4D1C" w14:textId="77777777" w:rsidR="004C311D" w:rsidRPr="000E2AA5" w:rsidRDefault="004C311D" w:rsidP="00FB3D58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50 mg</w:t>
            </w:r>
          </w:p>
        </w:tc>
        <w:tc>
          <w:tcPr>
            <w:tcW w:w="1474" w:type="dxa"/>
            <w:vAlign w:val="center"/>
          </w:tcPr>
          <w:p w14:paraId="029DE685" w14:textId="77777777" w:rsidR="004C311D" w:rsidRPr="000E2AA5" w:rsidRDefault="004C311D" w:rsidP="00FB3D58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6-week cycle: once daily (4wk) + no treatment (2wk)</w:t>
            </w:r>
          </w:p>
        </w:tc>
        <w:tc>
          <w:tcPr>
            <w:tcW w:w="567" w:type="dxa"/>
            <w:vAlign w:val="center"/>
          </w:tcPr>
          <w:p w14:paraId="7EA12A65" w14:textId="3C71FC17" w:rsidR="004C311D" w:rsidRPr="000E2AA5" w:rsidRDefault="004C311D" w:rsidP="00FB3D58">
            <w:pPr>
              <w:tabs>
                <w:tab w:val="right" w:pos="371"/>
              </w:tabs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328</w:t>
            </w:r>
          </w:p>
        </w:tc>
        <w:tc>
          <w:tcPr>
            <w:tcW w:w="794" w:type="dxa"/>
            <w:vAlign w:val="center"/>
          </w:tcPr>
          <w:p w14:paraId="07E459BC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74</w:t>
            </w:r>
          </w:p>
        </w:tc>
        <w:tc>
          <w:tcPr>
            <w:tcW w:w="1020" w:type="dxa"/>
            <w:vAlign w:val="center"/>
          </w:tcPr>
          <w:p w14:paraId="5E534136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22</w:t>
            </w:r>
          </w:p>
        </w:tc>
        <w:tc>
          <w:tcPr>
            <w:tcW w:w="1247" w:type="dxa"/>
            <w:vAlign w:val="center"/>
          </w:tcPr>
          <w:p w14:paraId="3AF98C22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57</w:t>
            </w:r>
          </w:p>
        </w:tc>
        <w:tc>
          <w:tcPr>
            <w:tcW w:w="794" w:type="dxa"/>
            <w:vAlign w:val="center"/>
          </w:tcPr>
          <w:p w14:paraId="1281D430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21</w:t>
            </w:r>
          </w:p>
        </w:tc>
        <w:tc>
          <w:tcPr>
            <w:tcW w:w="850" w:type="dxa"/>
            <w:vAlign w:val="center"/>
          </w:tcPr>
          <w:p w14:paraId="363BC50D" w14:textId="2EADAD7B" w:rsidR="004C311D" w:rsidRPr="000E2AA5" w:rsidRDefault="004C311D" w:rsidP="000F35CA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71</w:t>
            </w:r>
          </w:p>
        </w:tc>
        <w:tc>
          <w:tcPr>
            <w:tcW w:w="964" w:type="dxa"/>
            <w:vAlign w:val="center"/>
          </w:tcPr>
          <w:p w14:paraId="029D4D83" w14:textId="5B90EA5C" w:rsidR="004C311D" w:rsidRPr="000E2AA5" w:rsidRDefault="004C311D" w:rsidP="000F35CA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14</w:t>
            </w:r>
          </w:p>
        </w:tc>
        <w:tc>
          <w:tcPr>
            <w:tcW w:w="1077" w:type="dxa"/>
            <w:vAlign w:val="center"/>
          </w:tcPr>
          <w:p w14:paraId="6909A468" w14:textId="4E7383BA" w:rsidR="004C311D" w:rsidRPr="000E2AA5" w:rsidRDefault="004C311D" w:rsidP="00B07ED1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25</w:t>
            </w:r>
          </w:p>
        </w:tc>
        <w:tc>
          <w:tcPr>
            <w:tcW w:w="1077" w:type="dxa"/>
            <w:vAlign w:val="center"/>
          </w:tcPr>
          <w:p w14:paraId="72CE73E0" w14:textId="56F5EC28" w:rsidR="004C311D" w:rsidRPr="000E2AA5" w:rsidRDefault="00210254" w:rsidP="00210254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78</w:t>
            </w:r>
          </w:p>
        </w:tc>
      </w:tr>
      <w:tr w:rsidR="00340FBD" w:rsidRPr="000E2AA5" w14:paraId="29C06762" w14:textId="45D3157D" w:rsidTr="00340F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907" w:type="dxa"/>
            <w:vMerge w:val="restart"/>
            <w:vAlign w:val="center"/>
          </w:tcPr>
          <w:p w14:paraId="7489B599" w14:textId="77777777" w:rsidR="00897747" w:rsidRPr="000E2AA5" w:rsidRDefault="00897747" w:rsidP="00897747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Motzer 2019</w:t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Nb3R6ZXI8L0F1dGhvcj48WWVhcj4yMDE5PC9ZZWFyPjxS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</w:fldData>
              </w:fldChar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Nb3R6ZXI8L0F1dGhvcj48WWVhcj4yMDE5PC9ZZWFyPjxS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</w:fldData>
              </w:fldChar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fldChar w:fldCharType="end"/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fldChar w:fldCharType="separate"/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[2]</w:t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077" w:type="dxa"/>
            <w:vMerge w:val="restart"/>
            <w:vAlign w:val="center"/>
          </w:tcPr>
          <w:p w14:paraId="62089AC7" w14:textId="77777777" w:rsidR="00897747" w:rsidRPr="000E2AA5" w:rsidRDefault="00897747" w:rsidP="00897747">
            <w:pPr>
              <w:rPr>
                <w:rFonts w:ascii="Trebuchet MS" w:hAnsi="Trebuchet MS"/>
                <w:sz w:val="16"/>
                <w:szCs w:val="16"/>
              </w:rPr>
            </w:pPr>
            <w:r w:rsidRPr="000E2AA5" w:rsidDel="00576FD0">
              <w:rPr>
                <w:rFonts w:ascii="Trebuchet MS" w:hAnsi="Trebuchet MS"/>
                <w:color w:val="000000" w:themeColor="text1"/>
                <w:sz w:val="16"/>
                <w:szCs w:val="16"/>
              </w:rPr>
              <w:t>JAVELIN</w:t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 xml:space="preserve"> Renal 101</w:t>
            </w:r>
          </w:p>
        </w:tc>
        <w:tc>
          <w:tcPr>
            <w:tcW w:w="1077" w:type="dxa"/>
            <w:vAlign w:val="center"/>
          </w:tcPr>
          <w:p w14:paraId="7F26A938" w14:textId="1E6FA50F" w:rsidR="00897747" w:rsidRPr="000E2AA5" w:rsidRDefault="00897747" w:rsidP="00340FBD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AVE+AXI</w:t>
            </w:r>
          </w:p>
        </w:tc>
        <w:tc>
          <w:tcPr>
            <w:tcW w:w="1191" w:type="dxa"/>
            <w:vAlign w:val="center"/>
          </w:tcPr>
          <w:p w14:paraId="0936BCE3" w14:textId="77777777" w:rsidR="00897747" w:rsidRPr="000E2AA5" w:rsidRDefault="00897747" w:rsidP="00897747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AVE: 10mg/kg</w:t>
            </w:r>
          </w:p>
          <w:p w14:paraId="13F9078A" w14:textId="77777777" w:rsidR="00897747" w:rsidRPr="000E2AA5" w:rsidRDefault="00897747" w:rsidP="00897747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AXI: 5 mg</w:t>
            </w:r>
          </w:p>
        </w:tc>
        <w:tc>
          <w:tcPr>
            <w:tcW w:w="1474" w:type="dxa"/>
            <w:vAlign w:val="center"/>
          </w:tcPr>
          <w:p w14:paraId="53A30004" w14:textId="77777777" w:rsidR="00897747" w:rsidRPr="000E2AA5" w:rsidRDefault="00897747" w:rsidP="00897747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Every 2 weeks</w:t>
            </w:r>
          </w:p>
          <w:p w14:paraId="2F446CDA" w14:textId="77777777" w:rsidR="00897747" w:rsidRPr="000E2AA5" w:rsidRDefault="00897747" w:rsidP="00897747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Twice daily</w:t>
            </w:r>
          </w:p>
        </w:tc>
        <w:tc>
          <w:tcPr>
            <w:tcW w:w="567" w:type="dxa"/>
            <w:vAlign w:val="center"/>
          </w:tcPr>
          <w:p w14:paraId="6F10A10A" w14:textId="7BE0D75E" w:rsidR="00897747" w:rsidRPr="000E2AA5" w:rsidRDefault="00897747" w:rsidP="00897747">
            <w:pPr>
              <w:tabs>
                <w:tab w:val="right" w:pos="371"/>
              </w:tabs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442</w:t>
            </w:r>
          </w:p>
        </w:tc>
        <w:tc>
          <w:tcPr>
            <w:tcW w:w="794" w:type="dxa"/>
            <w:vAlign w:val="center"/>
          </w:tcPr>
          <w:p w14:paraId="6BFEDF29" w14:textId="77777777" w:rsidR="00897747" w:rsidRPr="000E2AA5" w:rsidRDefault="00897747" w:rsidP="00897747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63</w:t>
            </w:r>
          </w:p>
        </w:tc>
        <w:tc>
          <w:tcPr>
            <w:tcW w:w="1020" w:type="dxa"/>
            <w:vAlign w:val="center"/>
          </w:tcPr>
          <w:p w14:paraId="2BC422B4" w14:textId="77777777" w:rsidR="00897747" w:rsidRPr="000E2AA5" w:rsidRDefault="00897747" w:rsidP="00897747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21</w:t>
            </w:r>
          </w:p>
        </w:tc>
        <w:tc>
          <w:tcPr>
            <w:tcW w:w="1247" w:type="dxa"/>
            <w:vAlign w:val="center"/>
          </w:tcPr>
          <w:p w14:paraId="1E742225" w14:textId="77777777" w:rsidR="00897747" w:rsidRPr="000E2AA5" w:rsidRDefault="00897747" w:rsidP="00897747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61</w:t>
            </w:r>
          </w:p>
        </w:tc>
        <w:tc>
          <w:tcPr>
            <w:tcW w:w="794" w:type="dxa"/>
            <w:vAlign w:val="center"/>
          </w:tcPr>
          <w:p w14:paraId="684E953E" w14:textId="77777777" w:rsidR="00897747" w:rsidRPr="000E2AA5" w:rsidRDefault="00897747" w:rsidP="00897747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16</w:t>
            </w:r>
          </w:p>
        </w:tc>
        <w:tc>
          <w:tcPr>
            <w:tcW w:w="850" w:type="dxa"/>
            <w:vAlign w:val="center"/>
          </w:tcPr>
          <w:p w14:paraId="3FE9C0C2" w14:textId="4CDBFD7E" w:rsidR="00897747" w:rsidRPr="000E2AA5" w:rsidRDefault="00897747" w:rsidP="00897747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80</w:t>
            </w:r>
          </w:p>
        </w:tc>
        <w:tc>
          <w:tcPr>
            <w:tcW w:w="964" w:type="dxa"/>
            <w:vAlign w:val="center"/>
          </w:tcPr>
          <w:p w14:paraId="15D43207" w14:textId="550E387A" w:rsidR="00897747" w:rsidRPr="000E2AA5" w:rsidRDefault="00897747" w:rsidP="00897747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NR</w:t>
            </w:r>
          </w:p>
        </w:tc>
        <w:tc>
          <w:tcPr>
            <w:tcW w:w="1077" w:type="dxa"/>
            <w:vAlign w:val="center"/>
          </w:tcPr>
          <w:p w14:paraId="0D9DB321" w14:textId="38CFEB15" w:rsidR="00897747" w:rsidRPr="000E2AA5" w:rsidRDefault="00897747" w:rsidP="00897747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61</w:t>
            </w:r>
          </w:p>
        </w:tc>
        <w:tc>
          <w:tcPr>
            <w:tcW w:w="1077" w:type="dxa"/>
            <w:vAlign w:val="center"/>
          </w:tcPr>
          <w:p w14:paraId="4DEC2923" w14:textId="4CC621D9" w:rsidR="00897747" w:rsidRPr="000E2AA5" w:rsidRDefault="00897747" w:rsidP="00897747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NR</w:t>
            </w:r>
          </w:p>
        </w:tc>
      </w:tr>
      <w:tr w:rsidR="00340FBD" w:rsidRPr="000E2AA5" w14:paraId="42AEA6D5" w14:textId="5BC17784" w:rsidTr="00340FBD">
        <w:tc>
          <w:tcPr>
            <w:tcW w:w="907" w:type="dxa"/>
            <w:vMerge/>
            <w:vAlign w:val="center"/>
          </w:tcPr>
          <w:p w14:paraId="554AD7BE" w14:textId="77777777" w:rsidR="00897747" w:rsidRPr="000E2AA5" w:rsidRDefault="00897747" w:rsidP="00897747">
            <w:pPr>
              <w:rPr>
                <w:rFonts w:ascii="Trebuchet MS" w:hAnsi="Trebuchet MS"/>
                <w:sz w:val="16"/>
                <w:szCs w:val="16"/>
              </w:rPr>
            </w:pPr>
          </w:p>
        </w:tc>
        <w:tc>
          <w:tcPr>
            <w:tcW w:w="1077" w:type="dxa"/>
            <w:vMerge/>
            <w:vAlign w:val="center"/>
          </w:tcPr>
          <w:p w14:paraId="33437641" w14:textId="77777777" w:rsidR="00897747" w:rsidRPr="000E2AA5" w:rsidRDefault="00897747" w:rsidP="00897747">
            <w:pPr>
              <w:rPr>
                <w:rFonts w:ascii="Trebuchet MS" w:hAnsi="Trebuchet MS"/>
                <w:sz w:val="16"/>
                <w:szCs w:val="16"/>
              </w:rPr>
            </w:pPr>
          </w:p>
        </w:tc>
        <w:tc>
          <w:tcPr>
            <w:tcW w:w="1077" w:type="dxa"/>
            <w:vAlign w:val="center"/>
          </w:tcPr>
          <w:p w14:paraId="3E1C7A79" w14:textId="77777777" w:rsidR="00897747" w:rsidRPr="000E2AA5" w:rsidRDefault="00897747" w:rsidP="00897747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SUN</w:t>
            </w:r>
          </w:p>
        </w:tc>
        <w:tc>
          <w:tcPr>
            <w:tcW w:w="1191" w:type="dxa"/>
            <w:vAlign w:val="center"/>
          </w:tcPr>
          <w:p w14:paraId="65934C25" w14:textId="77777777" w:rsidR="00897747" w:rsidRPr="000E2AA5" w:rsidRDefault="00897747" w:rsidP="00897747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50 mg</w:t>
            </w:r>
          </w:p>
        </w:tc>
        <w:tc>
          <w:tcPr>
            <w:tcW w:w="1474" w:type="dxa"/>
            <w:vAlign w:val="center"/>
          </w:tcPr>
          <w:p w14:paraId="5EDD1FA0" w14:textId="77777777" w:rsidR="00897747" w:rsidRPr="000E2AA5" w:rsidRDefault="00897747" w:rsidP="00897747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6-week cycle: once daily (4wk) + no treatment (2wk)</w:t>
            </w:r>
          </w:p>
        </w:tc>
        <w:tc>
          <w:tcPr>
            <w:tcW w:w="567" w:type="dxa"/>
            <w:vAlign w:val="center"/>
          </w:tcPr>
          <w:p w14:paraId="64132473" w14:textId="7BB32941" w:rsidR="00897747" w:rsidRPr="000E2AA5" w:rsidRDefault="00897747" w:rsidP="00897747">
            <w:pPr>
              <w:tabs>
                <w:tab w:val="right" w:pos="371"/>
              </w:tabs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444</w:t>
            </w:r>
          </w:p>
        </w:tc>
        <w:tc>
          <w:tcPr>
            <w:tcW w:w="794" w:type="dxa"/>
            <w:vAlign w:val="center"/>
          </w:tcPr>
          <w:p w14:paraId="4D6A3C20" w14:textId="77777777" w:rsidR="00897747" w:rsidRPr="000E2AA5" w:rsidRDefault="00897747" w:rsidP="00897747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63</w:t>
            </w:r>
          </w:p>
        </w:tc>
        <w:tc>
          <w:tcPr>
            <w:tcW w:w="1020" w:type="dxa"/>
            <w:vAlign w:val="center"/>
          </w:tcPr>
          <w:p w14:paraId="7F916420" w14:textId="77777777" w:rsidR="00897747" w:rsidRPr="000E2AA5" w:rsidRDefault="00897747" w:rsidP="00897747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22</w:t>
            </w:r>
          </w:p>
        </w:tc>
        <w:tc>
          <w:tcPr>
            <w:tcW w:w="1247" w:type="dxa"/>
            <w:vAlign w:val="center"/>
          </w:tcPr>
          <w:p w14:paraId="07BB0AED" w14:textId="77777777" w:rsidR="00897747" w:rsidRPr="000E2AA5" w:rsidRDefault="00897747" w:rsidP="00897747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62</w:t>
            </w:r>
          </w:p>
        </w:tc>
        <w:tc>
          <w:tcPr>
            <w:tcW w:w="794" w:type="dxa"/>
            <w:vAlign w:val="center"/>
          </w:tcPr>
          <w:p w14:paraId="2D9EDDC5" w14:textId="77777777" w:rsidR="00897747" w:rsidRPr="000E2AA5" w:rsidRDefault="00897747" w:rsidP="00897747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16</w:t>
            </w:r>
          </w:p>
        </w:tc>
        <w:tc>
          <w:tcPr>
            <w:tcW w:w="850" w:type="dxa"/>
            <w:vAlign w:val="center"/>
          </w:tcPr>
          <w:p w14:paraId="6B76E12E" w14:textId="22396765" w:rsidR="00897747" w:rsidRPr="000E2AA5" w:rsidRDefault="00897747" w:rsidP="00897747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80</w:t>
            </w:r>
          </w:p>
        </w:tc>
        <w:tc>
          <w:tcPr>
            <w:tcW w:w="964" w:type="dxa"/>
            <w:vAlign w:val="center"/>
          </w:tcPr>
          <w:p w14:paraId="79CF6327" w14:textId="36E7E1A6" w:rsidR="00897747" w:rsidRPr="000E2AA5" w:rsidRDefault="00897747" w:rsidP="00897747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NR</w:t>
            </w:r>
          </w:p>
        </w:tc>
        <w:tc>
          <w:tcPr>
            <w:tcW w:w="1077" w:type="dxa"/>
            <w:vAlign w:val="center"/>
          </w:tcPr>
          <w:p w14:paraId="036498F8" w14:textId="5062B4B8" w:rsidR="00897747" w:rsidRPr="000E2AA5" w:rsidRDefault="00897747" w:rsidP="00897747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65</w:t>
            </w:r>
          </w:p>
        </w:tc>
        <w:tc>
          <w:tcPr>
            <w:tcW w:w="1077" w:type="dxa"/>
            <w:vAlign w:val="center"/>
          </w:tcPr>
          <w:p w14:paraId="2812DF1E" w14:textId="680D6D94" w:rsidR="00897747" w:rsidRPr="000E2AA5" w:rsidRDefault="00897747" w:rsidP="00897747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NR</w:t>
            </w:r>
          </w:p>
        </w:tc>
      </w:tr>
      <w:tr w:rsidR="00340FBD" w:rsidRPr="000E2AA5" w14:paraId="4C1BCFA9" w14:textId="4098D9DA" w:rsidTr="00340F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907" w:type="dxa"/>
            <w:vMerge w:val="restart"/>
            <w:vAlign w:val="center"/>
          </w:tcPr>
          <w:p w14:paraId="4143122B" w14:textId="77777777" w:rsidR="004C311D" w:rsidRPr="000E2AA5" w:rsidRDefault="004C311D" w:rsidP="00FB3D58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Rini 2019</w:t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SaW5pPC9BdXRob3I+PFllYXI+MjAxOTwvWWVhcj48UmVj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</w:fldData>
              </w:fldChar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SaW5pPC9BdXRob3I+PFllYXI+MjAxOTwvWWVhcj48UmVj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</w:fldData>
              </w:fldChar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fldChar w:fldCharType="end"/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fldChar w:fldCharType="separate"/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[3]</w:t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077" w:type="dxa"/>
            <w:vMerge w:val="restart"/>
            <w:vAlign w:val="center"/>
          </w:tcPr>
          <w:p w14:paraId="451CDED3" w14:textId="77777777" w:rsidR="004C311D" w:rsidRPr="000E2AA5" w:rsidRDefault="004C311D" w:rsidP="00FB3D58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KEYNOTE-426</w:t>
            </w:r>
          </w:p>
        </w:tc>
        <w:tc>
          <w:tcPr>
            <w:tcW w:w="1077" w:type="dxa"/>
            <w:vAlign w:val="center"/>
          </w:tcPr>
          <w:p w14:paraId="7F9D315F" w14:textId="320360BF" w:rsidR="004C311D" w:rsidRPr="000E2AA5" w:rsidRDefault="004C311D" w:rsidP="00340FBD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PEM+AXI</w:t>
            </w:r>
          </w:p>
        </w:tc>
        <w:tc>
          <w:tcPr>
            <w:tcW w:w="1191" w:type="dxa"/>
            <w:vAlign w:val="center"/>
          </w:tcPr>
          <w:p w14:paraId="4C7BF8DB" w14:textId="77777777" w:rsidR="004C311D" w:rsidRPr="000E2AA5" w:rsidRDefault="004C311D" w:rsidP="00FB3D58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PEM: 200 mg</w:t>
            </w:r>
          </w:p>
          <w:p w14:paraId="4B06C066" w14:textId="77777777" w:rsidR="004C311D" w:rsidRPr="000E2AA5" w:rsidRDefault="004C311D" w:rsidP="00FB3D58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AXI: 5 mg</w:t>
            </w:r>
          </w:p>
        </w:tc>
        <w:tc>
          <w:tcPr>
            <w:tcW w:w="1474" w:type="dxa"/>
            <w:vAlign w:val="center"/>
          </w:tcPr>
          <w:p w14:paraId="5D0FF6E6" w14:textId="77777777" w:rsidR="004C311D" w:rsidRPr="000E2AA5" w:rsidRDefault="004C311D" w:rsidP="00FB3D58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Every 3 weeks</w:t>
            </w:r>
          </w:p>
          <w:p w14:paraId="487FBA55" w14:textId="77777777" w:rsidR="004C311D" w:rsidRPr="000E2AA5" w:rsidRDefault="004C311D" w:rsidP="00FB3D58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Every 2 days</w:t>
            </w:r>
          </w:p>
        </w:tc>
        <w:tc>
          <w:tcPr>
            <w:tcW w:w="567" w:type="dxa"/>
            <w:vAlign w:val="center"/>
          </w:tcPr>
          <w:p w14:paraId="671C347B" w14:textId="2342A969" w:rsidR="004C311D" w:rsidRPr="000E2AA5" w:rsidRDefault="004C311D" w:rsidP="00FB3D58">
            <w:pPr>
              <w:tabs>
                <w:tab w:val="right" w:pos="371"/>
              </w:tabs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432</w:t>
            </w:r>
          </w:p>
        </w:tc>
        <w:tc>
          <w:tcPr>
            <w:tcW w:w="794" w:type="dxa"/>
            <w:vAlign w:val="center"/>
          </w:tcPr>
          <w:p w14:paraId="40163836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NR</w:t>
            </w:r>
          </w:p>
        </w:tc>
        <w:tc>
          <w:tcPr>
            <w:tcW w:w="1020" w:type="dxa"/>
            <w:vAlign w:val="center"/>
          </w:tcPr>
          <w:p w14:paraId="2F774E2E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32</w:t>
            </w:r>
          </w:p>
        </w:tc>
        <w:tc>
          <w:tcPr>
            <w:tcW w:w="1247" w:type="dxa"/>
            <w:vAlign w:val="center"/>
          </w:tcPr>
          <w:p w14:paraId="0EFEF708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55</w:t>
            </w:r>
          </w:p>
        </w:tc>
        <w:tc>
          <w:tcPr>
            <w:tcW w:w="794" w:type="dxa"/>
            <w:vAlign w:val="center"/>
          </w:tcPr>
          <w:p w14:paraId="6657A9D9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13</w:t>
            </w:r>
          </w:p>
        </w:tc>
        <w:tc>
          <w:tcPr>
            <w:tcW w:w="850" w:type="dxa"/>
            <w:vAlign w:val="center"/>
          </w:tcPr>
          <w:p w14:paraId="4015B8F1" w14:textId="52AC4F95" w:rsidR="004C311D" w:rsidRPr="000E2AA5" w:rsidRDefault="004C311D" w:rsidP="000F35CA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83</w:t>
            </w:r>
          </w:p>
        </w:tc>
        <w:tc>
          <w:tcPr>
            <w:tcW w:w="964" w:type="dxa"/>
            <w:vAlign w:val="center"/>
          </w:tcPr>
          <w:p w14:paraId="36205D55" w14:textId="0CC8D7D3" w:rsidR="004C311D" w:rsidRPr="000E2AA5" w:rsidRDefault="004C311D" w:rsidP="000F35CA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10</w:t>
            </w:r>
          </w:p>
        </w:tc>
        <w:tc>
          <w:tcPr>
            <w:tcW w:w="1077" w:type="dxa"/>
            <w:vAlign w:val="center"/>
          </w:tcPr>
          <w:p w14:paraId="4828E336" w14:textId="3B08512B" w:rsidR="004C311D" w:rsidRPr="000E2AA5" w:rsidRDefault="004C311D" w:rsidP="00B07ED1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56</w:t>
            </w:r>
          </w:p>
        </w:tc>
        <w:tc>
          <w:tcPr>
            <w:tcW w:w="1077" w:type="dxa"/>
            <w:vAlign w:val="center"/>
          </w:tcPr>
          <w:p w14:paraId="42EA51DE" w14:textId="74000DF6" w:rsidR="004C311D" w:rsidRPr="000E2AA5" w:rsidRDefault="00897747" w:rsidP="00210254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73</w:t>
            </w:r>
          </w:p>
        </w:tc>
      </w:tr>
      <w:tr w:rsidR="00340FBD" w:rsidRPr="000E2AA5" w14:paraId="71EEE1AC" w14:textId="7504DFAC" w:rsidTr="00340FBD">
        <w:tc>
          <w:tcPr>
            <w:tcW w:w="907" w:type="dxa"/>
            <w:vMerge/>
            <w:vAlign w:val="center"/>
          </w:tcPr>
          <w:p w14:paraId="61FA5A76" w14:textId="77777777" w:rsidR="004C311D" w:rsidRPr="000E2AA5" w:rsidRDefault="004C311D" w:rsidP="00FB3D58">
            <w:pPr>
              <w:rPr>
                <w:rFonts w:ascii="Trebuchet MS" w:hAnsi="Trebuchet MS"/>
                <w:sz w:val="16"/>
                <w:szCs w:val="16"/>
              </w:rPr>
            </w:pPr>
          </w:p>
        </w:tc>
        <w:tc>
          <w:tcPr>
            <w:tcW w:w="1077" w:type="dxa"/>
            <w:vMerge/>
            <w:vAlign w:val="center"/>
          </w:tcPr>
          <w:p w14:paraId="5C6D596D" w14:textId="77777777" w:rsidR="004C311D" w:rsidRPr="000E2AA5" w:rsidRDefault="004C311D" w:rsidP="00FB3D58">
            <w:pPr>
              <w:rPr>
                <w:rFonts w:ascii="Trebuchet MS" w:hAnsi="Trebuchet MS"/>
                <w:sz w:val="16"/>
                <w:szCs w:val="16"/>
              </w:rPr>
            </w:pPr>
          </w:p>
        </w:tc>
        <w:tc>
          <w:tcPr>
            <w:tcW w:w="1077" w:type="dxa"/>
            <w:vAlign w:val="center"/>
          </w:tcPr>
          <w:p w14:paraId="6A0C8E66" w14:textId="77777777" w:rsidR="004C311D" w:rsidRPr="000E2AA5" w:rsidRDefault="004C311D" w:rsidP="00FB3D58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SUN</w:t>
            </w:r>
          </w:p>
        </w:tc>
        <w:tc>
          <w:tcPr>
            <w:tcW w:w="1191" w:type="dxa"/>
            <w:vAlign w:val="center"/>
          </w:tcPr>
          <w:p w14:paraId="7EBFDD28" w14:textId="77777777" w:rsidR="004C311D" w:rsidRPr="000E2AA5" w:rsidRDefault="004C311D" w:rsidP="00FB3D58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50 mg</w:t>
            </w:r>
          </w:p>
        </w:tc>
        <w:tc>
          <w:tcPr>
            <w:tcW w:w="1474" w:type="dxa"/>
            <w:vAlign w:val="center"/>
          </w:tcPr>
          <w:p w14:paraId="21943C46" w14:textId="77777777" w:rsidR="004C311D" w:rsidRPr="000E2AA5" w:rsidRDefault="004C311D" w:rsidP="00FB3D58">
            <w:pPr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6-week cycle: once daily (4wk) + no treatment (2wk)</w:t>
            </w:r>
          </w:p>
        </w:tc>
        <w:tc>
          <w:tcPr>
            <w:tcW w:w="567" w:type="dxa"/>
            <w:vAlign w:val="center"/>
          </w:tcPr>
          <w:p w14:paraId="4ED8FCE8" w14:textId="4F69F24B" w:rsidR="004C311D" w:rsidRPr="000E2AA5" w:rsidRDefault="004C311D" w:rsidP="00FB3D58">
            <w:pPr>
              <w:tabs>
                <w:tab w:val="right" w:pos="371"/>
              </w:tabs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429</w:t>
            </w:r>
          </w:p>
        </w:tc>
        <w:tc>
          <w:tcPr>
            <w:tcW w:w="794" w:type="dxa"/>
            <w:vAlign w:val="center"/>
          </w:tcPr>
          <w:p w14:paraId="756B21F3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NR</w:t>
            </w:r>
          </w:p>
        </w:tc>
        <w:tc>
          <w:tcPr>
            <w:tcW w:w="1020" w:type="dxa"/>
            <w:vAlign w:val="center"/>
          </w:tcPr>
          <w:p w14:paraId="2A026708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30</w:t>
            </w:r>
          </w:p>
        </w:tc>
        <w:tc>
          <w:tcPr>
            <w:tcW w:w="1247" w:type="dxa"/>
            <w:vAlign w:val="center"/>
          </w:tcPr>
          <w:p w14:paraId="39376C35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57</w:t>
            </w:r>
          </w:p>
        </w:tc>
        <w:tc>
          <w:tcPr>
            <w:tcW w:w="794" w:type="dxa"/>
            <w:vAlign w:val="center"/>
          </w:tcPr>
          <w:p w14:paraId="1E3EFFFA" w14:textId="77777777" w:rsidR="004C311D" w:rsidRPr="000E2AA5" w:rsidRDefault="004C311D" w:rsidP="00FB3D58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12</w:t>
            </w:r>
          </w:p>
        </w:tc>
        <w:tc>
          <w:tcPr>
            <w:tcW w:w="850" w:type="dxa"/>
            <w:vAlign w:val="center"/>
          </w:tcPr>
          <w:p w14:paraId="1D636E37" w14:textId="2D3D7605" w:rsidR="004C311D" w:rsidRPr="000E2AA5" w:rsidRDefault="004C311D" w:rsidP="000F35CA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83</w:t>
            </w:r>
          </w:p>
        </w:tc>
        <w:tc>
          <w:tcPr>
            <w:tcW w:w="964" w:type="dxa"/>
            <w:vAlign w:val="center"/>
          </w:tcPr>
          <w:p w14:paraId="2F334C6D" w14:textId="4E121763" w:rsidR="004C311D" w:rsidRPr="000E2AA5" w:rsidRDefault="004C311D" w:rsidP="000F35CA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9</w:t>
            </w:r>
          </w:p>
        </w:tc>
        <w:tc>
          <w:tcPr>
            <w:tcW w:w="1077" w:type="dxa"/>
            <w:vAlign w:val="center"/>
          </w:tcPr>
          <w:p w14:paraId="7F782DEB" w14:textId="014C353A" w:rsidR="004C311D" w:rsidRPr="000E2AA5" w:rsidRDefault="004C311D" w:rsidP="00B07ED1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59</w:t>
            </w:r>
          </w:p>
        </w:tc>
        <w:tc>
          <w:tcPr>
            <w:tcW w:w="1077" w:type="dxa"/>
            <w:vAlign w:val="center"/>
          </w:tcPr>
          <w:p w14:paraId="5705BBD3" w14:textId="3C51056A" w:rsidR="004C311D" w:rsidRPr="000E2AA5" w:rsidRDefault="00013849" w:rsidP="00210254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77</w:t>
            </w:r>
          </w:p>
        </w:tc>
      </w:tr>
      <w:tr w:rsidR="00340FBD" w:rsidRPr="000E2AA5" w14:paraId="45FCB7E2" w14:textId="05528A50" w:rsidTr="00340F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907" w:type="dxa"/>
            <w:vMerge w:val="restart"/>
            <w:vAlign w:val="center"/>
          </w:tcPr>
          <w:p w14:paraId="74548B1A" w14:textId="77777777" w:rsidR="00340FBD" w:rsidRPr="000E2AA5" w:rsidRDefault="00340FBD" w:rsidP="00897747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Motzer 2021</w:t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fldChar w:fldCharType="begin"/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instrText xml:space="preserve"> ADDIN EN.CITE &lt;EndNote&gt;&lt;Cite&gt;&lt;Author&gt;Motzer&lt;/Author&gt;&lt;Year&gt;2021&lt;/Year&gt;&lt;RecNum&gt;15&lt;/RecNum&gt;&lt;DisplayText&gt;[4]&lt;/DisplayText&gt;&lt;record&gt;&lt;rec-number&gt;15&lt;/rec-number&gt;&lt;foreign-keys&gt;&lt;key app="EN" db-id="z20zev5pe0txfgexxekpdfwu2px2zdfd5aax" timestamp="1642752014"&gt;15&lt;/key&gt;&lt;/foreign-keys&gt;&lt;ref-type name="Journal Article"&gt;17&lt;/ref-type&gt;&lt;contributors&gt;&lt;authors&gt;&lt;author&gt;Motzer, Robert&lt;/author&gt;&lt;author&gt;Alekseev, Boris&lt;/author&gt;&lt;author&gt;Rha, Sun-Young&lt;/author&gt;&lt;author&gt;Porta, Camillo&lt;/author&gt;&lt;author&gt;Eto, Masatoshi&lt;/author&gt;&lt;author&gt;Powles, Thomas&lt;/author&gt;&lt;author&gt;Grünwald, Viktor&lt;/author&gt;&lt;author&gt;Hutson, Thomas E&lt;/author&gt;&lt;author&gt;Kopyltsov, Evgeny&lt;/author&gt;&lt;author&gt;Méndez-Vidal, María J&lt;/author&gt;&lt;/authors&gt;&lt;/contributors&gt;&lt;titles&gt;&lt;title&gt;Lenvatinib plus pembrolizumab or everolimus for advanced renal cell carcinoma&lt;/title&gt;&lt;secondary-title&gt;New England Journal of Medicine&lt;/secondary-title&gt;&lt;/titles&gt;&lt;periodical&gt;&lt;full-title&gt;New England Journal of Medicine&lt;/full-title&gt;&lt;/periodical&gt;&lt;pages&gt;1289-1300&lt;/pages&gt;&lt;volume&gt;384&lt;/volume&gt;&lt;number&gt;14&lt;/number&gt;&lt;dates&gt;&lt;year&gt;2021&lt;/year&gt;&lt;/dates&gt;&lt;isbn&gt;0028-4793&lt;/isbn&gt;&lt;urls&gt;&lt;/urls&gt;&lt;/record&gt;&lt;/Cite&gt;&lt;/EndNote&gt;</w:instrText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fldChar w:fldCharType="separate"/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[4]</w:t>
            </w: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fldChar w:fldCharType="end"/>
            </w:r>
          </w:p>
          <w:p w14:paraId="6A695BF4" w14:textId="77777777" w:rsidR="00340FBD" w:rsidRPr="000E2AA5" w:rsidRDefault="00340FBD" w:rsidP="00897747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CLEAR</w:t>
            </w:r>
          </w:p>
        </w:tc>
        <w:tc>
          <w:tcPr>
            <w:tcW w:w="1077" w:type="dxa"/>
            <w:vMerge w:val="restart"/>
            <w:vAlign w:val="center"/>
          </w:tcPr>
          <w:p w14:paraId="66F9950D" w14:textId="77777777" w:rsidR="00340FBD" w:rsidRPr="000E2AA5" w:rsidRDefault="00340FBD" w:rsidP="00897747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CLEAR</w:t>
            </w:r>
          </w:p>
        </w:tc>
        <w:tc>
          <w:tcPr>
            <w:tcW w:w="1077" w:type="dxa"/>
            <w:vAlign w:val="center"/>
          </w:tcPr>
          <w:p w14:paraId="0FD805C4" w14:textId="2E37B688" w:rsidR="00340FBD" w:rsidRPr="000E2AA5" w:rsidRDefault="00340FBD" w:rsidP="00340FBD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PEM+LEN</w:t>
            </w:r>
          </w:p>
        </w:tc>
        <w:tc>
          <w:tcPr>
            <w:tcW w:w="1191" w:type="dxa"/>
            <w:vAlign w:val="center"/>
          </w:tcPr>
          <w:p w14:paraId="6D61F536" w14:textId="77777777" w:rsidR="00340FBD" w:rsidRPr="000E2AA5" w:rsidRDefault="00340FBD" w:rsidP="00897747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 xml:space="preserve">PEM: 200 mg </w:t>
            </w:r>
          </w:p>
          <w:p w14:paraId="6208FD9E" w14:textId="77777777" w:rsidR="00340FBD" w:rsidRPr="000E2AA5" w:rsidRDefault="00340FBD" w:rsidP="00897747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LEN: 20 mg</w:t>
            </w:r>
          </w:p>
        </w:tc>
        <w:tc>
          <w:tcPr>
            <w:tcW w:w="1474" w:type="dxa"/>
            <w:vAlign w:val="center"/>
          </w:tcPr>
          <w:p w14:paraId="0DF690E9" w14:textId="77777777" w:rsidR="00340FBD" w:rsidRPr="000E2AA5" w:rsidRDefault="00340FBD" w:rsidP="00897747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3-week cycle: once daily</w:t>
            </w:r>
          </w:p>
          <w:p w14:paraId="4721ED72" w14:textId="77777777" w:rsidR="00340FBD" w:rsidRPr="000E2AA5" w:rsidRDefault="00340FBD" w:rsidP="00897747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Every 3 weeks</w:t>
            </w:r>
          </w:p>
        </w:tc>
        <w:tc>
          <w:tcPr>
            <w:tcW w:w="567" w:type="dxa"/>
            <w:vAlign w:val="center"/>
          </w:tcPr>
          <w:p w14:paraId="7B9F0E18" w14:textId="2E80F639" w:rsidR="00340FBD" w:rsidRPr="000E2AA5" w:rsidRDefault="00340FBD" w:rsidP="00897747">
            <w:pPr>
              <w:tabs>
                <w:tab w:val="right" w:pos="371"/>
              </w:tabs>
              <w:jc w:val="center"/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355</w:t>
            </w:r>
          </w:p>
        </w:tc>
        <w:tc>
          <w:tcPr>
            <w:tcW w:w="794" w:type="dxa"/>
            <w:vAlign w:val="center"/>
          </w:tcPr>
          <w:p w14:paraId="1FECAD33" w14:textId="77777777" w:rsidR="00340FBD" w:rsidRPr="000E2AA5" w:rsidRDefault="00340FBD" w:rsidP="00897747">
            <w:pPr>
              <w:jc w:val="center"/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NR</w:t>
            </w:r>
          </w:p>
        </w:tc>
        <w:tc>
          <w:tcPr>
            <w:tcW w:w="1020" w:type="dxa"/>
            <w:vAlign w:val="center"/>
          </w:tcPr>
          <w:p w14:paraId="55BD4861" w14:textId="77777777" w:rsidR="00340FBD" w:rsidRPr="000E2AA5" w:rsidRDefault="00340FBD" w:rsidP="00897747">
            <w:pPr>
              <w:jc w:val="center"/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31</w:t>
            </w:r>
          </w:p>
        </w:tc>
        <w:tc>
          <w:tcPr>
            <w:tcW w:w="1247" w:type="dxa"/>
            <w:vAlign w:val="center"/>
          </w:tcPr>
          <w:p w14:paraId="598E9CAF" w14:textId="77777777" w:rsidR="00340FBD" w:rsidRPr="000E2AA5" w:rsidRDefault="00340FBD" w:rsidP="00897747">
            <w:pPr>
              <w:jc w:val="center"/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59</w:t>
            </w:r>
          </w:p>
        </w:tc>
        <w:tc>
          <w:tcPr>
            <w:tcW w:w="794" w:type="dxa"/>
            <w:vAlign w:val="center"/>
          </w:tcPr>
          <w:p w14:paraId="4F1DD18C" w14:textId="77777777" w:rsidR="00340FBD" w:rsidRPr="000E2AA5" w:rsidRDefault="00340FBD" w:rsidP="00897747">
            <w:pPr>
              <w:jc w:val="center"/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9</w:t>
            </w:r>
          </w:p>
        </w:tc>
        <w:tc>
          <w:tcPr>
            <w:tcW w:w="850" w:type="dxa"/>
            <w:vAlign w:val="center"/>
          </w:tcPr>
          <w:p w14:paraId="0C159989" w14:textId="0BAB34E1" w:rsidR="00340FBD" w:rsidRPr="000E2AA5" w:rsidRDefault="00340FBD" w:rsidP="00897747">
            <w:pPr>
              <w:jc w:val="center"/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74</w:t>
            </w:r>
          </w:p>
        </w:tc>
        <w:tc>
          <w:tcPr>
            <w:tcW w:w="964" w:type="dxa"/>
            <w:vAlign w:val="center"/>
          </w:tcPr>
          <w:p w14:paraId="340B3DA8" w14:textId="57B74BF1" w:rsidR="00340FBD" w:rsidRPr="000E2AA5" w:rsidRDefault="00340FBD" w:rsidP="00897747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NR</w:t>
            </w:r>
          </w:p>
        </w:tc>
        <w:tc>
          <w:tcPr>
            <w:tcW w:w="1077" w:type="dxa"/>
            <w:vAlign w:val="center"/>
          </w:tcPr>
          <w:p w14:paraId="6538B0E8" w14:textId="0329DDCB" w:rsidR="00340FBD" w:rsidRPr="000E2AA5" w:rsidRDefault="00340FBD" w:rsidP="00897747">
            <w:pPr>
              <w:jc w:val="center"/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30</w:t>
            </w:r>
          </w:p>
        </w:tc>
        <w:tc>
          <w:tcPr>
            <w:tcW w:w="1077" w:type="dxa"/>
            <w:vAlign w:val="center"/>
          </w:tcPr>
          <w:p w14:paraId="4A90C487" w14:textId="191158C5" w:rsidR="00340FBD" w:rsidRPr="000E2AA5" w:rsidRDefault="00340FBD" w:rsidP="00897747">
            <w:pPr>
              <w:jc w:val="center"/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72</w:t>
            </w:r>
          </w:p>
        </w:tc>
      </w:tr>
      <w:tr w:rsidR="00340FBD" w:rsidRPr="000E2AA5" w14:paraId="596C3B95" w14:textId="067C9262" w:rsidTr="00340FBD">
        <w:tc>
          <w:tcPr>
            <w:tcW w:w="907" w:type="dxa"/>
            <w:vMerge/>
            <w:vAlign w:val="center"/>
          </w:tcPr>
          <w:p w14:paraId="0B2732A5" w14:textId="77777777" w:rsidR="00340FBD" w:rsidRPr="000E2AA5" w:rsidRDefault="00340FBD" w:rsidP="00897747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</w:p>
        </w:tc>
        <w:tc>
          <w:tcPr>
            <w:tcW w:w="1077" w:type="dxa"/>
            <w:vMerge/>
            <w:vAlign w:val="center"/>
          </w:tcPr>
          <w:p w14:paraId="79CE99BD" w14:textId="77777777" w:rsidR="00340FBD" w:rsidRPr="000E2AA5" w:rsidRDefault="00340FBD" w:rsidP="00897747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</w:p>
        </w:tc>
        <w:tc>
          <w:tcPr>
            <w:tcW w:w="1077" w:type="dxa"/>
            <w:vAlign w:val="center"/>
          </w:tcPr>
          <w:p w14:paraId="05ECD18A" w14:textId="77777777" w:rsidR="00340FBD" w:rsidRPr="000E2AA5" w:rsidRDefault="00340FBD" w:rsidP="00897747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SUN</w:t>
            </w:r>
          </w:p>
        </w:tc>
        <w:tc>
          <w:tcPr>
            <w:tcW w:w="1191" w:type="dxa"/>
            <w:vAlign w:val="center"/>
          </w:tcPr>
          <w:p w14:paraId="692F4192" w14:textId="77777777" w:rsidR="00340FBD" w:rsidRPr="000E2AA5" w:rsidRDefault="00340FBD" w:rsidP="00897747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50 mg</w:t>
            </w:r>
          </w:p>
        </w:tc>
        <w:tc>
          <w:tcPr>
            <w:tcW w:w="1474" w:type="dxa"/>
            <w:vAlign w:val="center"/>
          </w:tcPr>
          <w:p w14:paraId="54F35ED8" w14:textId="77777777" w:rsidR="00340FBD" w:rsidRPr="000E2AA5" w:rsidRDefault="00340FBD" w:rsidP="00897747">
            <w:pPr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6-week cycle: once daily (4wk) + no treatment (2wk)</w:t>
            </w:r>
          </w:p>
        </w:tc>
        <w:tc>
          <w:tcPr>
            <w:tcW w:w="567" w:type="dxa"/>
            <w:vAlign w:val="center"/>
          </w:tcPr>
          <w:p w14:paraId="178A7863" w14:textId="2472AD6B" w:rsidR="00340FBD" w:rsidRPr="000E2AA5" w:rsidRDefault="00340FBD" w:rsidP="00897747">
            <w:pPr>
              <w:tabs>
                <w:tab w:val="right" w:pos="371"/>
              </w:tabs>
              <w:jc w:val="center"/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357</w:t>
            </w:r>
          </w:p>
        </w:tc>
        <w:tc>
          <w:tcPr>
            <w:tcW w:w="794" w:type="dxa"/>
            <w:vAlign w:val="center"/>
          </w:tcPr>
          <w:p w14:paraId="3639215E" w14:textId="77777777" w:rsidR="00340FBD" w:rsidRPr="000E2AA5" w:rsidRDefault="00340FBD" w:rsidP="00897747">
            <w:pPr>
              <w:jc w:val="center"/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NR</w:t>
            </w:r>
          </w:p>
        </w:tc>
        <w:tc>
          <w:tcPr>
            <w:tcW w:w="1020" w:type="dxa"/>
            <w:vAlign w:val="center"/>
          </w:tcPr>
          <w:p w14:paraId="48C1DDDA" w14:textId="77777777" w:rsidR="00340FBD" w:rsidRPr="000E2AA5" w:rsidRDefault="00340FBD" w:rsidP="00897747">
            <w:pPr>
              <w:jc w:val="center"/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35</w:t>
            </w:r>
          </w:p>
        </w:tc>
        <w:tc>
          <w:tcPr>
            <w:tcW w:w="1247" w:type="dxa"/>
            <w:vAlign w:val="center"/>
          </w:tcPr>
          <w:p w14:paraId="5068D1B5" w14:textId="77777777" w:rsidR="00340FBD" w:rsidRPr="000E2AA5" w:rsidRDefault="00340FBD" w:rsidP="00897747">
            <w:pPr>
              <w:jc w:val="center"/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54</w:t>
            </w:r>
          </w:p>
        </w:tc>
        <w:tc>
          <w:tcPr>
            <w:tcW w:w="794" w:type="dxa"/>
            <w:vAlign w:val="center"/>
          </w:tcPr>
          <w:p w14:paraId="6041DA9A" w14:textId="77777777" w:rsidR="00340FBD" w:rsidRPr="000E2AA5" w:rsidRDefault="00340FBD" w:rsidP="00897747">
            <w:pPr>
              <w:jc w:val="center"/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10</w:t>
            </w:r>
          </w:p>
        </w:tc>
        <w:tc>
          <w:tcPr>
            <w:tcW w:w="850" w:type="dxa"/>
            <w:vAlign w:val="center"/>
          </w:tcPr>
          <w:p w14:paraId="53DF05C6" w14:textId="00A666DC" w:rsidR="00340FBD" w:rsidRPr="000E2AA5" w:rsidRDefault="00340FBD" w:rsidP="00897747">
            <w:pPr>
              <w:jc w:val="center"/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77</w:t>
            </w:r>
          </w:p>
        </w:tc>
        <w:tc>
          <w:tcPr>
            <w:tcW w:w="964" w:type="dxa"/>
            <w:vAlign w:val="center"/>
          </w:tcPr>
          <w:p w14:paraId="098A0F70" w14:textId="2DE9459A" w:rsidR="00340FBD" w:rsidRPr="000E2AA5" w:rsidRDefault="00340FBD" w:rsidP="00897747">
            <w:pPr>
              <w:jc w:val="center"/>
              <w:rPr>
                <w:rFonts w:ascii="Trebuchet MS" w:hAnsi="Trebuchet MS"/>
                <w:sz w:val="16"/>
                <w:szCs w:val="16"/>
              </w:rPr>
            </w:pPr>
            <w:r w:rsidRPr="000E2AA5">
              <w:rPr>
                <w:rFonts w:ascii="Trebuchet MS" w:hAnsi="Trebuchet MS"/>
                <w:sz w:val="16"/>
                <w:szCs w:val="16"/>
              </w:rPr>
              <w:t>NR</w:t>
            </w:r>
          </w:p>
        </w:tc>
        <w:tc>
          <w:tcPr>
            <w:tcW w:w="1077" w:type="dxa"/>
            <w:vAlign w:val="center"/>
          </w:tcPr>
          <w:p w14:paraId="5FB25354" w14:textId="45D1118D" w:rsidR="00340FBD" w:rsidRPr="000E2AA5" w:rsidRDefault="00340FBD" w:rsidP="00897747">
            <w:pPr>
              <w:jc w:val="center"/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33</w:t>
            </w:r>
          </w:p>
        </w:tc>
        <w:tc>
          <w:tcPr>
            <w:tcW w:w="1077" w:type="dxa"/>
            <w:vAlign w:val="center"/>
          </w:tcPr>
          <w:p w14:paraId="7408655B" w14:textId="648A6C8B" w:rsidR="00340FBD" w:rsidRPr="000E2AA5" w:rsidRDefault="00340FBD" w:rsidP="00897747">
            <w:pPr>
              <w:jc w:val="center"/>
              <w:rPr>
                <w:rFonts w:ascii="Trebuchet MS" w:hAnsi="Trebuchet MS"/>
                <w:color w:val="000000" w:themeColor="text1"/>
                <w:sz w:val="16"/>
                <w:szCs w:val="16"/>
              </w:rPr>
            </w:pPr>
            <w:r w:rsidRPr="000E2AA5">
              <w:rPr>
                <w:rFonts w:ascii="Trebuchet MS" w:hAnsi="Trebuchet MS"/>
                <w:color w:val="000000" w:themeColor="text1"/>
                <w:sz w:val="16"/>
                <w:szCs w:val="16"/>
              </w:rPr>
              <w:t>69</w:t>
            </w:r>
          </w:p>
        </w:tc>
      </w:tr>
    </w:tbl>
    <w:p w14:paraId="2836A3B7" w14:textId="77777777" w:rsidR="00AD5607" w:rsidRPr="000E2AA5" w:rsidRDefault="00AD5607" w:rsidP="00AD5607">
      <w:pPr>
        <w:pStyle w:val="Heading2"/>
        <w:numPr>
          <w:ilvl w:val="0"/>
          <w:numId w:val="0"/>
        </w:numPr>
        <w:sectPr w:rsidR="00AD5607" w:rsidRPr="000E2AA5" w:rsidSect="009365AB">
          <w:pgSz w:w="16840" w:h="11900" w:orient="landscape" w:code="1"/>
          <w:pgMar w:top="1582" w:right="1582" w:bottom="1582" w:left="1582" w:header="561" w:footer="561" w:gutter="0"/>
          <w:cols w:space="708"/>
          <w:formProt w:val="0"/>
          <w:docGrid w:linePitch="360"/>
        </w:sectPr>
      </w:pPr>
    </w:p>
    <w:p w14:paraId="2082FC9D" w14:textId="77777777" w:rsidR="00B60D9F" w:rsidRPr="000E2AA5" w:rsidRDefault="00B60D9F" w:rsidP="00B60D9F">
      <w:pPr>
        <w:pStyle w:val="Heading2"/>
      </w:pPr>
      <w:bookmarkStart w:id="16" w:name="_Toc127193964"/>
      <w:r w:rsidRPr="000E2AA5">
        <w:lastRenderedPageBreak/>
        <w:t>Assessment of the proportional hazards (PH) assumption</w:t>
      </w:r>
      <w:bookmarkEnd w:id="16"/>
    </w:p>
    <w:p w14:paraId="5C21E947" w14:textId="77777777" w:rsidR="00B60D9F" w:rsidRPr="000E2AA5" w:rsidRDefault="00B60D9F" w:rsidP="00B60D9F">
      <w:pPr>
        <w:pStyle w:val="Heading3"/>
      </w:pPr>
      <w:bookmarkStart w:id="17" w:name="_Toc127193965"/>
      <w:r w:rsidRPr="000E2AA5">
        <w:t>Criteria applied</w:t>
      </w:r>
      <w:bookmarkEnd w:id="17"/>
    </w:p>
    <w:p w14:paraId="1BFF2542" w14:textId="77777777" w:rsidR="00B60D9F" w:rsidRPr="000E2AA5" w:rsidRDefault="00B60D9F" w:rsidP="00B60D9F">
      <w:pPr>
        <w:pStyle w:val="ListParagraph"/>
        <w:numPr>
          <w:ilvl w:val="0"/>
          <w:numId w:val="39"/>
        </w:numPr>
        <w:spacing w:line="360" w:lineRule="auto"/>
        <w:rPr>
          <w:rFonts w:ascii="Trebuchet MS" w:hAnsi="Trebuchet MS"/>
        </w:rPr>
      </w:pPr>
      <w:r w:rsidRPr="000E2AA5">
        <w:rPr>
          <w:rFonts w:ascii="Trebuchet MS" w:hAnsi="Trebuchet MS"/>
        </w:rPr>
        <w:t>Log-cumulative hazard plots</w:t>
      </w:r>
    </w:p>
    <w:p w14:paraId="26450E00" w14:textId="77777777" w:rsidR="00B60D9F" w:rsidRPr="000E2AA5" w:rsidRDefault="00B60D9F" w:rsidP="00B60D9F">
      <w:pPr>
        <w:pStyle w:val="ListParagraph"/>
        <w:numPr>
          <w:ilvl w:val="1"/>
          <w:numId w:val="39"/>
        </w:numPr>
        <w:spacing w:line="360" w:lineRule="auto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A hazard plot of the log (cumulative hazard) against log (time (months)) is used to assess proportionality of hazards of progression/mortality over </w:t>
      </w:r>
    </w:p>
    <w:p w14:paraId="4236D23E" w14:textId="77777777" w:rsidR="00B60D9F" w:rsidRPr="000E2AA5" w:rsidRDefault="00B60D9F" w:rsidP="00B60D9F">
      <w:pPr>
        <w:pStyle w:val="ListParagraph"/>
        <w:numPr>
          <w:ilvl w:val="1"/>
          <w:numId w:val="39"/>
        </w:numPr>
        <w:spacing w:line="360" w:lineRule="auto"/>
        <w:rPr>
          <w:rFonts w:ascii="Trebuchet MS" w:hAnsi="Trebuchet MS"/>
        </w:rPr>
      </w:pPr>
      <w:r w:rsidRPr="000E2AA5">
        <w:rPr>
          <w:rFonts w:ascii="Trebuchet MS" w:hAnsi="Trebuchet MS"/>
        </w:rPr>
        <w:t>Crossing of hazards in the plot can indicate that the proportional hazards assumption may be violated, however also a marked divergence from the parallel can indicate that the PH does not hold</w:t>
      </w:r>
    </w:p>
    <w:p w14:paraId="4C2C6FDC" w14:textId="77777777" w:rsidR="00B60D9F" w:rsidRPr="000E2AA5" w:rsidRDefault="00B60D9F" w:rsidP="00B60D9F">
      <w:pPr>
        <w:pStyle w:val="ListParagraph"/>
        <w:numPr>
          <w:ilvl w:val="0"/>
          <w:numId w:val="39"/>
        </w:numPr>
        <w:spacing w:line="360" w:lineRule="auto"/>
        <w:rPr>
          <w:rFonts w:ascii="Trebuchet MS" w:hAnsi="Trebuchet MS"/>
        </w:rPr>
      </w:pPr>
      <w:r w:rsidRPr="000E2AA5">
        <w:rPr>
          <w:rFonts w:ascii="Trebuchet MS" w:hAnsi="Trebuchet MS"/>
        </w:rPr>
        <w:t>Schoenfeld residuals test</w:t>
      </w:r>
    </w:p>
    <w:p w14:paraId="5FCC34DE" w14:textId="77777777" w:rsidR="00B60D9F" w:rsidRPr="000E2AA5" w:rsidRDefault="00B60D9F" w:rsidP="00B60D9F">
      <w:pPr>
        <w:pStyle w:val="ListParagraph"/>
        <w:numPr>
          <w:ilvl w:val="1"/>
          <w:numId w:val="39"/>
        </w:numPr>
        <w:spacing w:line="360" w:lineRule="auto"/>
        <w:rPr>
          <w:rFonts w:ascii="Trebuchet MS" w:hAnsi="Trebuchet MS"/>
        </w:rPr>
      </w:pPr>
      <w:r w:rsidRPr="000E2AA5">
        <w:rPr>
          <w:rFonts w:ascii="Trebuchet MS" w:hAnsi="Trebuchet MS"/>
        </w:rPr>
        <w:t>Testing for time-dependency of the hazard ratio (HR) is equivalent to testing for a non-zero slope in a generalized linear regression of the scaled Schoenfeld residuals over time</w:t>
      </w:r>
    </w:p>
    <w:p w14:paraId="381522B5" w14:textId="77777777" w:rsidR="00B60D9F" w:rsidRPr="000E2AA5" w:rsidRDefault="00B60D9F" w:rsidP="00B60D9F">
      <w:pPr>
        <w:pStyle w:val="ListParagraph"/>
        <w:numPr>
          <w:ilvl w:val="1"/>
          <w:numId w:val="39"/>
        </w:numPr>
        <w:spacing w:line="360" w:lineRule="auto"/>
        <w:rPr>
          <w:rFonts w:ascii="Trebuchet MS" w:hAnsi="Trebuchet MS"/>
        </w:rPr>
      </w:pPr>
      <w:r w:rsidRPr="000E2AA5">
        <w:rPr>
          <w:rFonts w:ascii="Trebuchet MS" w:hAnsi="Trebuchet MS"/>
        </w:rPr>
        <w:t>A non-zero slope or the log (HR) not falling within the 95% confidence interval (CI) bands indicates a potential violation of the PH assumption</w:t>
      </w:r>
    </w:p>
    <w:p w14:paraId="1DE14F79" w14:textId="77777777" w:rsidR="00B60D9F" w:rsidRPr="000E2AA5" w:rsidRDefault="00B60D9F" w:rsidP="00B60D9F">
      <w:pPr>
        <w:pStyle w:val="ListParagraph"/>
        <w:numPr>
          <w:ilvl w:val="0"/>
          <w:numId w:val="39"/>
        </w:numPr>
        <w:spacing w:line="360" w:lineRule="auto"/>
        <w:rPr>
          <w:rFonts w:ascii="Trebuchet MS" w:hAnsi="Trebuchet MS"/>
        </w:rPr>
      </w:pPr>
      <w:r w:rsidRPr="000E2AA5">
        <w:rPr>
          <w:rFonts w:ascii="Trebuchet MS" w:hAnsi="Trebuchet MS"/>
        </w:rPr>
        <w:t>Grambsch and Therneau (GT) test</w:t>
      </w:r>
    </w:p>
    <w:p w14:paraId="67B2A700" w14:textId="77777777" w:rsidR="00B60D9F" w:rsidRPr="000E2AA5" w:rsidRDefault="00B60D9F" w:rsidP="00B60D9F">
      <w:pPr>
        <w:pStyle w:val="ListParagraph"/>
        <w:numPr>
          <w:ilvl w:val="1"/>
          <w:numId w:val="39"/>
        </w:numPr>
        <w:spacing w:line="360" w:lineRule="auto"/>
        <w:rPr>
          <w:rFonts w:ascii="Trebuchet MS" w:hAnsi="Trebuchet MS"/>
        </w:rPr>
      </w:pPr>
      <w:r w:rsidRPr="000E2AA5">
        <w:rPr>
          <w:rFonts w:ascii="Trebuchet MS" w:hAnsi="Trebuchet MS"/>
        </w:rPr>
        <w:t>Assesses whether the slope in a generalized linear regression of the scaled Schoenfeld residuals over time is zero</w:t>
      </w:r>
    </w:p>
    <w:p w14:paraId="4BBDA73B" w14:textId="77777777" w:rsidR="00B60D9F" w:rsidRPr="000E2AA5" w:rsidRDefault="00B60D9F" w:rsidP="00B60D9F">
      <w:pPr>
        <w:pStyle w:val="ListParagraph"/>
        <w:numPr>
          <w:ilvl w:val="1"/>
          <w:numId w:val="39"/>
        </w:numPr>
        <w:spacing w:line="360" w:lineRule="auto"/>
        <w:rPr>
          <w:rFonts w:ascii="Trebuchet MS" w:hAnsi="Trebuchet MS"/>
        </w:rPr>
      </w:pPr>
      <w:r w:rsidRPr="000E2AA5">
        <w:rPr>
          <w:rFonts w:ascii="Trebuchet MS" w:hAnsi="Trebuchet MS"/>
        </w:rPr>
        <w:t>If the p-value is significant (&lt;0.05), it can be viewed as a potential violation of the PH assumption</w:t>
      </w:r>
    </w:p>
    <w:p w14:paraId="45C5626B" w14:textId="77777777" w:rsidR="00B60D9F" w:rsidRPr="000E2AA5" w:rsidRDefault="00B60D9F" w:rsidP="00B60D9F">
      <w:pPr>
        <w:pStyle w:val="ListParagraph"/>
        <w:numPr>
          <w:ilvl w:val="0"/>
          <w:numId w:val="39"/>
        </w:numPr>
        <w:spacing w:line="360" w:lineRule="auto"/>
        <w:rPr>
          <w:rFonts w:ascii="Trebuchet MS" w:hAnsi="Trebuchet MS"/>
        </w:rPr>
      </w:pPr>
      <w:r w:rsidRPr="000E2AA5">
        <w:rPr>
          <w:rFonts w:ascii="Trebuchet MS" w:hAnsi="Trebuchet MS"/>
        </w:rPr>
        <w:t>Decision criteria</w:t>
      </w:r>
    </w:p>
    <w:p w14:paraId="405D707F" w14:textId="77777777" w:rsidR="00B60D9F" w:rsidRPr="000E2AA5" w:rsidRDefault="00B60D9F" w:rsidP="00B60D9F">
      <w:pPr>
        <w:pStyle w:val="ListParagraph"/>
        <w:numPr>
          <w:ilvl w:val="1"/>
          <w:numId w:val="39"/>
        </w:numPr>
        <w:spacing w:line="360" w:lineRule="auto"/>
        <w:rPr>
          <w:rFonts w:ascii="Trebuchet MS" w:hAnsi="Trebuchet MS"/>
        </w:rPr>
      </w:pPr>
      <w:r w:rsidRPr="000E2AA5">
        <w:rPr>
          <w:rFonts w:ascii="Trebuchet MS" w:hAnsi="Trebuchet MS"/>
        </w:rPr>
        <w:t>When the 2 visual inspection plots provided conflicting results, the final decision on whether the PH assumption was violated was based upon the result of the GT test</w:t>
      </w:r>
    </w:p>
    <w:p w14:paraId="5BB198DE" w14:textId="77777777" w:rsidR="00B60D9F" w:rsidRPr="000E2AA5" w:rsidRDefault="00B60D9F" w:rsidP="00B60D9F">
      <w:pPr>
        <w:pStyle w:val="ListParagraph"/>
        <w:numPr>
          <w:ilvl w:val="1"/>
          <w:numId w:val="39"/>
        </w:numPr>
        <w:spacing w:line="360" w:lineRule="auto"/>
        <w:rPr>
          <w:rFonts w:ascii="Trebuchet MS" w:hAnsi="Trebuchet MS"/>
        </w:rPr>
      </w:pPr>
      <w:r w:rsidRPr="000E2AA5">
        <w:rPr>
          <w:rFonts w:ascii="Trebuchet MS" w:hAnsi="Trebuchet MS"/>
        </w:rPr>
        <w:t>If a significant number of trials within the networks of evidence violated the PH assumption, a non-proportional hazards NMA was recommended as an alternative approach</w:t>
      </w:r>
    </w:p>
    <w:p w14:paraId="47426998" w14:textId="77777777" w:rsidR="00B60D9F" w:rsidRPr="000E2AA5" w:rsidRDefault="00B60D9F" w:rsidP="00B60D9F">
      <w:pPr>
        <w:pStyle w:val="Heading3"/>
        <w:sectPr w:rsidR="00B60D9F" w:rsidRPr="000E2AA5" w:rsidSect="009365AB">
          <w:pgSz w:w="11900" w:h="16840" w:code="1"/>
          <w:pgMar w:top="1582" w:right="1582" w:bottom="1582" w:left="1582" w:header="561" w:footer="561" w:gutter="0"/>
          <w:cols w:space="708"/>
          <w:formProt w:val="0"/>
          <w:docGrid w:linePitch="360"/>
        </w:sectPr>
      </w:pPr>
    </w:p>
    <w:p w14:paraId="59D9CA1A" w14:textId="77777777" w:rsidR="00B60D9F" w:rsidRPr="000E2AA5" w:rsidRDefault="00B60D9F" w:rsidP="00B60D9F">
      <w:pPr>
        <w:pStyle w:val="Heading3"/>
      </w:pPr>
      <w:bookmarkStart w:id="18" w:name="_Toc127193966"/>
      <w:r w:rsidRPr="000E2AA5">
        <w:lastRenderedPageBreak/>
        <w:t>Results</w:t>
      </w:r>
      <w:bookmarkEnd w:id="18"/>
    </w:p>
    <w:p w14:paraId="132B3824" w14:textId="5B5026C3" w:rsidR="00B60D9F" w:rsidRPr="000E2AA5" w:rsidRDefault="00B60D9F" w:rsidP="00B60D9F">
      <w:pPr>
        <w:pStyle w:val="Caption"/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Tabl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Tabl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2</w:t>
      </w:r>
      <w:r w:rsidRPr="000E2AA5">
        <w:rPr>
          <w:rFonts w:ascii="Trebuchet MS" w:hAnsi="Trebuchet MS"/>
        </w:rPr>
        <w:fldChar w:fldCharType="end"/>
      </w:r>
      <w:r w:rsidRPr="000E2AA5">
        <w:rPr>
          <w:rFonts w:ascii="Trebuchet MS" w:hAnsi="Trebuchet MS"/>
        </w:rPr>
        <w:t>. Results from testing the PH assumption</w:t>
      </w:r>
    </w:p>
    <w:tbl>
      <w:tblPr>
        <w:tblStyle w:val="PharmeritTable20182"/>
        <w:tblW w:w="12049" w:type="dxa"/>
        <w:tblInd w:w="0" w:type="dxa"/>
        <w:tblLayout w:type="fixed"/>
        <w:tblLook w:val="04A0" w:firstRow="1" w:lastRow="0" w:firstColumn="1" w:lastColumn="0" w:noHBand="0" w:noVBand="1"/>
      </w:tblPr>
      <w:tblGrid>
        <w:gridCol w:w="964"/>
        <w:gridCol w:w="1587"/>
        <w:gridCol w:w="1239"/>
        <w:gridCol w:w="2447"/>
        <w:gridCol w:w="2268"/>
        <w:gridCol w:w="2268"/>
        <w:gridCol w:w="1276"/>
      </w:tblGrid>
      <w:tr w:rsidR="00B60D9F" w:rsidRPr="000E2AA5" w14:paraId="611B997C" w14:textId="77777777" w:rsidTr="0022560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67"/>
          <w:tblHeader/>
        </w:trPr>
        <w:tc>
          <w:tcPr>
            <w:tcW w:w="964" w:type="dxa"/>
            <w:tcBorders>
              <w:top w:val="nil"/>
              <w:left w:val="nil"/>
              <w:bottom w:val="single" w:sz="4" w:space="0" w:color="B7CFEF"/>
              <w:right w:val="nil"/>
            </w:tcBorders>
            <w:hideMark/>
          </w:tcPr>
          <w:p w14:paraId="7C1577BE" w14:textId="77777777" w:rsidR="00B60D9F" w:rsidRPr="000E2AA5" w:rsidRDefault="00B60D9F" w:rsidP="00225604">
            <w:pPr>
              <w:rPr>
                <w:rFonts w:ascii="Trebuchet MS" w:hAnsi="Trebuchet MS"/>
                <w:color w:val="FFFFFF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FFFFFF"/>
                <w:sz w:val="18"/>
                <w:szCs w:val="18"/>
              </w:rPr>
              <w:t>Study</w:t>
            </w:r>
          </w:p>
        </w:tc>
        <w:tc>
          <w:tcPr>
            <w:tcW w:w="1587" w:type="dxa"/>
            <w:tcBorders>
              <w:top w:val="nil"/>
              <w:left w:val="nil"/>
              <w:bottom w:val="single" w:sz="4" w:space="0" w:color="B7CFEF"/>
              <w:right w:val="nil"/>
            </w:tcBorders>
            <w:hideMark/>
          </w:tcPr>
          <w:p w14:paraId="5E9FBCD7" w14:textId="77777777" w:rsidR="00B60D9F" w:rsidRPr="000E2AA5" w:rsidRDefault="00B60D9F" w:rsidP="00225604">
            <w:pPr>
              <w:rPr>
                <w:rFonts w:ascii="Trebuchet MS" w:hAnsi="Trebuchet MS"/>
                <w:color w:val="FFFFFF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FFFFFF"/>
                <w:sz w:val="18"/>
                <w:szCs w:val="18"/>
              </w:rPr>
              <w:t xml:space="preserve">Trial 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B7CFEF"/>
              <w:right w:val="nil"/>
            </w:tcBorders>
            <w:hideMark/>
          </w:tcPr>
          <w:p w14:paraId="311C7805" w14:textId="77777777" w:rsidR="00B60D9F" w:rsidRPr="000E2AA5" w:rsidRDefault="00B60D9F" w:rsidP="00225604">
            <w:pPr>
              <w:rPr>
                <w:rFonts w:ascii="Trebuchet MS" w:hAnsi="Trebuchet MS"/>
                <w:color w:val="FFFFFF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FFFFFF"/>
                <w:sz w:val="18"/>
                <w:szCs w:val="18"/>
              </w:rPr>
              <w:t>Treatment</w:t>
            </w:r>
          </w:p>
        </w:tc>
        <w:tc>
          <w:tcPr>
            <w:tcW w:w="2447" w:type="dxa"/>
            <w:tcBorders>
              <w:top w:val="nil"/>
              <w:left w:val="nil"/>
              <w:bottom w:val="single" w:sz="4" w:space="0" w:color="B7CFEF"/>
              <w:right w:val="nil"/>
            </w:tcBorders>
            <w:hideMark/>
          </w:tcPr>
          <w:p w14:paraId="2C353195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color w:val="FFFFFF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FFFFFF"/>
                <w:sz w:val="18"/>
                <w:szCs w:val="18"/>
              </w:rPr>
              <w:t>Grambsch Therneau test (violation [p-value]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B7CFEF"/>
              <w:right w:val="nil"/>
            </w:tcBorders>
            <w:hideMark/>
          </w:tcPr>
          <w:p w14:paraId="0FBBEBD6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color w:val="FFFFFF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FFFFFF"/>
                <w:sz w:val="18"/>
                <w:szCs w:val="18"/>
              </w:rPr>
              <w:t>Schoenfeld residuals test (Non-zero slope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B7CFEF"/>
              <w:right w:val="nil"/>
            </w:tcBorders>
            <w:hideMark/>
          </w:tcPr>
          <w:p w14:paraId="375327E4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color w:val="FFFFFF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FFFFFF"/>
                <w:sz w:val="18"/>
                <w:szCs w:val="18"/>
              </w:rPr>
              <w:t>Log-cumulative hazard plots (Crossing curves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B7CFEF"/>
              <w:right w:val="nil"/>
            </w:tcBorders>
            <w:hideMark/>
          </w:tcPr>
          <w:p w14:paraId="0C2E23AF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color w:val="FFFFFF"/>
                <w:sz w:val="18"/>
                <w:szCs w:val="18"/>
              </w:rPr>
            </w:pPr>
            <w:r w:rsidRPr="000E2AA5">
              <w:rPr>
                <w:rFonts w:ascii="Trebuchet MS" w:hAnsi="Trebuchet MS"/>
                <w:color w:val="FFFFFF"/>
                <w:sz w:val="18"/>
                <w:szCs w:val="18"/>
              </w:rPr>
              <w:t>Violates PH assumption</w:t>
            </w:r>
            <w:r w:rsidRPr="000E2AA5">
              <w:rPr>
                <w:rFonts w:ascii="Trebuchet MS" w:hAnsi="Trebuchet MS"/>
                <w:color w:val="FFFFFF"/>
                <w:sz w:val="18"/>
                <w:szCs w:val="18"/>
                <w:vertAlign w:val="superscript"/>
              </w:rPr>
              <w:t>a</w:t>
            </w:r>
          </w:p>
        </w:tc>
      </w:tr>
      <w:tr w:rsidR="00B60D9F" w:rsidRPr="000E2AA5" w14:paraId="7DEF873A" w14:textId="77777777" w:rsidTr="002256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9"/>
        </w:trPr>
        <w:tc>
          <w:tcPr>
            <w:tcW w:w="0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shd w:val="clear" w:color="auto" w:fill="D9E4F2" w:themeFill="text2" w:themeFillTint="33"/>
          </w:tcPr>
          <w:p w14:paraId="7ADC0AA0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0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shd w:val="clear" w:color="auto" w:fill="D9E4F2" w:themeFill="text2" w:themeFillTint="33"/>
          </w:tcPr>
          <w:p w14:paraId="6690A17F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0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shd w:val="clear" w:color="auto" w:fill="D9E4F2" w:themeFill="text2" w:themeFillTint="33"/>
          </w:tcPr>
          <w:p w14:paraId="55906B43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0" w:type="dxa"/>
            <w:gridSpan w:val="4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shd w:val="clear" w:color="auto" w:fill="D9E4F2" w:themeFill="text2" w:themeFillTint="33"/>
            <w:hideMark/>
          </w:tcPr>
          <w:p w14:paraId="206FD949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Violation of PH assumption for PFS</w:t>
            </w:r>
          </w:p>
        </w:tc>
      </w:tr>
      <w:tr w:rsidR="00B60D9F" w:rsidRPr="000E2AA5" w14:paraId="26C1A1A3" w14:textId="77777777" w:rsidTr="00225604">
        <w:tc>
          <w:tcPr>
            <w:tcW w:w="964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hideMark/>
          </w:tcPr>
          <w:p w14:paraId="6923C7BC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IPD</w:t>
            </w:r>
          </w:p>
        </w:tc>
        <w:tc>
          <w:tcPr>
            <w:tcW w:w="1587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1CB26751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CheckMate 9ER</w:t>
            </w:r>
          </w:p>
          <w:p w14:paraId="0332571C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(DBL July 2021)</w:t>
            </w:r>
          </w:p>
        </w:tc>
        <w:tc>
          <w:tcPr>
            <w:tcW w:w="1239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hideMark/>
          </w:tcPr>
          <w:p w14:paraId="3D4487FE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NIV+CAB</w:t>
            </w:r>
          </w:p>
        </w:tc>
        <w:tc>
          <w:tcPr>
            <w:tcW w:w="2447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hideMark/>
          </w:tcPr>
          <w:p w14:paraId="0921E54F" w14:textId="049A7A31" w:rsidR="00B60D9F" w:rsidRPr="000E2AA5" w:rsidRDefault="00081E5A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</w:t>
            </w:r>
            <w:r w:rsidR="00B60D9F" w:rsidRPr="000E2AA5">
              <w:rPr>
                <w:rFonts w:ascii="Trebuchet MS" w:hAnsi="Trebuchet MS"/>
                <w:sz w:val="18"/>
                <w:szCs w:val="18"/>
              </w:rPr>
              <w:t xml:space="preserve"> [0.0</w:t>
            </w:r>
            <w:r w:rsidRPr="000E2AA5">
              <w:rPr>
                <w:rFonts w:ascii="Trebuchet MS" w:hAnsi="Trebuchet MS"/>
                <w:sz w:val="18"/>
                <w:szCs w:val="18"/>
              </w:rPr>
              <w:t>27</w:t>
            </w:r>
            <w:r w:rsidR="00B60D9F" w:rsidRPr="000E2AA5">
              <w:rPr>
                <w:rFonts w:ascii="Trebuchet MS" w:hAnsi="Trebuchet MS"/>
                <w:sz w:val="18"/>
                <w:szCs w:val="18"/>
              </w:rPr>
              <w:t>]</w:t>
            </w:r>
          </w:p>
        </w:tc>
        <w:tc>
          <w:tcPr>
            <w:tcW w:w="2268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hideMark/>
          </w:tcPr>
          <w:p w14:paraId="7466BD7F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</w:t>
            </w:r>
          </w:p>
        </w:tc>
        <w:tc>
          <w:tcPr>
            <w:tcW w:w="2268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hideMark/>
          </w:tcPr>
          <w:p w14:paraId="24809B03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</w:t>
            </w:r>
          </w:p>
        </w:tc>
        <w:tc>
          <w:tcPr>
            <w:tcW w:w="1276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hideMark/>
          </w:tcPr>
          <w:p w14:paraId="74C78EE3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</w:t>
            </w:r>
          </w:p>
        </w:tc>
      </w:tr>
      <w:tr w:rsidR="00B60D9F" w:rsidRPr="000E2AA5" w14:paraId="13ED2A5A" w14:textId="77777777" w:rsidTr="002256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964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6D62B7C3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587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7F30B3F7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hideMark/>
          </w:tcPr>
          <w:p w14:paraId="0A74FBF3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SUN</w:t>
            </w:r>
          </w:p>
        </w:tc>
        <w:tc>
          <w:tcPr>
            <w:tcW w:w="2447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44F25E70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2268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211DBB44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2268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0CA5EB9C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544C7339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</w:tc>
      </w:tr>
      <w:tr w:rsidR="00B60D9F" w:rsidRPr="000E2AA5" w14:paraId="310EF06E" w14:textId="77777777" w:rsidTr="00225604">
        <w:tc>
          <w:tcPr>
            <w:tcW w:w="964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hideMark/>
          </w:tcPr>
          <w:p w14:paraId="0C7E6D9B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Choueiri</w:t>
            </w:r>
          </w:p>
          <w:p w14:paraId="693F7B8B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2020</w:t>
            </w:r>
            <w:r w:rsidRPr="000E2AA5">
              <w:rPr>
                <w:rFonts w:ascii="Trebuchet MS" w:hAnsi="Trebuchet MS"/>
                <w:sz w:val="18"/>
                <w:szCs w:val="18"/>
              </w:rPr>
              <w:fldChar w:fldCharType="begin"/>
            </w:r>
            <w:r w:rsidRPr="000E2AA5">
              <w:rPr>
                <w:rFonts w:ascii="Trebuchet MS" w:hAnsi="Trebuchet MS"/>
                <w:sz w:val="18"/>
                <w:szCs w:val="18"/>
              </w:rPr>
              <w:instrText xml:space="preserve"> ADDIN EN.CITE &lt;EndNote&gt;&lt;Cite&gt;&lt;Author&gt;Choueiri&lt;/Author&gt;&lt;Year&gt;2020&lt;/Year&gt;&lt;RecNum&gt;24&lt;/RecNum&gt;&lt;DisplayText&gt;[5]&lt;/DisplayText&gt;&lt;record&gt;&lt;rec-number&gt;24&lt;/rec-number&gt;&lt;foreign-keys&gt;&lt;key app="EN" db-id="z20zev5pe0txfgexxekpdfwu2px2zdfd5aax" timestamp="1649160736"&gt;24&lt;/key&gt;&lt;/foreign-keys&gt;&lt;ref-type name="Journal Article"&gt;17&lt;/ref-type&gt;&lt;contributors&gt;&lt;authors&gt;&lt;author&gt;Choueiri, Toni K&lt;/author&gt;&lt;author&gt;Motzer, Robert J&lt;/author&gt;&lt;author&gt;Rini, Brian I&lt;/author&gt;&lt;author&gt;Haanen, John&lt;/author&gt;&lt;author&gt;Campbell, Matthew T&lt;/author&gt;&lt;author&gt;Venugopal, Balaji&lt;/author&gt;&lt;author&gt;Kollmannsberger, Christian&lt;/author&gt;&lt;author&gt;Gravis-Mescam, Gwenaelle&lt;/author&gt;&lt;author&gt;Uemura, Motohide&lt;/author&gt;&lt;author&gt;Lee, Jae Lyun&lt;/author&gt;&lt;/authors&gt;&lt;/contributors&gt;&lt;titles&gt;&lt;title&gt;Updated efficacy results from the JAVELIN renal 101 trial: First-line avelumab plus axitinib versus sunitinib in patients with advanced renal cell carcinoma&lt;/title&gt;&lt;secondary-title&gt;Annals of Oncology&lt;/secondary-title&gt;&lt;/titles&gt;&lt;periodical&gt;&lt;full-title&gt;Annals of Oncology&lt;/full-title&gt;&lt;/periodical&gt;&lt;dates&gt;&lt;year&gt;2020&lt;/year&gt;&lt;/dates&gt;&lt;isbn&gt;0923-7534&lt;/isbn&gt;&lt;urls&gt;&lt;/urls&gt;&lt;/record&gt;&lt;/Cite&gt;&lt;/EndNote&gt;</w:instrText>
            </w:r>
            <w:r w:rsidRPr="000E2AA5">
              <w:rPr>
                <w:rFonts w:ascii="Trebuchet MS" w:hAnsi="Trebuchet MS"/>
                <w:sz w:val="18"/>
                <w:szCs w:val="18"/>
              </w:rPr>
              <w:fldChar w:fldCharType="separate"/>
            </w:r>
            <w:r w:rsidRPr="000E2AA5">
              <w:rPr>
                <w:rFonts w:ascii="Trebuchet MS" w:hAnsi="Trebuchet MS"/>
                <w:noProof/>
                <w:sz w:val="18"/>
                <w:szCs w:val="18"/>
              </w:rPr>
              <w:t>[5]</w:t>
            </w:r>
            <w:r w:rsidRPr="000E2AA5">
              <w:rPr>
                <w:rFonts w:ascii="Trebuchet MS" w:hAnsi="Trebuchet MS"/>
                <w:sz w:val="18"/>
                <w:szCs w:val="18"/>
              </w:rPr>
              <w:fldChar w:fldCharType="end"/>
            </w:r>
          </w:p>
        </w:tc>
        <w:tc>
          <w:tcPr>
            <w:tcW w:w="1587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43737217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JAVELIN Renal 101</w:t>
            </w:r>
          </w:p>
        </w:tc>
        <w:tc>
          <w:tcPr>
            <w:tcW w:w="1239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hideMark/>
          </w:tcPr>
          <w:p w14:paraId="3EECBA17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AVE+AXI</w:t>
            </w:r>
          </w:p>
        </w:tc>
        <w:tc>
          <w:tcPr>
            <w:tcW w:w="2447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1AABE71D" w14:textId="354E4E24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No [0.931]</w:t>
            </w:r>
          </w:p>
        </w:tc>
        <w:tc>
          <w:tcPr>
            <w:tcW w:w="2268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4FCE0672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No</w:t>
            </w:r>
          </w:p>
        </w:tc>
        <w:tc>
          <w:tcPr>
            <w:tcW w:w="2268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2DDA251F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</w:t>
            </w:r>
          </w:p>
        </w:tc>
        <w:tc>
          <w:tcPr>
            <w:tcW w:w="1276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24CEEAB5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No</w:t>
            </w:r>
          </w:p>
        </w:tc>
      </w:tr>
      <w:tr w:rsidR="00B60D9F" w:rsidRPr="000E2AA5" w14:paraId="1E857F25" w14:textId="77777777" w:rsidTr="002256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964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252A7B29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587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69C3AD82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hideMark/>
          </w:tcPr>
          <w:p w14:paraId="12E4375C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SUN</w:t>
            </w:r>
          </w:p>
        </w:tc>
        <w:tc>
          <w:tcPr>
            <w:tcW w:w="2447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582C83CF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2268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3EC98FAA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2268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55994313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73AF1354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</w:tc>
      </w:tr>
      <w:tr w:rsidR="00B60D9F" w:rsidRPr="000E2AA5" w14:paraId="16F0C36F" w14:textId="77777777" w:rsidTr="00225604">
        <w:tc>
          <w:tcPr>
            <w:tcW w:w="964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hideMark/>
          </w:tcPr>
          <w:p w14:paraId="026B6B36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Rini 2021</w:t>
            </w: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fldChar w:fldCharType="begin"/>
            </w: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instrText xml:space="preserve"> ADDIN EN.CITE &lt;EndNote&gt;&lt;Cite&gt;&lt;Author&gt;Rini&lt;/Author&gt;&lt;Year&gt;2021&lt;/Year&gt;&lt;RecNum&gt;3&lt;/RecNum&gt;&lt;DisplayText&gt;[6]&lt;/DisplayText&gt;&lt;record&gt;&lt;rec-number&gt;3&lt;/rec-number&gt;&lt;foreign-keys&gt;&lt;key app="EN" db-id="dsx50rp2rpa0ajet9pap09fstewzszds99sa" timestamp="1633528700"&gt;3&lt;/key&gt;&lt;/foreign-keys&gt;&lt;ref-type name="Journal Article"&gt;17&lt;/ref-type&gt;&lt;contributors&gt;&lt;authors&gt;&lt;author&gt;Brian I. Rini&lt;/author&gt;&lt;author&gt;Elizabeth R. Plimack&lt;/author&gt;&lt;author&gt;Viktor Stus&lt;/author&gt;&lt;author&gt;Tom Waddell&lt;/author&gt;&lt;author&gt;Rustem Gafanov&lt;/author&gt;&lt;author&gt;Frédéric Pouliot&lt;/author&gt;&lt;author&gt;Dmitry Nosov&lt;/author&gt;&lt;author&gt;Bohuslav Melichar&lt;/author&gt;&lt;author&gt;Denis Soulieres&lt;/author&gt;&lt;author&gt;Delphine Borchiellini&lt;/author&gt;&lt;author&gt;Ihor O. Vynnychenko&lt;/author&gt;&lt;author&gt;Raymond S. McDermott&lt;/author&gt;&lt;author&gt;Sergio Jobim Azevedo&lt;/author&gt;&lt;author&gt;Satoshi Tamada&lt;/author&gt;&lt;author&gt;Anna Kryzhanivska&lt;/author&gt;&lt;author&gt;Chenxiang Li&lt;/author&gt;&lt;author&gt;Joseph E. Burgents&lt;/author&gt;&lt;author&gt;L. Rhoda Molife&lt;/author&gt;&lt;author&gt;Jens Bedke&lt;/author&gt;&lt;author&gt;Thomas Powles&lt;/author&gt;&lt;/authors&gt;&lt;/contributors&gt;&lt;titles&gt;&lt;title&gt;Pembrolizumab (pembro) plus axitinib (axi) versus sunitinib as first-line therapy for advanced clear cell renal cell carcinoma (ccRCC): Results from 42-month follow-up of KEYNOTE-426&lt;/title&gt;&lt;secondary-title&gt;Journal of Clinical Oncology&lt;/secondary-title&gt;&lt;/titles&gt;&lt;periodical&gt;&lt;full-title&gt;Journal of Clinical Oncology&lt;/full-title&gt;&lt;/periodical&gt;&lt;pages&gt;4500-4500&lt;/pages&gt;&lt;volume&gt;39&lt;/volume&gt;&lt;number&gt;15_suppl&lt;/number&gt;&lt;keywords&gt;&lt;keyword&gt;283-424-3231-2482,298-145-222-2710,261-566-9263,283-424-3231-2482,613-135-244-3829-325,6,2,2,2,2,242,137,242,319,137,7,7,6,3,3&lt;/keyword&gt;&lt;/keywords&gt;&lt;dates&gt;&lt;year&gt;2021&lt;/year&gt;&lt;/dates&gt;&lt;urls&gt;&lt;related-urls&gt;&lt;url&gt;https://ascopubs.org/doi/abs/10.1200/JCO.2021.39.15_suppl.4500&lt;/url&gt;&lt;/related-urls&gt;&lt;/urls&gt;&lt;electronic-resource-num&gt;10.1200/JCO.2021.39.15_suppl.4500&lt;/electronic-resource-num&gt;&lt;/record&gt;&lt;/Cite&gt;&lt;/EndNote&gt;</w:instrText>
            </w: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fldChar w:fldCharType="separate"/>
            </w: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[6]</w:t>
            </w: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587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6DFCB601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KEYNOTE-426</w:t>
            </w:r>
          </w:p>
        </w:tc>
        <w:tc>
          <w:tcPr>
            <w:tcW w:w="1239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hideMark/>
          </w:tcPr>
          <w:p w14:paraId="12DF37D5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PEM+AXI</w:t>
            </w:r>
          </w:p>
        </w:tc>
        <w:tc>
          <w:tcPr>
            <w:tcW w:w="2447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186DAD57" w14:textId="34E23D0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No [0.</w:t>
            </w: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89</w:t>
            </w:r>
            <w:r w:rsidR="00081E5A"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2</w:t>
            </w:r>
            <w:r w:rsidRPr="000E2AA5">
              <w:rPr>
                <w:rFonts w:ascii="Trebuchet MS" w:hAnsi="Trebuchet MS"/>
                <w:sz w:val="18"/>
                <w:szCs w:val="18"/>
              </w:rPr>
              <w:t>]</w:t>
            </w:r>
          </w:p>
        </w:tc>
        <w:tc>
          <w:tcPr>
            <w:tcW w:w="2268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429F969B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No</w:t>
            </w:r>
          </w:p>
        </w:tc>
        <w:tc>
          <w:tcPr>
            <w:tcW w:w="2268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7F619464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No</w:t>
            </w:r>
          </w:p>
        </w:tc>
        <w:tc>
          <w:tcPr>
            <w:tcW w:w="1276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5D86C998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No</w:t>
            </w:r>
          </w:p>
        </w:tc>
      </w:tr>
      <w:tr w:rsidR="00B60D9F" w:rsidRPr="000E2AA5" w14:paraId="41F6BC9B" w14:textId="77777777" w:rsidTr="002256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964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2D862C6D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587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0F6326CB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hideMark/>
          </w:tcPr>
          <w:p w14:paraId="69D40160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SUN</w:t>
            </w:r>
          </w:p>
        </w:tc>
        <w:tc>
          <w:tcPr>
            <w:tcW w:w="2447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0545B298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2268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5DE12837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2268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21D0AC42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5D6D377E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</w:tc>
      </w:tr>
      <w:tr w:rsidR="00B60D9F" w:rsidRPr="000E2AA5" w14:paraId="30E4E4FD" w14:textId="77777777" w:rsidTr="00225604">
        <w:tc>
          <w:tcPr>
            <w:tcW w:w="964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</w:tcPr>
          <w:p w14:paraId="31AE6C5D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Motzer 2021</w:t>
            </w:r>
            <w:r w:rsidRPr="000E2AA5">
              <w:rPr>
                <w:rFonts w:ascii="Trebuchet MS" w:hAnsi="Trebuchet MS"/>
                <w:sz w:val="18"/>
                <w:szCs w:val="18"/>
              </w:rPr>
              <w:fldChar w:fldCharType="begin"/>
            </w:r>
            <w:r w:rsidRPr="000E2AA5">
              <w:rPr>
                <w:rFonts w:ascii="Trebuchet MS" w:hAnsi="Trebuchet MS"/>
                <w:sz w:val="18"/>
                <w:szCs w:val="18"/>
              </w:rPr>
              <w:instrText xml:space="preserve"> ADDIN EN.CITE &lt;EndNote&gt;&lt;Cite&gt;&lt;Author&gt;Motzer&lt;/Author&gt;&lt;Year&gt;2021&lt;/Year&gt;&lt;RecNum&gt;15&lt;/RecNum&gt;&lt;DisplayText&gt;[4]&lt;/DisplayText&gt;&lt;record&gt;&lt;rec-number&gt;15&lt;/rec-number&gt;&lt;foreign-keys&gt;&lt;key app="EN" db-id="z20zev5pe0txfgexxekpdfwu2px2zdfd5aax" timestamp="1642752014"&gt;15&lt;/key&gt;&lt;/foreign-keys&gt;&lt;ref-type name="Journal Article"&gt;17&lt;/ref-type&gt;&lt;contributors&gt;&lt;authors&gt;&lt;author&gt;Motzer, Robert&lt;/author&gt;&lt;author&gt;Alekseev, Boris&lt;/author&gt;&lt;author&gt;Rha, Sun-Young&lt;/author&gt;&lt;author&gt;Porta, Camillo&lt;/author&gt;&lt;author&gt;Eto, Masatoshi&lt;/author&gt;&lt;author&gt;Powles, Thomas&lt;/author&gt;&lt;author&gt;Grünwald, Viktor&lt;/author&gt;&lt;author&gt;Hutson, Thomas E&lt;/author&gt;&lt;author&gt;Kopyltsov, Evgeny&lt;/author&gt;&lt;author&gt;Méndez-Vidal, María J&lt;/author&gt;&lt;/authors&gt;&lt;/contributors&gt;&lt;titles&gt;&lt;title&gt;Lenvatinib plus pembrolizumab or everolimus for advanced renal cell carcinoma&lt;/title&gt;&lt;secondary-title&gt;New England Journal of Medicine&lt;/secondary-title&gt;&lt;/titles&gt;&lt;periodical&gt;&lt;full-title&gt;New England Journal of Medicine&lt;/full-title&gt;&lt;/periodical&gt;&lt;pages&gt;1289-1300&lt;/pages&gt;&lt;volume&gt;384&lt;/volume&gt;&lt;number&gt;14&lt;/number&gt;&lt;dates&gt;&lt;year&gt;2021&lt;/year&gt;&lt;/dates&gt;&lt;isbn&gt;0028-4793&lt;/isbn&gt;&lt;urls&gt;&lt;/urls&gt;&lt;/record&gt;&lt;/Cite&gt;&lt;/EndNote&gt;</w:instrText>
            </w:r>
            <w:r w:rsidRPr="000E2AA5">
              <w:rPr>
                <w:rFonts w:ascii="Trebuchet MS" w:hAnsi="Trebuchet MS"/>
                <w:sz w:val="18"/>
                <w:szCs w:val="18"/>
              </w:rPr>
              <w:fldChar w:fldCharType="separate"/>
            </w:r>
            <w:r w:rsidRPr="000E2AA5">
              <w:rPr>
                <w:rFonts w:ascii="Trebuchet MS" w:hAnsi="Trebuchet MS"/>
                <w:noProof/>
                <w:sz w:val="18"/>
                <w:szCs w:val="18"/>
              </w:rPr>
              <w:t>[4]</w:t>
            </w:r>
            <w:r w:rsidRPr="000E2AA5">
              <w:rPr>
                <w:rFonts w:ascii="Trebuchet MS" w:hAnsi="Trebuchet MS"/>
                <w:sz w:val="18"/>
                <w:szCs w:val="18"/>
              </w:rPr>
              <w:fldChar w:fldCharType="end"/>
            </w:r>
          </w:p>
        </w:tc>
        <w:tc>
          <w:tcPr>
            <w:tcW w:w="1587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</w:tcPr>
          <w:p w14:paraId="0B7FEE66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CLEAR</w:t>
            </w:r>
          </w:p>
        </w:tc>
        <w:tc>
          <w:tcPr>
            <w:tcW w:w="1239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hideMark/>
          </w:tcPr>
          <w:p w14:paraId="45E984E3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SUN</w:t>
            </w:r>
          </w:p>
        </w:tc>
        <w:tc>
          <w:tcPr>
            <w:tcW w:w="2447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</w:tcPr>
          <w:p w14:paraId="2A9BDD65" w14:textId="4DFE00C6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 [0.047]</w:t>
            </w:r>
          </w:p>
        </w:tc>
        <w:tc>
          <w:tcPr>
            <w:tcW w:w="2268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</w:tcPr>
          <w:p w14:paraId="388938DE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</w:t>
            </w:r>
          </w:p>
        </w:tc>
        <w:tc>
          <w:tcPr>
            <w:tcW w:w="2268" w:type="dxa"/>
            <w:vMerge w:val="restart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</w:tcPr>
          <w:p w14:paraId="035779F0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</w:t>
            </w:r>
          </w:p>
        </w:tc>
        <w:tc>
          <w:tcPr>
            <w:tcW w:w="1276" w:type="dxa"/>
            <w:vMerge w:val="restart"/>
            <w:tcBorders>
              <w:top w:val="single" w:sz="4" w:space="0" w:color="B7CFEF"/>
              <w:left w:val="nil"/>
              <w:right w:val="nil"/>
            </w:tcBorders>
            <w:vAlign w:val="center"/>
          </w:tcPr>
          <w:p w14:paraId="4DEDA522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</w:t>
            </w:r>
          </w:p>
        </w:tc>
      </w:tr>
      <w:tr w:rsidR="00B60D9F" w:rsidRPr="000E2AA5" w14:paraId="75F1B7A3" w14:textId="77777777" w:rsidTr="002256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964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</w:tcPr>
          <w:p w14:paraId="58319D5E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587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</w:tcPr>
          <w:p w14:paraId="026F08BA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hideMark/>
          </w:tcPr>
          <w:p w14:paraId="78AE786C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PEM+LEN</w:t>
            </w:r>
          </w:p>
        </w:tc>
        <w:tc>
          <w:tcPr>
            <w:tcW w:w="2447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584EB18F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2268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  <w:hideMark/>
          </w:tcPr>
          <w:p w14:paraId="5DFEA220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2268" w:type="dxa"/>
            <w:vMerge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vAlign w:val="center"/>
          </w:tcPr>
          <w:p w14:paraId="0C9E840A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nil"/>
              <w:right w:val="nil"/>
            </w:tcBorders>
            <w:vAlign w:val="center"/>
          </w:tcPr>
          <w:p w14:paraId="383C2204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</w:tr>
      <w:tr w:rsidR="00B60D9F" w:rsidRPr="000E2AA5" w14:paraId="7CCEDFAD" w14:textId="77777777" w:rsidTr="00225604">
        <w:tc>
          <w:tcPr>
            <w:tcW w:w="0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shd w:val="clear" w:color="auto" w:fill="D9E4F2" w:themeFill="text2" w:themeFillTint="33"/>
            <w:vAlign w:val="center"/>
          </w:tcPr>
          <w:p w14:paraId="551ECD4B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0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shd w:val="clear" w:color="auto" w:fill="D9E4F2" w:themeFill="text2" w:themeFillTint="33"/>
            <w:vAlign w:val="center"/>
          </w:tcPr>
          <w:p w14:paraId="19B69170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0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shd w:val="clear" w:color="auto" w:fill="D9E4F2" w:themeFill="text2" w:themeFillTint="33"/>
          </w:tcPr>
          <w:p w14:paraId="0BF62B57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0" w:type="dxa"/>
            <w:gridSpan w:val="4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  <w:shd w:val="clear" w:color="auto" w:fill="D9E4F2" w:themeFill="text2" w:themeFillTint="33"/>
          </w:tcPr>
          <w:p w14:paraId="7DE95E2D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Violation of PH assumption for OS</w:t>
            </w:r>
          </w:p>
        </w:tc>
      </w:tr>
      <w:tr w:rsidR="00B60D9F" w:rsidRPr="000E2AA5" w14:paraId="7F420A82" w14:textId="77777777" w:rsidTr="002256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964" w:type="dxa"/>
            <w:vMerge w:val="restart"/>
            <w:tcBorders>
              <w:top w:val="single" w:sz="4" w:space="0" w:color="B7CFEF"/>
              <w:left w:val="nil"/>
              <w:right w:val="nil"/>
            </w:tcBorders>
          </w:tcPr>
          <w:p w14:paraId="2767EF74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IPD</w:t>
            </w:r>
          </w:p>
        </w:tc>
        <w:tc>
          <w:tcPr>
            <w:tcW w:w="1587" w:type="dxa"/>
            <w:vMerge w:val="restart"/>
            <w:tcBorders>
              <w:top w:val="single" w:sz="4" w:space="0" w:color="B7CFEF"/>
              <w:left w:val="nil"/>
              <w:right w:val="nil"/>
            </w:tcBorders>
            <w:vAlign w:val="center"/>
          </w:tcPr>
          <w:p w14:paraId="5959F581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CheckMate 9ER</w:t>
            </w:r>
          </w:p>
          <w:p w14:paraId="6B2C30D3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(DBL July 2021)</w:t>
            </w:r>
          </w:p>
        </w:tc>
        <w:tc>
          <w:tcPr>
            <w:tcW w:w="1239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</w:tcPr>
          <w:p w14:paraId="1959FC20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NIV+CAB</w:t>
            </w:r>
          </w:p>
        </w:tc>
        <w:tc>
          <w:tcPr>
            <w:tcW w:w="2447" w:type="dxa"/>
            <w:vMerge w:val="restart"/>
            <w:tcBorders>
              <w:top w:val="single" w:sz="4" w:space="0" w:color="B7CFEF"/>
              <w:left w:val="nil"/>
              <w:right w:val="nil"/>
            </w:tcBorders>
          </w:tcPr>
          <w:p w14:paraId="2C2A19A3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 [0.016]</w:t>
            </w:r>
          </w:p>
        </w:tc>
        <w:tc>
          <w:tcPr>
            <w:tcW w:w="2268" w:type="dxa"/>
            <w:vMerge w:val="restart"/>
            <w:tcBorders>
              <w:top w:val="single" w:sz="4" w:space="0" w:color="B7CFEF"/>
              <w:left w:val="nil"/>
              <w:right w:val="nil"/>
            </w:tcBorders>
          </w:tcPr>
          <w:p w14:paraId="66265D07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</w:t>
            </w:r>
          </w:p>
        </w:tc>
        <w:tc>
          <w:tcPr>
            <w:tcW w:w="2268" w:type="dxa"/>
            <w:vMerge w:val="restart"/>
            <w:tcBorders>
              <w:top w:val="single" w:sz="4" w:space="0" w:color="B7CFEF"/>
              <w:left w:val="nil"/>
              <w:right w:val="nil"/>
            </w:tcBorders>
          </w:tcPr>
          <w:p w14:paraId="68CBB513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</w:t>
            </w:r>
          </w:p>
        </w:tc>
        <w:tc>
          <w:tcPr>
            <w:tcW w:w="1276" w:type="dxa"/>
            <w:vMerge w:val="restart"/>
            <w:tcBorders>
              <w:left w:val="nil"/>
              <w:right w:val="nil"/>
            </w:tcBorders>
          </w:tcPr>
          <w:p w14:paraId="69EE8A71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</w:t>
            </w:r>
          </w:p>
        </w:tc>
      </w:tr>
      <w:tr w:rsidR="00B60D9F" w:rsidRPr="000E2AA5" w14:paraId="03198C60" w14:textId="77777777" w:rsidTr="00225604">
        <w:tc>
          <w:tcPr>
            <w:tcW w:w="964" w:type="dxa"/>
            <w:vMerge/>
            <w:tcBorders>
              <w:left w:val="nil"/>
              <w:bottom w:val="single" w:sz="4" w:space="0" w:color="B7CFEF"/>
              <w:right w:val="nil"/>
            </w:tcBorders>
            <w:vAlign w:val="center"/>
          </w:tcPr>
          <w:p w14:paraId="239A07ED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587" w:type="dxa"/>
            <w:vMerge/>
            <w:tcBorders>
              <w:left w:val="nil"/>
              <w:bottom w:val="single" w:sz="4" w:space="0" w:color="B7CFEF"/>
              <w:right w:val="nil"/>
            </w:tcBorders>
            <w:vAlign w:val="center"/>
          </w:tcPr>
          <w:p w14:paraId="672EDBBF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</w:tcPr>
          <w:p w14:paraId="0BB127A0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SUN</w:t>
            </w:r>
          </w:p>
        </w:tc>
        <w:tc>
          <w:tcPr>
            <w:tcW w:w="2447" w:type="dxa"/>
            <w:vMerge/>
            <w:tcBorders>
              <w:left w:val="nil"/>
              <w:bottom w:val="single" w:sz="4" w:space="0" w:color="B7CFEF"/>
              <w:right w:val="nil"/>
            </w:tcBorders>
            <w:vAlign w:val="center"/>
          </w:tcPr>
          <w:p w14:paraId="2649D48E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2268" w:type="dxa"/>
            <w:vMerge/>
            <w:tcBorders>
              <w:left w:val="nil"/>
              <w:bottom w:val="single" w:sz="4" w:space="0" w:color="B7CFEF"/>
              <w:right w:val="nil"/>
            </w:tcBorders>
            <w:vAlign w:val="center"/>
          </w:tcPr>
          <w:p w14:paraId="796C2499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2268" w:type="dxa"/>
            <w:vMerge/>
            <w:tcBorders>
              <w:left w:val="nil"/>
              <w:bottom w:val="single" w:sz="4" w:space="0" w:color="B7CFEF"/>
              <w:right w:val="nil"/>
            </w:tcBorders>
          </w:tcPr>
          <w:p w14:paraId="44C4F9B1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nil"/>
              <w:right w:val="nil"/>
            </w:tcBorders>
            <w:vAlign w:val="center"/>
          </w:tcPr>
          <w:p w14:paraId="53ABDBBC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</w:tr>
      <w:tr w:rsidR="00B60D9F" w:rsidRPr="000E2AA5" w14:paraId="65BC2119" w14:textId="77777777" w:rsidTr="002256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964" w:type="dxa"/>
            <w:vMerge w:val="restart"/>
            <w:tcBorders>
              <w:top w:val="single" w:sz="4" w:space="0" w:color="B7CFEF"/>
              <w:left w:val="nil"/>
              <w:right w:val="nil"/>
            </w:tcBorders>
          </w:tcPr>
          <w:p w14:paraId="062AE086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Choueiri</w:t>
            </w:r>
          </w:p>
          <w:p w14:paraId="35F41726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2020</w:t>
            </w:r>
            <w:r w:rsidRPr="000E2AA5">
              <w:rPr>
                <w:rFonts w:ascii="Trebuchet MS" w:hAnsi="Trebuchet MS"/>
                <w:sz w:val="18"/>
                <w:szCs w:val="18"/>
              </w:rPr>
              <w:fldChar w:fldCharType="begin"/>
            </w:r>
            <w:r w:rsidRPr="000E2AA5">
              <w:rPr>
                <w:rFonts w:ascii="Trebuchet MS" w:hAnsi="Trebuchet MS"/>
                <w:sz w:val="18"/>
                <w:szCs w:val="18"/>
              </w:rPr>
              <w:instrText xml:space="preserve"> ADDIN EN.CITE &lt;EndNote&gt;&lt;Cite&gt;&lt;Author&gt;Choueiri&lt;/Author&gt;&lt;Year&gt;2020&lt;/Year&gt;&lt;RecNum&gt;24&lt;/RecNum&gt;&lt;DisplayText&gt;[5]&lt;/DisplayText&gt;&lt;record&gt;&lt;rec-number&gt;24&lt;/rec-number&gt;&lt;foreign-keys&gt;&lt;key app="EN" db-id="z20zev5pe0txfgexxekpdfwu2px2zdfd5aax" timestamp="1649160736"&gt;24&lt;/key&gt;&lt;/foreign-keys&gt;&lt;ref-type name="Journal Article"&gt;17&lt;/ref-type&gt;&lt;contributors&gt;&lt;authors&gt;&lt;author&gt;Choueiri, Toni K&lt;/author&gt;&lt;author&gt;Motzer, Robert J&lt;/author&gt;&lt;author&gt;Rini, Brian I&lt;/author&gt;&lt;author&gt;Haanen, John&lt;/author&gt;&lt;author&gt;Campbell, Matthew T&lt;/author&gt;&lt;author&gt;Venugopal, Balaji&lt;/author&gt;&lt;author&gt;Kollmannsberger, Christian&lt;/author&gt;&lt;author&gt;Gravis-Mescam, Gwenaelle&lt;/author&gt;&lt;author&gt;Uemura, Motohide&lt;/author&gt;&lt;author&gt;Lee, Jae Lyun&lt;/author&gt;&lt;/authors&gt;&lt;/contributors&gt;&lt;titles&gt;&lt;title&gt;Updated efficacy results from the JAVELIN renal 101 trial: First-line avelumab plus axitinib versus sunitinib in patients with advanced renal cell carcinoma&lt;/title&gt;&lt;secondary-title&gt;Annals of Oncology&lt;/secondary-title&gt;&lt;/titles&gt;&lt;periodical&gt;&lt;full-title&gt;Annals of Oncology&lt;/full-title&gt;&lt;/periodical&gt;&lt;dates&gt;&lt;year&gt;2020&lt;/year&gt;&lt;/dates&gt;&lt;isbn&gt;0923-7534&lt;/isbn&gt;&lt;urls&gt;&lt;/urls&gt;&lt;/record&gt;&lt;/Cite&gt;&lt;/EndNote&gt;</w:instrText>
            </w:r>
            <w:r w:rsidRPr="000E2AA5">
              <w:rPr>
                <w:rFonts w:ascii="Trebuchet MS" w:hAnsi="Trebuchet MS"/>
                <w:sz w:val="18"/>
                <w:szCs w:val="18"/>
              </w:rPr>
              <w:fldChar w:fldCharType="separate"/>
            </w:r>
            <w:r w:rsidRPr="000E2AA5">
              <w:rPr>
                <w:rFonts w:ascii="Trebuchet MS" w:hAnsi="Trebuchet MS"/>
                <w:noProof/>
                <w:sz w:val="18"/>
                <w:szCs w:val="18"/>
              </w:rPr>
              <w:t>[5]</w:t>
            </w:r>
            <w:r w:rsidRPr="000E2AA5">
              <w:rPr>
                <w:rFonts w:ascii="Trebuchet MS" w:hAnsi="Trebuchet MS"/>
                <w:sz w:val="18"/>
                <w:szCs w:val="18"/>
              </w:rPr>
              <w:fldChar w:fldCharType="end"/>
            </w:r>
          </w:p>
        </w:tc>
        <w:tc>
          <w:tcPr>
            <w:tcW w:w="1587" w:type="dxa"/>
            <w:vMerge w:val="restart"/>
            <w:tcBorders>
              <w:top w:val="single" w:sz="4" w:space="0" w:color="B7CFEF"/>
              <w:left w:val="nil"/>
              <w:right w:val="nil"/>
            </w:tcBorders>
            <w:vAlign w:val="center"/>
          </w:tcPr>
          <w:p w14:paraId="7028EC8D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JAVELIN Renal 101</w:t>
            </w:r>
          </w:p>
        </w:tc>
        <w:tc>
          <w:tcPr>
            <w:tcW w:w="1239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</w:tcPr>
          <w:p w14:paraId="6D07D362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AVE+AXI</w:t>
            </w:r>
          </w:p>
        </w:tc>
        <w:tc>
          <w:tcPr>
            <w:tcW w:w="2447" w:type="dxa"/>
            <w:vMerge w:val="restart"/>
            <w:tcBorders>
              <w:top w:val="single" w:sz="4" w:space="0" w:color="B7CFEF"/>
              <w:left w:val="nil"/>
              <w:right w:val="nil"/>
            </w:tcBorders>
          </w:tcPr>
          <w:p w14:paraId="604541AC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No [0.4216]</w:t>
            </w:r>
          </w:p>
        </w:tc>
        <w:tc>
          <w:tcPr>
            <w:tcW w:w="2268" w:type="dxa"/>
            <w:vMerge w:val="restart"/>
            <w:tcBorders>
              <w:top w:val="single" w:sz="4" w:space="0" w:color="B7CFEF"/>
              <w:left w:val="nil"/>
              <w:right w:val="nil"/>
            </w:tcBorders>
          </w:tcPr>
          <w:p w14:paraId="5BF5530D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No</w:t>
            </w:r>
          </w:p>
        </w:tc>
        <w:tc>
          <w:tcPr>
            <w:tcW w:w="2268" w:type="dxa"/>
            <w:vMerge w:val="restart"/>
            <w:tcBorders>
              <w:top w:val="single" w:sz="4" w:space="0" w:color="B7CFEF"/>
              <w:left w:val="nil"/>
              <w:right w:val="nil"/>
            </w:tcBorders>
          </w:tcPr>
          <w:p w14:paraId="6D800551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</w:t>
            </w:r>
          </w:p>
        </w:tc>
        <w:tc>
          <w:tcPr>
            <w:tcW w:w="1276" w:type="dxa"/>
            <w:vMerge w:val="restart"/>
            <w:tcBorders>
              <w:left w:val="nil"/>
              <w:right w:val="nil"/>
            </w:tcBorders>
          </w:tcPr>
          <w:p w14:paraId="6358EE55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No</w:t>
            </w:r>
          </w:p>
        </w:tc>
      </w:tr>
      <w:tr w:rsidR="00B60D9F" w:rsidRPr="000E2AA5" w14:paraId="731C700E" w14:textId="77777777" w:rsidTr="00225604">
        <w:tc>
          <w:tcPr>
            <w:tcW w:w="964" w:type="dxa"/>
            <w:vMerge/>
            <w:tcBorders>
              <w:left w:val="nil"/>
              <w:bottom w:val="single" w:sz="4" w:space="0" w:color="B7CFEF"/>
              <w:right w:val="nil"/>
            </w:tcBorders>
            <w:vAlign w:val="center"/>
          </w:tcPr>
          <w:p w14:paraId="7D4E9D56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587" w:type="dxa"/>
            <w:vMerge/>
            <w:tcBorders>
              <w:left w:val="nil"/>
              <w:bottom w:val="single" w:sz="4" w:space="0" w:color="B7CFEF"/>
              <w:right w:val="nil"/>
            </w:tcBorders>
            <w:vAlign w:val="center"/>
          </w:tcPr>
          <w:p w14:paraId="4BF6E39A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</w:tcPr>
          <w:p w14:paraId="5986726C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SUN</w:t>
            </w:r>
          </w:p>
        </w:tc>
        <w:tc>
          <w:tcPr>
            <w:tcW w:w="2447" w:type="dxa"/>
            <w:vMerge/>
            <w:tcBorders>
              <w:left w:val="nil"/>
              <w:bottom w:val="single" w:sz="4" w:space="0" w:color="B7CFEF"/>
              <w:right w:val="nil"/>
            </w:tcBorders>
            <w:vAlign w:val="center"/>
          </w:tcPr>
          <w:p w14:paraId="15E06D28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2268" w:type="dxa"/>
            <w:vMerge/>
            <w:tcBorders>
              <w:left w:val="nil"/>
              <w:bottom w:val="single" w:sz="4" w:space="0" w:color="B7CFEF"/>
              <w:right w:val="nil"/>
            </w:tcBorders>
            <w:vAlign w:val="center"/>
          </w:tcPr>
          <w:p w14:paraId="5DC85BCA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2268" w:type="dxa"/>
            <w:vMerge/>
            <w:tcBorders>
              <w:left w:val="nil"/>
              <w:bottom w:val="single" w:sz="4" w:space="0" w:color="B7CFEF"/>
              <w:right w:val="nil"/>
            </w:tcBorders>
          </w:tcPr>
          <w:p w14:paraId="6A76406D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nil"/>
              <w:right w:val="nil"/>
            </w:tcBorders>
            <w:vAlign w:val="center"/>
          </w:tcPr>
          <w:p w14:paraId="559292F4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</w:tc>
      </w:tr>
      <w:tr w:rsidR="00B60D9F" w:rsidRPr="000E2AA5" w14:paraId="16A697DD" w14:textId="77777777" w:rsidTr="002256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964" w:type="dxa"/>
            <w:vMerge w:val="restart"/>
            <w:tcBorders>
              <w:top w:val="single" w:sz="4" w:space="0" w:color="B7CFEF"/>
              <w:left w:val="nil"/>
              <w:right w:val="nil"/>
            </w:tcBorders>
          </w:tcPr>
          <w:p w14:paraId="2503CBFD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Rini 2021</w:t>
            </w: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fldChar w:fldCharType="begin"/>
            </w: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instrText xml:space="preserve"> ADDIN EN.CITE &lt;EndNote&gt;&lt;Cite&gt;&lt;Author&gt;Rini&lt;/Author&gt;&lt;Year&gt;2021&lt;/Year&gt;&lt;RecNum&gt;3&lt;/RecNum&gt;&lt;DisplayText&gt;[6]&lt;/DisplayText&gt;&lt;record&gt;&lt;rec-number&gt;3&lt;/rec-number&gt;&lt;foreign-keys&gt;&lt;key app="EN" db-id="dsx50rp2rpa0ajet9pap09fstewzszds99sa" timestamp="1633528700"&gt;3&lt;/key&gt;&lt;/foreign-keys&gt;&lt;ref-type name="Journal Article"&gt;17&lt;/ref-type&gt;&lt;contributors&gt;&lt;authors&gt;&lt;author&gt;Brian I. Rini&lt;/author&gt;&lt;author&gt;Elizabeth R. Plimack&lt;/author&gt;&lt;author&gt;Viktor Stus&lt;/author&gt;&lt;author&gt;Tom Waddell&lt;/author&gt;&lt;author&gt;Rustem Gafanov&lt;/author&gt;&lt;author&gt;Frédéric Pouliot&lt;/author&gt;&lt;author&gt;Dmitry Nosov&lt;/author&gt;&lt;author&gt;Bohuslav Melichar&lt;/author&gt;&lt;author&gt;Denis Soulieres&lt;/author&gt;&lt;author&gt;Delphine Borchiellini&lt;/author&gt;&lt;author&gt;Ihor O. Vynnychenko&lt;/author&gt;&lt;author&gt;Raymond S. McDermott&lt;/author&gt;&lt;author&gt;Sergio Jobim Azevedo&lt;/author&gt;&lt;author&gt;Satoshi Tamada&lt;/author&gt;&lt;author&gt;Anna Kryzhanivska&lt;/author&gt;&lt;author&gt;Chenxiang Li&lt;/author&gt;&lt;author&gt;Joseph E. Burgents&lt;/author&gt;&lt;author&gt;L. Rhoda Molife&lt;/author&gt;&lt;author&gt;Jens Bedke&lt;/author&gt;&lt;author&gt;Thomas Powles&lt;/author&gt;&lt;/authors&gt;&lt;/contributors&gt;&lt;titles&gt;&lt;title&gt;Pembrolizumab (pembro) plus axitinib (axi) versus sunitinib as first-line therapy for advanced clear cell renal cell carcinoma (ccRCC): Results from 42-month follow-up of KEYNOTE-426&lt;/title&gt;&lt;secondary-title&gt;Journal of Clinical Oncology&lt;/secondary-title&gt;&lt;/titles&gt;&lt;periodical&gt;&lt;full-title&gt;Journal of Clinical Oncology&lt;/full-title&gt;&lt;/periodical&gt;&lt;pages&gt;4500-4500&lt;/pages&gt;&lt;volume&gt;39&lt;/volume&gt;&lt;number&gt;15_suppl&lt;/number&gt;&lt;keywords&gt;&lt;keyword&gt;283-424-3231-2482,298-145-222-2710,261-566-9263,283-424-3231-2482,613-135-244-3829-325,6,2,2,2,2,242,137,242,319,137,7,7,6,3,3&lt;/keyword&gt;&lt;/keywords&gt;&lt;dates&gt;&lt;year&gt;2021&lt;/year&gt;&lt;/dates&gt;&lt;urls&gt;&lt;related-urls&gt;&lt;url&gt;https://ascopubs.org/doi/abs/10.1200/JCO.2021.39.15_suppl.4500&lt;/url&gt;&lt;/related-urls&gt;&lt;/urls&gt;&lt;electronic-resource-num&gt;10.1200/JCO.2021.39.15_suppl.4500&lt;/electronic-resource-num&gt;&lt;/record&gt;&lt;/Cite&gt;&lt;/EndNote&gt;</w:instrText>
            </w: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fldChar w:fldCharType="separate"/>
            </w: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t>[6]</w:t>
            </w:r>
            <w:r w:rsidRPr="000E2AA5">
              <w:rPr>
                <w:rFonts w:ascii="Trebuchet MS" w:hAnsi="Trebuchet MS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587" w:type="dxa"/>
            <w:vMerge w:val="restart"/>
            <w:tcBorders>
              <w:top w:val="single" w:sz="4" w:space="0" w:color="B7CFEF"/>
              <w:left w:val="nil"/>
              <w:right w:val="nil"/>
            </w:tcBorders>
            <w:vAlign w:val="center"/>
          </w:tcPr>
          <w:p w14:paraId="1DB568FA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KEYNOTE-426</w:t>
            </w:r>
          </w:p>
        </w:tc>
        <w:tc>
          <w:tcPr>
            <w:tcW w:w="1239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</w:tcPr>
          <w:p w14:paraId="5388FDE9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PEM+AXI</w:t>
            </w:r>
          </w:p>
        </w:tc>
        <w:tc>
          <w:tcPr>
            <w:tcW w:w="2447" w:type="dxa"/>
            <w:vMerge w:val="restart"/>
            <w:tcBorders>
              <w:top w:val="single" w:sz="4" w:space="0" w:color="B7CFEF"/>
              <w:left w:val="nil"/>
              <w:right w:val="nil"/>
            </w:tcBorders>
          </w:tcPr>
          <w:p w14:paraId="4981AB3C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 [0.0270]</w:t>
            </w:r>
          </w:p>
        </w:tc>
        <w:tc>
          <w:tcPr>
            <w:tcW w:w="2268" w:type="dxa"/>
            <w:vMerge w:val="restart"/>
            <w:tcBorders>
              <w:top w:val="single" w:sz="4" w:space="0" w:color="B7CFEF"/>
              <w:left w:val="nil"/>
              <w:right w:val="nil"/>
            </w:tcBorders>
          </w:tcPr>
          <w:p w14:paraId="0E93039A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</w:t>
            </w:r>
          </w:p>
        </w:tc>
        <w:tc>
          <w:tcPr>
            <w:tcW w:w="2268" w:type="dxa"/>
            <w:vMerge w:val="restart"/>
            <w:tcBorders>
              <w:top w:val="single" w:sz="4" w:space="0" w:color="B7CFEF"/>
              <w:left w:val="nil"/>
              <w:right w:val="nil"/>
            </w:tcBorders>
          </w:tcPr>
          <w:p w14:paraId="38FDE684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</w:t>
            </w:r>
          </w:p>
        </w:tc>
        <w:tc>
          <w:tcPr>
            <w:tcW w:w="1276" w:type="dxa"/>
            <w:vMerge w:val="restart"/>
            <w:tcBorders>
              <w:left w:val="nil"/>
              <w:right w:val="nil"/>
            </w:tcBorders>
          </w:tcPr>
          <w:p w14:paraId="7F8118EF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</w:t>
            </w:r>
          </w:p>
        </w:tc>
      </w:tr>
      <w:tr w:rsidR="00B60D9F" w:rsidRPr="000E2AA5" w14:paraId="4FBD42CB" w14:textId="77777777" w:rsidTr="00225604">
        <w:tc>
          <w:tcPr>
            <w:tcW w:w="964" w:type="dxa"/>
            <w:vMerge/>
            <w:tcBorders>
              <w:left w:val="nil"/>
              <w:bottom w:val="single" w:sz="4" w:space="0" w:color="B7CFEF"/>
              <w:right w:val="nil"/>
            </w:tcBorders>
            <w:vAlign w:val="center"/>
          </w:tcPr>
          <w:p w14:paraId="101CC9B0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587" w:type="dxa"/>
            <w:vMerge/>
            <w:tcBorders>
              <w:left w:val="nil"/>
              <w:bottom w:val="single" w:sz="4" w:space="0" w:color="B7CFEF"/>
              <w:right w:val="nil"/>
            </w:tcBorders>
            <w:vAlign w:val="center"/>
          </w:tcPr>
          <w:p w14:paraId="3B721498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</w:tcPr>
          <w:p w14:paraId="228CD2C7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SUN</w:t>
            </w:r>
          </w:p>
        </w:tc>
        <w:tc>
          <w:tcPr>
            <w:tcW w:w="2447" w:type="dxa"/>
            <w:vMerge/>
            <w:tcBorders>
              <w:left w:val="nil"/>
              <w:bottom w:val="single" w:sz="4" w:space="0" w:color="B7CFEF"/>
              <w:right w:val="nil"/>
            </w:tcBorders>
            <w:vAlign w:val="center"/>
          </w:tcPr>
          <w:p w14:paraId="0F7EE1AE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2268" w:type="dxa"/>
            <w:vMerge/>
            <w:tcBorders>
              <w:left w:val="nil"/>
              <w:bottom w:val="single" w:sz="4" w:space="0" w:color="B7CFEF"/>
              <w:right w:val="nil"/>
            </w:tcBorders>
            <w:vAlign w:val="center"/>
          </w:tcPr>
          <w:p w14:paraId="11A48B55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2268" w:type="dxa"/>
            <w:vMerge/>
            <w:tcBorders>
              <w:left w:val="nil"/>
              <w:bottom w:val="single" w:sz="4" w:space="0" w:color="B7CFEF"/>
              <w:right w:val="nil"/>
            </w:tcBorders>
          </w:tcPr>
          <w:p w14:paraId="7081FB6A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nil"/>
              <w:right w:val="nil"/>
            </w:tcBorders>
            <w:vAlign w:val="center"/>
          </w:tcPr>
          <w:p w14:paraId="459712E9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</w:tr>
      <w:tr w:rsidR="00B60D9F" w:rsidRPr="000E2AA5" w14:paraId="42D497D1" w14:textId="77777777" w:rsidTr="002256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964" w:type="dxa"/>
            <w:vMerge w:val="restart"/>
            <w:tcBorders>
              <w:top w:val="single" w:sz="4" w:space="0" w:color="B7CFEF"/>
              <w:left w:val="nil"/>
              <w:right w:val="nil"/>
            </w:tcBorders>
          </w:tcPr>
          <w:p w14:paraId="2AB850E5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Motzer 2021</w:t>
            </w:r>
            <w:r w:rsidRPr="000E2AA5">
              <w:rPr>
                <w:rFonts w:ascii="Trebuchet MS" w:hAnsi="Trebuchet MS"/>
                <w:sz w:val="18"/>
                <w:szCs w:val="18"/>
              </w:rPr>
              <w:fldChar w:fldCharType="begin"/>
            </w:r>
            <w:r w:rsidRPr="000E2AA5">
              <w:rPr>
                <w:rFonts w:ascii="Trebuchet MS" w:hAnsi="Trebuchet MS"/>
                <w:sz w:val="18"/>
                <w:szCs w:val="18"/>
              </w:rPr>
              <w:instrText xml:space="preserve"> ADDIN EN.CITE &lt;EndNote&gt;&lt;Cite&gt;&lt;Author&gt;Motzer&lt;/Author&gt;&lt;Year&gt;2021&lt;/Year&gt;&lt;RecNum&gt;15&lt;/RecNum&gt;&lt;DisplayText&gt;[4]&lt;/DisplayText&gt;&lt;record&gt;&lt;rec-number&gt;15&lt;/rec-number&gt;&lt;foreign-keys&gt;&lt;key app="EN" db-id="z20zev5pe0txfgexxekpdfwu2px2zdfd5aax" timestamp="1642752014"&gt;15&lt;/key&gt;&lt;/foreign-keys&gt;&lt;ref-type name="Journal Article"&gt;17&lt;/ref-type&gt;&lt;contributors&gt;&lt;authors&gt;&lt;author&gt;Motzer, Robert&lt;/author&gt;&lt;author&gt;Alekseev, Boris&lt;/author&gt;&lt;author&gt;Rha, Sun-Young&lt;/author&gt;&lt;author&gt;Porta, Camillo&lt;/author&gt;&lt;author&gt;Eto, Masatoshi&lt;/author&gt;&lt;author&gt;Powles, Thomas&lt;/author&gt;&lt;author&gt;Grünwald, Viktor&lt;/author&gt;&lt;author&gt;Hutson, Thomas E&lt;/author&gt;&lt;author&gt;Kopyltsov, Evgeny&lt;/author&gt;&lt;author&gt;Méndez-Vidal, María J&lt;/author&gt;&lt;/authors&gt;&lt;/contributors&gt;&lt;titles&gt;&lt;title&gt;Lenvatinib plus pembrolizumab or everolimus for advanced renal cell carcinoma&lt;/title&gt;&lt;secondary-title&gt;New England Journal of Medicine&lt;/secondary-title&gt;&lt;/titles&gt;&lt;periodical&gt;&lt;full-title&gt;New England Journal of Medicine&lt;/full-title&gt;&lt;/periodical&gt;&lt;pages&gt;1289-1300&lt;/pages&gt;&lt;volume&gt;384&lt;/volume&gt;&lt;number&gt;14&lt;/number&gt;&lt;dates&gt;&lt;year&gt;2021&lt;/year&gt;&lt;/dates&gt;&lt;isbn&gt;0028-4793&lt;/isbn&gt;&lt;urls&gt;&lt;/urls&gt;&lt;/record&gt;&lt;/Cite&gt;&lt;/EndNote&gt;</w:instrText>
            </w:r>
            <w:r w:rsidRPr="000E2AA5">
              <w:rPr>
                <w:rFonts w:ascii="Trebuchet MS" w:hAnsi="Trebuchet MS"/>
                <w:sz w:val="18"/>
                <w:szCs w:val="18"/>
              </w:rPr>
              <w:fldChar w:fldCharType="separate"/>
            </w:r>
            <w:r w:rsidRPr="000E2AA5">
              <w:rPr>
                <w:rFonts w:ascii="Trebuchet MS" w:hAnsi="Trebuchet MS"/>
                <w:noProof/>
                <w:sz w:val="18"/>
                <w:szCs w:val="18"/>
              </w:rPr>
              <w:t>[4]</w:t>
            </w:r>
            <w:r w:rsidRPr="000E2AA5">
              <w:rPr>
                <w:rFonts w:ascii="Trebuchet MS" w:hAnsi="Trebuchet MS"/>
                <w:sz w:val="18"/>
                <w:szCs w:val="18"/>
              </w:rPr>
              <w:fldChar w:fldCharType="end"/>
            </w:r>
          </w:p>
        </w:tc>
        <w:tc>
          <w:tcPr>
            <w:tcW w:w="1587" w:type="dxa"/>
            <w:vMerge w:val="restart"/>
            <w:tcBorders>
              <w:top w:val="single" w:sz="4" w:space="0" w:color="B7CFEF"/>
              <w:left w:val="nil"/>
              <w:right w:val="nil"/>
            </w:tcBorders>
            <w:vAlign w:val="center"/>
          </w:tcPr>
          <w:p w14:paraId="7C043149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CLEAR</w:t>
            </w:r>
          </w:p>
        </w:tc>
        <w:tc>
          <w:tcPr>
            <w:tcW w:w="1239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</w:tcPr>
          <w:p w14:paraId="47E3C464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SUN</w:t>
            </w:r>
          </w:p>
        </w:tc>
        <w:tc>
          <w:tcPr>
            <w:tcW w:w="2447" w:type="dxa"/>
            <w:vMerge w:val="restart"/>
            <w:tcBorders>
              <w:top w:val="single" w:sz="4" w:space="0" w:color="B7CFEF"/>
              <w:left w:val="nil"/>
              <w:right w:val="nil"/>
            </w:tcBorders>
            <w:vAlign w:val="center"/>
          </w:tcPr>
          <w:p w14:paraId="07F2085F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 [0.0012]</w:t>
            </w:r>
          </w:p>
        </w:tc>
        <w:tc>
          <w:tcPr>
            <w:tcW w:w="2268" w:type="dxa"/>
            <w:vMerge w:val="restart"/>
            <w:tcBorders>
              <w:top w:val="single" w:sz="4" w:space="0" w:color="B7CFEF"/>
              <w:left w:val="nil"/>
              <w:right w:val="nil"/>
            </w:tcBorders>
            <w:vAlign w:val="center"/>
          </w:tcPr>
          <w:p w14:paraId="6B37E865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</w:t>
            </w:r>
          </w:p>
        </w:tc>
        <w:tc>
          <w:tcPr>
            <w:tcW w:w="2268" w:type="dxa"/>
            <w:vMerge w:val="restart"/>
            <w:tcBorders>
              <w:top w:val="single" w:sz="4" w:space="0" w:color="B7CFEF"/>
              <w:left w:val="nil"/>
              <w:right w:val="nil"/>
            </w:tcBorders>
            <w:vAlign w:val="center"/>
          </w:tcPr>
          <w:p w14:paraId="5ADB5A42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</w:t>
            </w:r>
          </w:p>
        </w:tc>
        <w:tc>
          <w:tcPr>
            <w:tcW w:w="1276" w:type="dxa"/>
            <w:vMerge w:val="restart"/>
            <w:tcBorders>
              <w:left w:val="nil"/>
              <w:right w:val="nil"/>
            </w:tcBorders>
            <w:vAlign w:val="center"/>
          </w:tcPr>
          <w:p w14:paraId="2C2281A6" w14:textId="77777777" w:rsidR="00B60D9F" w:rsidRPr="000E2AA5" w:rsidRDefault="00B60D9F" w:rsidP="00225604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Yes</w:t>
            </w:r>
          </w:p>
        </w:tc>
      </w:tr>
      <w:tr w:rsidR="00B60D9F" w:rsidRPr="000E2AA5" w14:paraId="4832A4B0" w14:textId="77777777" w:rsidTr="00225604">
        <w:tc>
          <w:tcPr>
            <w:tcW w:w="964" w:type="dxa"/>
            <w:vMerge/>
            <w:tcBorders>
              <w:left w:val="nil"/>
              <w:bottom w:val="single" w:sz="4" w:space="0" w:color="B7CFEF"/>
              <w:right w:val="nil"/>
            </w:tcBorders>
            <w:vAlign w:val="center"/>
          </w:tcPr>
          <w:p w14:paraId="70D116F2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587" w:type="dxa"/>
            <w:vMerge/>
            <w:tcBorders>
              <w:left w:val="nil"/>
              <w:bottom w:val="single" w:sz="4" w:space="0" w:color="B7CFEF"/>
              <w:right w:val="nil"/>
            </w:tcBorders>
            <w:vAlign w:val="center"/>
          </w:tcPr>
          <w:p w14:paraId="206A42F1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single" w:sz="4" w:space="0" w:color="B7CFEF"/>
              <w:left w:val="nil"/>
              <w:bottom w:val="single" w:sz="4" w:space="0" w:color="B7CFEF"/>
              <w:right w:val="nil"/>
            </w:tcBorders>
          </w:tcPr>
          <w:p w14:paraId="2796E94D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  <w:r w:rsidRPr="000E2AA5">
              <w:rPr>
                <w:rFonts w:ascii="Trebuchet MS" w:hAnsi="Trebuchet MS"/>
                <w:sz w:val="18"/>
                <w:szCs w:val="18"/>
              </w:rPr>
              <w:t>PEM+LEN</w:t>
            </w:r>
          </w:p>
        </w:tc>
        <w:tc>
          <w:tcPr>
            <w:tcW w:w="2447" w:type="dxa"/>
            <w:vMerge/>
            <w:tcBorders>
              <w:left w:val="nil"/>
              <w:bottom w:val="single" w:sz="4" w:space="0" w:color="B7CFEF"/>
              <w:right w:val="nil"/>
            </w:tcBorders>
            <w:vAlign w:val="center"/>
          </w:tcPr>
          <w:p w14:paraId="6380E8F7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2268" w:type="dxa"/>
            <w:vMerge/>
            <w:tcBorders>
              <w:left w:val="nil"/>
              <w:bottom w:val="single" w:sz="4" w:space="0" w:color="B7CFEF"/>
              <w:right w:val="nil"/>
            </w:tcBorders>
            <w:vAlign w:val="center"/>
          </w:tcPr>
          <w:p w14:paraId="63763C32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2268" w:type="dxa"/>
            <w:vMerge/>
            <w:tcBorders>
              <w:left w:val="nil"/>
              <w:bottom w:val="single" w:sz="4" w:space="0" w:color="B7CFEF"/>
              <w:right w:val="nil"/>
            </w:tcBorders>
          </w:tcPr>
          <w:p w14:paraId="49F03CA7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nil"/>
              <w:bottom w:val="single" w:sz="4" w:space="0" w:color="B7CFEF"/>
              <w:right w:val="nil"/>
            </w:tcBorders>
            <w:vAlign w:val="center"/>
          </w:tcPr>
          <w:p w14:paraId="2053C17D" w14:textId="77777777" w:rsidR="00B60D9F" w:rsidRPr="000E2AA5" w:rsidRDefault="00B60D9F" w:rsidP="00225604">
            <w:pPr>
              <w:rPr>
                <w:rFonts w:ascii="Trebuchet MS" w:hAnsi="Trebuchet MS"/>
                <w:sz w:val="18"/>
                <w:szCs w:val="18"/>
              </w:rPr>
            </w:pPr>
          </w:p>
        </w:tc>
      </w:tr>
    </w:tbl>
    <w:p w14:paraId="59E4CA54" w14:textId="77777777" w:rsidR="00B60D9F" w:rsidRPr="000E2AA5" w:rsidRDefault="00B60D9F" w:rsidP="00B60D9F">
      <w:pPr>
        <w:pStyle w:val="Footer"/>
      </w:pPr>
      <w:r w:rsidRPr="000E2AA5">
        <w:rPr>
          <w:vertAlign w:val="superscript"/>
        </w:rPr>
        <w:t>a</w:t>
      </w:r>
      <w:r w:rsidRPr="000E2AA5">
        <w:t xml:space="preserve"> Decision was made on violation in 2 of the 3 tests.</w:t>
      </w:r>
    </w:p>
    <w:p w14:paraId="3932E2EA" w14:textId="77777777" w:rsidR="00B60D9F" w:rsidRPr="000E2AA5" w:rsidRDefault="00B60D9F" w:rsidP="00B60D9F">
      <w:pPr>
        <w:rPr>
          <w:rFonts w:ascii="Trebuchet MS" w:hAnsi="Trebuchet MS"/>
        </w:rPr>
        <w:sectPr w:rsidR="00B60D9F" w:rsidRPr="000E2AA5" w:rsidSect="009365AB">
          <w:pgSz w:w="16840" w:h="11900" w:orient="landscape" w:code="1"/>
          <w:pgMar w:top="1582" w:right="1582" w:bottom="1582" w:left="1582" w:header="561" w:footer="561" w:gutter="0"/>
          <w:cols w:space="708"/>
          <w:formProt w:val="0"/>
          <w:docGrid w:linePitch="360"/>
        </w:sectPr>
      </w:pPr>
    </w:p>
    <w:p w14:paraId="7B5AA5E2" w14:textId="77777777" w:rsidR="008609E0" w:rsidRPr="000E2AA5" w:rsidRDefault="008609E0" w:rsidP="008609E0">
      <w:pPr>
        <w:pStyle w:val="Heading2"/>
      </w:pPr>
      <w:bookmarkStart w:id="19" w:name="_Toc127193967"/>
      <w:r w:rsidRPr="000E2AA5">
        <w:lastRenderedPageBreak/>
        <w:t>Network of evidence</w:t>
      </w:r>
      <w:bookmarkEnd w:id="19"/>
    </w:p>
    <w:p w14:paraId="5F9ABB72" w14:textId="77777777" w:rsidR="008609E0" w:rsidRPr="000E2AA5" w:rsidRDefault="008609E0" w:rsidP="008609E0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drawing>
          <wp:inline distT="0" distB="0" distL="0" distR="0" wp14:anchorId="3BC209D5" wp14:editId="1E00062D">
            <wp:extent cx="5400000" cy="3676832"/>
            <wp:effectExtent l="0" t="0" r="0" b="0"/>
            <wp:docPr id="25" name="Afbeelding 25" descr="Diagram, bubbl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Afbeelding 25" descr="Diagram, bubble chart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676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15F76E" w14:textId="6BDA1742" w:rsidR="008609E0" w:rsidRPr="000E2AA5" w:rsidRDefault="008609E0" w:rsidP="008609E0">
      <w:pPr>
        <w:pStyle w:val="Caption"/>
        <w:rPr>
          <w:rFonts w:ascii="Trebuchet MS" w:hAnsi="Trebuchet MS"/>
        </w:rPr>
      </w:pPr>
      <w:bookmarkStart w:id="20" w:name="_Ref104284728"/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1</w:t>
      </w:r>
      <w:r w:rsidRPr="000E2AA5">
        <w:rPr>
          <w:rFonts w:ascii="Trebuchet MS" w:hAnsi="Trebuchet MS"/>
        </w:rPr>
        <w:fldChar w:fldCharType="end"/>
      </w:r>
      <w:bookmarkStart w:id="21" w:name="_Ref95491276"/>
      <w:bookmarkEnd w:id="20"/>
      <w:r w:rsidRPr="000E2AA5">
        <w:rPr>
          <w:rFonts w:ascii="Trebuchet MS" w:hAnsi="Trebuchet MS"/>
        </w:rPr>
        <w:t>: Network of evidence for OS and PFS</w:t>
      </w:r>
      <w:bookmarkEnd w:id="21"/>
    </w:p>
    <w:p w14:paraId="2EAF4476" w14:textId="77777777" w:rsidR="005374B4" w:rsidRPr="000E2AA5" w:rsidRDefault="005374B4" w:rsidP="005374B4">
      <w:pPr>
        <w:rPr>
          <w:rFonts w:ascii="Trebuchet MS" w:hAnsi="Trebuchet MS"/>
        </w:rPr>
      </w:pPr>
    </w:p>
    <w:p w14:paraId="14E22868" w14:textId="77777777" w:rsidR="005374B4" w:rsidRPr="000E2AA5" w:rsidRDefault="005374B4" w:rsidP="005374B4">
      <w:pPr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mc:AlternateContent>
          <mc:Choice Requires="wps">
            <w:drawing>
              <wp:anchor distT="45720" distB="45720" distL="114300" distR="114300" simplePos="0" relativeHeight="251658240" behindDoc="0" locked="0" layoutInCell="1" allowOverlap="1" wp14:anchorId="43DCE89F" wp14:editId="0CD4E2B9">
                <wp:simplePos x="0" y="0"/>
                <wp:positionH relativeFrom="margin">
                  <wp:posOffset>76200</wp:posOffset>
                </wp:positionH>
                <wp:positionV relativeFrom="paragraph">
                  <wp:posOffset>107315</wp:posOffset>
                </wp:positionV>
                <wp:extent cx="269875" cy="1404620"/>
                <wp:effectExtent l="0" t="0" r="0" b="0"/>
                <wp:wrapNone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9875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8492EB0" w14:textId="77777777" w:rsidR="005374B4" w:rsidRDefault="005374B4" w:rsidP="005374B4">
                            <w: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43DCE89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6pt;margin-top:8.45pt;width:21.25pt;height:110.6pt;z-index:251658240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" filled="f" stroked="f">
                <v:textbox style="mso-fit-shape-to-text:t">
                  <w:txbxContent>
                    <w:p w14:paraId="38492EB0" w14:textId="77777777" w:rsidR="005374B4" w:rsidRDefault="005374B4" w:rsidP="005374B4">
                      <w:r>
                        <w:t>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0E2AA5">
        <w:rPr>
          <w:rFonts w:ascii="Trebuchet MS" w:hAnsi="Trebuchet MS"/>
          <w:noProof/>
        </w:rPr>
        <mc:AlternateContent>
          <mc:Choice Requires="wps">
            <w:drawing>
              <wp:anchor distT="45720" distB="45720" distL="114300" distR="114300" simplePos="0" relativeHeight="251658241" behindDoc="0" locked="0" layoutInCell="1" allowOverlap="1" wp14:anchorId="5E0A8735" wp14:editId="54F1D857">
                <wp:simplePos x="0" y="0"/>
                <wp:positionH relativeFrom="margin">
                  <wp:posOffset>2571750</wp:posOffset>
                </wp:positionH>
                <wp:positionV relativeFrom="paragraph">
                  <wp:posOffset>104140</wp:posOffset>
                </wp:positionV>
                <wp:extent cx="269875" cy="1404620"/>
                <wp:effectExtent l="0" t="0" r="0" b="0"/>
                <wp:wrapNone/>
                <wp:docPr id="1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9875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2BEF452" w14:textId="77777777" w:rsidR="005374B4" w:rsidRDefault="005374B4" w:rsidP="005374B4">
                            <w: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5E0A8735" id="_x0000_s1027" type="#_x0000_t202" style="position:absolute;margin-left:202.5pt;margin-top:8.2pt;width:21.25pt;height:110.6pt;z-index:251658241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" filled="f" stroked="f">
                <v:textbox style="mso-fit-shape-to-text:t">
                  <w:txbxContent>
                    <w:p w14:paraId="52BEF452" w14:textId="77777777" w:rsidR="005374B4" w:rsidRDefault="005374B4" w:rsidP="005374B4">
                      <w:r>
                        <w:t>B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334D77A" w14:textId="77777777" w:rsidR="005374B4" w:rsidRPr="000E2AA5" w:rsidRDefault="005374B4" w:rsidP="005374B4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 </w:t>
      </w:r>
      <w:r w:rsidRPr="000E2AA5">
        <w:rPr>
          <w:rFonts w:ascii="Trebuchet MS" w:hAnsi="Trebuchet MS"/>
          <w:noProof/>
        </w:rPr>
        <w:drawing>
          <wp:inline distT="0" distB="0" distL="0" distR="0" wp14:anchorId="5D056482" wp14:editId="32EDC670">
            <wp:extent cx="2551500" cy="2394000"/>
            <wp:effectExtent l="0" t="0" r="1270" b="6350"/>
            <wp:docPr id="20" name="Picture 20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 descr="Chart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695" t="-247" r="16131" b="156"/>
                    <a:stretch/>
                  </pic:blipFill>
                  <pic:spPr bwMode="auto">
                    <a:xfrm>
                      <a:off x="0" y="0"/>
                      <a:ext cx="2551500" cy="239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0E2AA5">
        <w:rPr>
          <w:rFonts w:ascii="Trebuchet MS" w:hAnsi="Trebuchet MS"/>
          <w:noProof/>
        </w:rPr>
        <w:drawing>
          <wp:inline distT="0" distB="0" distL="0" distR="0" wp14:anchorId="66E29026" wp14:editId="1CC0FD5D">
            <wp:extent cx="3005455" cy="2394585"/>
            <wp:effectExtent l="0" t="0" r="4445" b="5715"/>
            <wp:docPr id="16" name="Picture 16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 descr="Chart, line chart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322" t="-291" r="405" b="-131"/>
                    <a:stretch/>
                  </pic:blipFill>
                  <pic:spPr bwMode="auto">
                    <a:xfrm>
                      <a:off x="0" y="0"/>
                      <a:ext cx="3006133" cy="2395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3B37EA" w14:textId="301BB630" w:rsidR="005374B4" w:rsidRPr="000E2AA5" w:rsidRDefault="005374B4" w:rsidP="005374B4">
      <w:pPr>
        <w:pStyle w:val="Caption"/>
        <w:rPr>
          <w:rFonts w:ascii="Trebuchet MS" w:hAnsi="Trebuchet MS"/>
        </w:rPr>
      </w:pPr>
      <w:bookmarkStart w:id="22" w:name="_Ref90736934"/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2</w:t>
      </w:r>
      <w:r w:rsidRPr="000E2AA5">
        <w:rPr>
          <w:rFonts w:ascii="Trebuchet MS" w:hAnsi="Trebuchet MS"/>
        </w:rPr>
        <w:fldChar w:fldCharType="end"/>
      </w:r>
      <w:bookmarkEnd w:id="22"/>
      <w:r w:rsidRPr="000E2AA5">
        <w:rPr>
          <w:rFonts w:ascii="Trebuchet MS" w:hAnsi="Trebuchet MS"/>
        </w:rPr>
        <w:t>. Input data based on (pseudo)-IPD for (A) PFS and for (B) OS</w:t>
      </w:r>
    </w:p>
    <w:p w14:paraId="3D5C0690" w14:textId="77777777" w:rsidR="00597D10" w:rsidRPr="000E2AA5" w:rsidRDefault="00597D10" w:rsidP="00597D10">
      <w:pPr>
        <w:rPr>
          <w:rFonts w:ascii="Trebuchet MS" w:hAnsi="Trebuchet MS"/>
        </w:rPr>
      </w:pPr>
    </w:p>
    <w:p w14:paraId="78EA4682" w14:textId="326CA733" w:rsidR="00DD1809" w:rsidRPr="000E2AA5" w:rsidRDefault="00DD1809" w:rsidP="00DD1809">
      <w:pPr>
        <w:pStyle w:val="Heading1"/>
      </w:pPr>
      <w:bookmarkStart w:id="23" w:name="_Toc127193968"/>
      <w:r w:rsidRPr="000E2AA5">
        <w:lastRenderedPageBreak/>
        <w:t>Non-proportional hazards NMA outcomes</w:t>
      </w:r>
      <w:bookmarkEnd w:id="23"/>
    </w:p>
    <w:p w14:paraId="405DB2D3" w14:textId="685B6099" w:rsidR="00911898" w:rsidRPr="000E2AA5" w:rsidRDefault="00911898" w:rsidP="00011151">
      <w:pPr>
        <w:pStyle w:val="Heading2"/>
      </w:pPr>
      <w:bookmarkStart w:id="24" w:name="_Toc127193969"/>
      <w:r w:rsidRPr="000E2AA5">
        <w:t>Model fitting</w:t>
      </w:r>
      <w:bookmarkEnd w:id="24"/>
    </w:p>
    <w:p w14:paraId="36DA3941" w14:textId="118B4AA8" w:rsidR="00CE214D" w:rsidRPr="008D5DE1" w:rsidRDefault="004C45BB" w:rsidP="008D45FC">
      <w:pPr>
        <w:rPr>
          <w:rFonts w:ascii="Trebuchet MS" w:hAnsi="Trebuchet MS"/>
        </w:rPr>
      </w:pPr>
      <w:r w:rsidRPr="000E2AA5">
        <w:rPr>
          <w:rFonts w:ascii="Trebuchet MS" w:hAnsi="Trebuchet MS"/>
        </w:rPr>
        <w:t>The analysis was conducted in R and executed using the software package Stan</w:t>
      </w:r>
      <w:r w:rsidR="002361FD" w:rsidRPr="000E2AA5">
        <w:rPr>
          <w:rFonts w:ascii="Trebuchet MS" w:hAnsi="Trebuchet MS"/>
        </w:rPr>
        <w:fldChar w:fldCharType="begin"/>
      </w:r>
      <w:r w:rsidR="009721D2" w:rsidRPr="000E2AA5">
        <w:rPr>
          <w:rFonts w:ascii="Trebuchet MS" w:hAnsi="Trebuchet MS"/>
        </w:rPr>
        <w:instrText xml:space="preserve"> ADDIN EN.CITE &lt;EndNote&gt;&lt;Cite ExcludeAuth="1" ExcludeYear="1"&gt;&lt;RecNum&gt;15&lt;/RecNum&gt;&lt;DisplayText&gt;[7]&lt;/DisplayText&gt;&lt;record&gt;&lt;rec-number&gt;15&lt;/rec-number&gt;&lt;foreign-keys&gt;&lt;key app="EN" db-id="v0xwtd22jxz9tzef95cvtws4x5rpztd0wfve" timestamp="1649697223"&gt;15&lt;/key&gt;&lt;/foreign-keys&gt;&lt;ref-type name="Web Page"&gt;12&lt;/ref-type&gt;&lt;contributors&gt;&lt;/contributors&gt;&lt;titles&gt;&lt;title&gt;RStan: the R interface to Stan&lt;/title&gt;&lt;/titles&gt;&lt;number&gt;22 December 2021&lt;/number&gt;&lt;dates&gt;&lt;/dates&gt;&lt;urls&gt;&lt;related-urls&gt;&lt;url&gt;//mc-stan.org/users/interfaces/rstan&lt;/url&gt;&lt;/related-urls&gt;&lt;/urls&gt;&lt;/record&gt;&lt;/Cite&gt;&lt;/EndNote&gt;</w:instrText>
      </w:r>
      <w:r w:rsidR="002361FD" w:rsidRPr="000E2AA5">
        <w:rPr>
          <w:rFonts w:ascii="Trebuchet MS" w:hAnsi="Trebuchet MS"/>
        </w:rPr>
        <w:fldChar w:fldCharType="separate"/>
      </w:r>
      <w:r w:rsidR="009721D2" w:rsidRPr="000E2AA5">
        <w:rPr>
          <w:rFonts w:ascii="Trebuchet MS" w:hAnsi="Trebuchet MS"/>
          <w:noProof/>
        </w:rPr>
        <w:t>[7]</w:t>
      </w:r>
      <w:r w:rsidR="002361FD" w:rsidRPr="000E2AA5">
        <w:rPr>
          <w:rFonts w:ascii="Trebuchet MS" w:hAnsi="Trebuchet MS"/>
        </w:rPr>
        <w:fldChar w:fldCharType="end"/>
      </w:r>
      <w:r w:rsidR="00C4715F" w:rsidRPr="000E2AA5">
        <w:rPr>
          <w:rFonts w:ascii="Trebuchet MS" w:hAnsi="Trebuchet MS"/>
        </w:rPr>
        <w:t xml:space="preserve"> using</w:t>
      </w:r>
      <w:r w:rsidR="00FA0A76" w:rsidRPr="000E2AA5">
        <w:rPr>
          <w:rFonts w:ascii="Trebuchet MS" w:hAnsi="Trebuchet MS"/>
        </w:rPr>
        <w:t xml:space="preserve"> </w:t>
      </w:r>
      <w:r w:rsidR="00FA0A76" w:rsidRPr="008D5DE1">
        <w:rPr>
          <w:rFonts w:ascii="Trebuchet MS" w:hAnsi="Trebuchet MS"/>
        </w:rPr>
        <w:t>four chains with</w:t>
      </w:r>
      <w:r w:rsidR="00C4715F" w:rsidRPr="008D5DE1">
        <w:rPr>
          <w:rFonts w:ascii="Trebuchet MS" w:hAnsi="Trebuchet MS"/>
        </w:rPr>
        <w:t xml:space="preserve"> </w:t>
      </w:r>
      <w:r w:rsidR="00DF30BE" w:rsidRPr="008D5DE1">
        <w:rPr>
          <w:rFonts w:ascii="Trebuchet MS" w:hAnsi="Trebuchet MS"/>
        </w:rPr>
        <w:t>N=3500 iterations per chain of which N=1750 were used for burn-in</w:t>
      </w:r>
      <w:r w:rsidR="00FA0A76" w:rsidRPr="008D5DE1">
        <w:rPr>
          <w:rFonts w:ascii="Trebuchet MS" w:hAnsi="Trebuchet MS"/>
        </w:rPr>
        <w:t>.</w:t>
      </w:r>
    </w:p>
    <w:p w14:paraId="58AB770B" w14:textId="77777777" w:rsidR="001F7EA8" w:rsidRPr="008D5DE1" w:rsidRDefault="001F7EA8" w:rsidP="008D45FC">
      <w:pPr>
        <w:rPr>
          <w:rFonts w:ascii="Trebuchet MS" w:hAnsi="Trebuchet MS"/>
        </w:rPr>
      </w:pPr>
    </w:p>
    <w:p w14:paraId="08B9E8CD" w14:textId="4C419EE0" w:rsidR="001F7EA8" w:rsidRPr="008D5DE1" w:rsidRDefault="001F7EA8" w:rsidP="001F7EA8">
      <w:pPr>
        <w:pStyle w:val="Caption"/>
        <w:keepNext/>
        <w:rPr>
          <w:rFonts w:ascii="Trebuchet MS" w:hAnsi="Trebuchet MS"/>
        </w:rPr>
      </w:pPr>
      <w:r w:rsidRPr="008D5DE1">
        <w:rPr>
          <w:rFonts w:ascii="Trebuchet MS" w:hAnsi="Trebuchet MS"/>
        </w:rPr>
        <w:t xml:space="preserve">Table </w:t>
      </w:r>
      <w:r w:rsidRPr="008D5DE1">
        <w:rPr>
          <w:rFonts w:ascii="Trebuchet MS" w:hAnsi="Trebuchet MS"/>
        </w:rPr>
        <w:fldChar w:fldCharType="begin"/>
      </w:r>
      <w:r w:rsidRPr="008D5DE1">
        <w:rPr>
          <w:rFonts w:ascii="Trebuchet MS" w:hAnsi="Trebuchet MS"/>
        </w:rPr>
        <w:instrText xml:space="preserve"> SEQ Table \* ARABIC </w:instrText>
      </w:r>
      <w:r w:rsidRPr="008D5DE1">
        <w:rPr>
          <w:rFonts w:ascii="Trebuchet MS" w:hAnsi="Trebuchet MS"/>
        </w:rPr>
        <w:fldChar w:fldCharType="separate"/>
      </w:r>
      <w:r w:rsidR="00954BBB" w:rsidRPr="008D5DE1">
        <w:rPr>
          <w:rFonts w:ascii="Trebuchet MS" w:hAnsi="Trebuchet MS"/>
          <w:noProof/>
        </w:rPr>
        <w:t>3</w:t>
      </w:r>
      <w:r w:rsidRPr="008D5DE1">
        <w:rPr>
          <w:rFonts w:ascii="Trebuchet MS" w:hAnsi="Trebuchet MS"/>
        </w:rPr>
        <w:fldChar w:fldCharType="end"/>
      </w:r>
      <w:r w:rsidRPr="008D5DE1">
        <w:rPr>
          <w:rFonts w:ascii="Trebuchet MS" w:hAnsi="Trebuchet MS"/>
        </w:rPr>
        <w:t>. DIC model fits</w:t>
      </w:r>
    </w:p>
    <w:tbl>
      <w:tblPr>
        <w:tblStyle w:val="PharmeritTable2018"/>
        <w:tblW w:w="5000" w:type="pct"/>
        <w:tblLook w:val="04A0" w:firstRow="1" w:lastRow="0" w:firstColumn="1" w:lastColumn="0" w:noHBand="0" w:noVBand="1"/>
      </w:tblPr>
      <w:tblGrid>
        <w:gridCol w:w="4721"/>
        <w:gridCol w:w="2150"/>
        <w:gridCol w:w="2149"/>
      </w:tblGrid>
      <w:tr w:rsidR="00C30EC1" w:rsidRPr="008D5DE1" w14:paraId="63BFD63F" w14:textId="77777777" w:rsidTr="00D456A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3"/>
        </w:trPr>
        <w:tc>
          <w:tcPr>
            <w:tcW w:w="2617" w:type="pct"/>
            <w:shd w:val="clear" w:color="auto" w:fill="0D213A"/>
          </w:tcPr>
          <w:p w14:paraId="5F24C15C" w14:textId="463ECE65" w:rsidR="001F7EA8" w:rsidRPr="008D5DE1" w:rsidRDefault="0035227C" w:rsidP="0035227C">
            <w:pPr>
              <w:rPr>
                <w:rFonts w:ascii="Trebuchet MS" w:hAnsi="Trebuchet MS"/>
                <w:i/>
                <w:color w:val="FFFFFF" w:themeColor="background1"/>
                <w:sz w:val="20"/>
                <w:szCs w:val="20"/>
              </w:rPr>
            </w:pPr>
            <w:r w:rsidRPr="008D5DE1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Model</w:t>
            </w:r>
          </w:p>
        </w:tc>
        <w:tc>
          <w:tcPr>
            <w:tcW w:w="1192" w:type="pct"/>
            <w:shd w:val="clear" w:color="auto" w:fill="0D213A"/>
          </w:tcPr>
          <w:p w14:paraId="382841EC" w14:textId="0B513EAF" w:rsidR="00535C99" w:rsidRPr="008D5DE1" w:rsidRDefault="00535C99" w:rsidP="00926C86">
            <w:pPr>
              <w:jc w:val="right"/>
              <w:rPr>
                <w:rFonts w:ascii="Trebuchet MS" w:hAnsi="Trebuchet MS"/>
                <w:bCs/>
                <w:color w:val="FFFFFF" w:themeColor="background1"/>
                <w:sz w:val="20"/>
                <w:szCs w:val="20"/>
              </w:rPr>
            </w:pPr>
            <w:r w:rsidRPr="008D5DE1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OS</w:t>
            </w:r>
          </w:p>
        </w:tc>
        <w:tc>
          <w:tcPr>
            <w:tcW w:w="1191" w:type="pct"/>
            <w:shd w:val="clear" w:color="auto" w:fill="0D213A"/>
          </w:tcPr>
          <w:p w14:paraId="13F4E9E1" w14:textId="025D4991" w:rsidR="00535C99" w:rsidRPr="008D5DE1" w:rsidRDefault="00535C99" w:rsidP="00926C86">
            <w:pPr>
              <w:jc w:val="right"/>
              <w:rPr>
                <w:rFonts w:ascii="Trebuchet MS" w:hAnsi="Trebuchet MS"/>
                <w:bCs/>
                <w:color w:val="FFFFFF" w:themeColor="background1"/>
                <w:sz w:val="20"/>
                <w:szCs w:val="20"/>
              </w:rPr>
            </w:pPr>
            <w:r w:rsidRPr="008D5DE1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PFS</w:t>
            </w:r>
          </w:p>
        </w:tc>
      </w:tr>
      <w:tr w:rsidR="00C30EC1" w:rsidRPr="008D5DE1" w14:paraId="295D1200" w14:textId="77777777" w:rsidTr="00D456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2617" w:type="pct"/>
            <w:noWrap/>
            <w:vAlign w:val="bottom"/>
            <w:hideMark/>
          </w:tcPr>
          <w:p w14:paraId="518B129E" w14:textId="48E406E2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2) (fixed effects)</w:t>
            </w:r>
          </w:p>
        </w:tc>
        <w:tc>
          <w:tcPr>
            <w:tcW w:w="1192" w:type="pct"/>
          </w:tcPr>
          <w:p w14:paraId="55B84538" w14:textId="2B130C65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28.5539</w:t>
            </w:r>
          </w:p>
        </w:tc>
        <w:tc>
          <w:tcPr>
            <w:tcW w:w="1191" w:type="pct"/>
          </w:tcPr>
          <w:p w14:paraId="0E804388" w14:textId="6E1A5264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61.5619</w:t>
            </w:r>
          </w:p>
        </w:tc>
      </w:tr>
      <w:tr w:rsidR="00C30EC1" w:rsidRPr="008D5DE1" w14:paraId="0B9250E5" w14:textId="77777777" w:rsidTr="00D456AB">
        <w:trPr>
          <w:trHeight w:val="288"/>
        </w:trPr>
        <w:tc>
          <w:tcPr>
            <w:tcW w:w="2617" w:type="pct"/>
            <w:noWrap/>
            <w:vAlign w:val="bottom"/>
            <w:hideMark/>
          </w:tcPr>
          <w:p w14:paraId="72885142" w14:textId="6EE8DED2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2,-2) (fixed effects)</w:t>
            </w:r>
          </w:p>
        </w:tc>
        <w:tc>
          <w:tcPr>
            <w:tcW w:w="1192" w:type="pct"/>
          </w:tcPr>
          <w:p w14:paraId="123ADD9B" w14:textId="0F9BD840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22.5972</w:t>
            </w:r>
          </w:p>
        </w:tc>
        <w:tc>
          <w:tcPr>
            <w:tcW w:w="1191" w:type="pct"/>
          </w:tcPr>
          <w:p w14:paraId="22651B00" w14:textId="3FE640C3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68.68</w:t>
            </w:r>
            <w:r w:rsidR="00926C86" w:rsidRPr="008D5DE1">
              <w:rPr>
                <w:rFonts w:ascii="Trebuchet MS" w:hAnsi="Trebuchet MS"/>
                <w:sz w:val="20"/>
                <w:szCs w:val="20"/>
              </w:rPr>
              <w:t>00</w:t>
            </w:r>
          </w:p>
        </w:tc>
      </w:tr>
      <w:tr w:rsidR="00C30EC1" w:rsidRPr="008D5DE1" w14:paraId="6229BBCE" w14:textId="77777777" w:rsidTr="00D456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2617" w:type="pct"/>
            <w:noWrap/>
            <w:vAlign w:val="bottom"/>
            <w:hideMark/>
          </w:tcPr>
          <w:p w14:paraId="073626BB" w14:textId="3421B88F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2,-1) (fixed effects)</w:t>
            </w:r>
          </w:p>
        </w:tc>
        <w:tc>
          <w:tcPr>
            <w:tcW w:w="1192" w:type="pct"/>
          </w:tcPr>
          <w:p w14:paraId="0B2DDD33" w14:textId="192EFBC7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15.1445</w:t>
            </w:r>
          </w:p>
        </w:tc>
        <w:tc>
          <w:tcPr>
            <w:tcW w:w="1191" w:type="pct"/>
          </w:tcPr>
          <w:p w14:paraId="249888A1" w14:textId="03A3BA35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68.7387</w:t>
            </w:r>
          </w:p>
        </w:tc>
      </w:tr>
      <w:tr w:rsidR="00C30EC1" w:rsidRPr="008D5DE1" w14:paraId="074EBF1C" w14:textId="77777777" w:rsidTr="00D456AB">
        <w:trPr>
          <w:trHeight w:val="288"/>
        </w:trPr>
        <w:tc>
          <w:tcPr>
            <w:tcW w:w="2617" w:type="pct"/>
            <w:noWrap/>
            <w:vAlign w:val="bottom"/>
            <w:hideMark/>
          </w:tcPr>
          <w:p w14:paraId="7616BB4E" w14:textId="0CB21DFE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2,-0.5) (fixed effects)</w:t>
            </w:r>
          </w:p>
        </w:tc>
        <w:tc>
          <w:tcPr>
            <w:tcW w:w="1192" w:type="pct"/>
          </w:tcPr>
          <w:p w14:paraId="5374B51E" w14:textId="7A9512A2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07.5568</w:t>
            </w:r>
          </w:p>
        </w:tc>
        <w:tc>
          <w:tcPr>
            <w:tcW w:w="1191" w:type="pct"/>
          </w:tcPr>
          <w:p w14:paraId="0B084478" w14:textId="39063407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74.1631</w:t>
            </w:r>
          </w:p>
        </w:tc>
      </w:tr>
      <w:tr w:rsidR="00C30EC1" w:rsidRPr="008D5DE1" w14:paraId="65154B73" w14:textId="77777777" w:rsidTr="00D456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2617" w:type="pct"/>
            <w:noWrap/>
            <w:vAlign w:val="bottom"/>
            <w:hideMark/>
          </w:tcPr>
          <w:p w14:paraId="7306389C" w14:textId="28355D29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2,0) (fixed effects)</w:t>
            </w:r>
          </w:p>
        </w:tc>
        <w:tc>
          <w:tcPr>
            <w:tcW w:w="1192" w:type="pct"/>
          </w:tcPr>
          <w:p w14:paraId="65905012" w14:textId="094BA4BC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05.0474</w:t>
            </w:r>
          </w:p>
        </w:tc>
        <w:tc>
          <w:tcPr>
            <w:tcW w:w="1191" w:type="pct"/>
          </w:tcPr>
          <w:p w14:paraId="3630F07C" w14:textId="0A98247A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83.6895</w:t>
            </w:r>
          </w:p>
        </w:tc>
      </w:tr>
      <w:tr w:rsidR="00C30EC1" w:rsidRPr="008D5DE1" w14:paraId="63C4CF8D" w14:textId="77777777" w:rsidTr="00D456AB">
        <w:trPr>
          <w:trHeight w:val="288"/>
        </w:trPr>
        <w:tc>
          <w:tcPr>
            <w:tcW w:w="2617" w:type="pct"/>
            <w:noWrap/>
            <w:vAlign w:val="bottom"/>
            <w:hideMark/>
          </w:tcPr>
          <w:p w14:paraId="7CFC5F41" w14:textId="2243B71A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2,0.5) (fixed effects)</w:t>
            </w:r>
          </w:p>
        </w:tc>
        <w:tc>
          <w:tcPr>
            <w:tcW w:w="1192" w:type="pct"/>
          </w:tcPr>
          <w:p w14:paraId="1DC3073F" w14:textId="3F25CE37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02.6927</w:t>
            </w:r>
          </w:p>
        </w:tc>
        <w:tc>
          <w:tcPr>
            <w:tcW w:w="1191" w:type="pct"/>
          </w:tcPr>
          <w:p w14:paraId="6C382F94" w14:textId="445A7392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96.9649</w:t>
            </w:r>
          </w:p>
        </w:tc>
      </w:tr>
      <w:tr w:rsidR="00C30EC1" w:rsidRPr="008D5DE1" w14:paraId="3F12A2D1" w14:textId="77777777" w:rsidTr="00D456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2617" w:type="pct"/>
            <w:noWrap/>
            <w:vAlign w:val="bottom"/>
            <w:hideMark/>
          </w:tcPr>
          <w:p w14:paraId="105B4BF6" w14:textId="1AD425AF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2,1) (fixed effects)</w:t>
            </w:r>
          </w:p>
        </w:tc>
        <w:tc>
          <w:tcPr>
            <w:tcW w:w="1192" w:type="pct"/>
          </w:tcPr>
          <w:p w14:paraId="5477CA0A" w14:textId="3BA83422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01.8812</w:t>
            </w:r>
          </w:p>
        </w:tc>
        <w:tc>
          <w:tcPr>
            <w:tcW w:w="1191" w:type="pct"/>
          </w:tcPr>
          <w:p w14:paraId="01EDA09B" w14:textId="6D5E576F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10.9834</w:t>
            </w:r>
          </w:p>
        </w:tc>
      </w:tr>
      <w:tr w:rsidR="00C30EC1" w:rsidRPr="008D5DE1" w14:paraId="6A106909" w14:textId="77777777" w:rsidTr="00D456AB">
        <w:trPr>
          <w:trHeight w:val="288"/>
        </w:trPr>
        <w:tc>
          <w:tcPr>
            <w:tcW w:w="2617" w:type="pct"/>
            <w:noWrap/>
            <w:vAlign w:val="bottom"/>
            <w:hideMark/>
          </w:tcPr>
          <w:p w14:paraId="48FD05FD" w14:textId="57B657C1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2,2) (fixed effects)</w:t>
            </w:r>
          </w:p>
        </w:tc>
        <w:tc>
          <w:tcPr>
            <w:tcW w:w="1192" w:type="pct"/>
          </w:tcPr>
          <w:p w14:paraId="078ACF7C" w14:textId="33117FB9" w:rsidR="00940A31" w:rsidRPr="008D5DE1" w:rsidRDefault="00D456AB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Not converging</w:t>
            </w:r>
          </w:p>
        </w:tc>
        <w:tc>
          <w:tcPr>
            <w:tcW w:w="1191" w:type="pct"/>
          </w:tcPr>
          <w:p w14:paraId="5C96D5E4" w14:textId="74877842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37.3401</w:t>
            </w:r>
          </w:p>
        </w:tc>
      </w:tr>
      <w:tr w:rsidR="00C30EC1" w:rsidRPr="008D5DE1" w14:paraId="12A82942" w14:textId="77777777" w:rsidTr="00D456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2617" w:type="pct"/>
            <w:noWrap/>
            <w:vAlign w:val="bottom"/>
            <w:hideMark/>
          </w:tcPr>
          <w:p w14:paraId="129A65D3" w14:textId="09517543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1) (fixed effects)</w:t>
            </w:r>
          </w:p>
        </w:tc>
        <w:tc>
          <w:tcPr>
            <w:tcW w:w="1192" w:type="pct"/>
          </w:tcPr>
          <w:p w14:paraId="7204E8B8" w14:textId="4CD1A492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27.7378</w:t>
            </w:r>
          </w:p>
        </w:tc>
        <w:tc>
          <w:tcPr>
            <w:tcW w:w="1191" w:type="pct"/>
          </w:tcPr>
          <w:p w14:paraId="3C5F7553" w14:textId="134C25F0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77.6337</w:t>
            </w:r>
          </w:p>
        </w:tc>
      </w:tr>
      <w:tr w:rsidR="00C30EC1" w:rsidRPr="008D5DE1" w14:paraId="533896C8" w14:textId="77777777" w:rsidTr="00D456AB">
        <w:trPr>
          <w:trHeight w:val="288"/>
        </w:trPr>
        <w:tc>
          <w:tcPr>
            <w:tcW w:w="2617" w:type="pct"/>
            <w:noWrap/>
            <w:vAlign w:val="bottom"/>
            <w:hideMark/>
          </w:tcPr>
          <w:p w14:paraId="58437615" w14:textId="11E3E8D3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1,-1) (fixed effects)</w:t>
            </w:r>
          </w:p>
        </w:tc>
        <w:tc>
          <w:tcPr>
            <w:tcW w:w="1192" w:type="pct"/>
          </w:tcPr>
          <w:p w14:paraId="123E59A2" w14:textId="641B93BE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07.1239</w:t>
            </w:r>
          </w:p>
        </w:tc>
        <w:tc>
          <w:tcPr>
            <w:tcW w:w="1191" w:type="pct"/>
          </w:tcPr>
          <w:p w14:paraId="55356AA7" w14:textId="51A3E578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78.3008</w:t>
            </w:r>
          </w:p>
        </w:tc>
      </w:tr>
      <w:tr w:rsidR="00C30EC1" w:rsidRPr="008D5DE1" w14:paraId="411D6DD3" w14:textId="77777777" w:rsidTr="00D456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2617" w:type="pct"/>
            <w:noWrap/>
            <w:vAlign w:val="bottom"/>
            <w:hideMark/>
          </w:tcPr>
          <w:p w14:paraId="3CFD5F2F" w14:textId="6F67A750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1,-0.5) (fixed effects)</w:t>
            </w:r>
          </w:p>
        </w:tc>
        <w:tc>
          <w:tcPr>
            <w:tcW w:w="1192" w:type="pct"/>
          </w:tcPr>
          <w:p w14:paraId="242440CC" w14:textId="707BF5F6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11.3478</w:t>
            </w:r>
          </w:p>
        </w:tc>
        <w:tc>
          <w:tcPr>
            <w:tcW w:w="1191" w:type="pct"/>
          </w:tcPr>
          <w:p w14:paraId="4E38BE1C" w14:textId="02428460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86.6596</w:t>
            </w:r>
          </w:p>
        </w:tc>
      </w:tr>
      <w:tr w:rsidR="00C30EC1" w:rsidRPr="008D5DE1" w14:paraId="150F5DC1" w14:textId="77777777" w:rsidTr="00D456AB">
        <w:trPr>
          <w:trHeight w:val="288"/>
        </w:trPr>
        <w:tc>
          <w:tcPr>
            <w:tcW w:w="2617" w:type="pct"/>
            <w:noWrap/>
            <w:vAlign w:val="bottom"/>
            <w:hideMark/>
          </w:tcPr>
          <w:p w14:paraId="210B03B5" w14:textId="768A9EE5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1,0) (fixed effects)</w:t>
            </w:r>
          </w:p>
        </w:tc>
        <w:tc>
          <w:tcPr>
            <w:tcW w:w="1192" w:type="pct"/>
          </w:tcPr>
          <w:p w14:paraId="30E2300C" w14:textId="35CB1E88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06.3537</w:t>
            </w:r>
          </w:p>
        </w:tc>
        <w:tc>
          <w:tcPr>
            <w:tcW w:w="1191" w:type="pct"/>
          </w:tcPr>
          <w:p w14:paraId="176E4399" w14:textId="7754CD86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01.3737</w:t>
            </w:r>
          </w:p>
        </w:tc>
      </w:tr>
      <w:tr w:rsidR="00C30EC1" w:rsidRPr="008D5DE1" w14:paraId="73FA34F6" w14:textId="77777777" w:rsidTr="00D456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2617" w:type="pct"/>
            <w:noWrap/>
            <w:vAlign w:val="bottom"/>
            <w:hideMark/>
          </w:tcPr>
          <w:p w14:paraId="098C7CAC" w14:textId="3EFEBAB1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1,0.5) (fixed effects)</w:t>
            </w:r>
          </w:p>
        </w:tc>
        <w:tc>
          <w:tcPr>
            <w:tcW w:w="1192" w:type="pct"/>
          </w:tcPr>
          <w:p w14:paraId="2154CB7C" w14:textId="68CC3052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06.1599</w:t>
            </w:r>
          </w:p>
        </w:tc>
        <w:tc>
          <w:tcPr>
            <w:tcW w:w="1191" w:type="pct"/>
          </w:tcPr>
          <w:p w14:paraId="6FD44232" w14:textId="0B843C40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16.9097</w:t>
            </w:r>
          </w:p>
        </w:tc>
      </w:tr>
      <w:tr w:rsidR="00C30EC1" w:rsidRPr="008D5DE1" w14:paraId="7DD7F3A5" w14:textId="77777777" w:rsidTr="00D456AB">
        <w:trPr>
          <w:trHeight w:val="288"/>
        </w:trPr>
        <w:tc>
          <w:tcPr>
            <w:tcW w:w="2617" w:type="pct"/>
            <w:noWrap/>
            <w:vAlign w:val="bottom"/>
            <w:hideMark/>
          </w:tcPr>
          <w:p w14:paraId="60CEC9CF" w14:textId="4D4CE9BF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1,1) (fixed effects)</w:t>
            </w:r>
          </w:p>
        </w:tc>
        <w:tc>
          <w:tcPr>
            <w:tcW w:w="1192" w:type="pct"/>
          </w:tcPr>
          <w:p w14:paraId="7423B7C9" w14:textId="4C9C4631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07.0309</w:t>
            </w:r>
          </w:p>
        </w:tc>
        <w:tc>
          <w:tcPr>
            <w:tcW w:w="1191" w:type="pct"/>
          </w:tcPr>
          <w:p w14:paraId="3FF2DF12" w14:textId="31AC220B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33.3391</w:t>
            </w:r>
          </w:p>
        </w:tc>
      </w:tr>
      <w:tr w:rsidR="00C30EC1" w:rsidRPr="008D5DE1" w14:paraId="5BFFFDDC" w14:textId="77777777" w:rsidTr="00D456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2617" w:type="pct"/>
            <w:noWrap/>
            <w:vAlign w:val="bottom"/>
            <w:hideMark/>
          </w:tcPr>
          <w:p w14:paraId="60AAEFAF" w14:textId="1AB02F3D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1,2) (fixed effects)</w:t>
            </w:r>
          </w:p>
        </w:tc>
        <w:tc>
          <w:tcPr>
            <w:tcW w:w="1192" w:type="pct"/>
          </w:tcPr>
          <w:p w14:paraId="4B705B1F" w14:textId="0D835F89" w:rsidR="00940A31" w:rsidRPr="008D5DE1" w:rsidRDefault="00D456AB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Not converging</w:t>
            </w:r>
          </w:p>
        </w:tc>
        <w:tc>
          <w:tcPr>
            <w:tcW w:w="1191" w:type="pct"/>
          </w:tcPr>
          <w:p w14:paraId="334D0B93" w14:textId="5140FE93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59.5024</w:t>
            </w:r>
          </w:p>
        </w:tc>
      </w:tr>
      <w:tr w:rsidR="00C30EC1" w:rsidRPr="008D5DE1" w14:paraId="31B6CDAB" w14:textId="77777777" w:rsidTr="00D456AB">
        <w:trPr>
          <w:trHeight w:val="288"/>
        </w:trPr>
        <w:tc>
          <w:tcPr>
            <w:tcW w:w="2617" w:type="pct"/>
            <w:noWrap/>
            <w:vAlign w:val="bottom"/>
            <w:hideMark/>
          </w:tcPr>
          <w:p w14:paraId="06BABC57" w14:textId="7410EB62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0.5) (fixed effects)</w:t>
            </w:r>
          </w:p>
        </w:tc>
        <w:tc>
          <w:tcPr>
            <w:tcW w:w="1192" w:type="pct"/>
          </w:tcPr>
          <w:p w14:paraId="25519969" w14:textId="66EF0011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25.4133</w:t>
            </w:r>
          </w:p>
        </w:tc>
        <w:tc>
          <w:tcPr>
            <w:tcW w:w="1191" w:type="pct"/>
          </w:tcPr>
          <w:p w14:paraId="3BF3926F" w14:textId="030AD898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80.6506</w:t>
            </w:r>
          </w:p>
        </w:tc>
      </w:tr>
      <w:tr w:rsidR="00C30EC1" w:rsidRPr="008D5DE1" w14:paraId="4BACDBC9" w14:textId="77777777" w:rsidTr="00D456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2617" w:type="pct"/>
            <w:noWrap/>
            <w:vAlign w:val="bottom"/>
            <w:hideMark/>
          </w:tcPr>
          <w:p w14:paraId="4CFCE7A5" w14:textId="01B440C4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0.5,-0.5) (fixed effects)</w:t>
            </w:r>
          </w:p>
        </w:tc>
        <w:tc>
          <w:tcPr>
            <w:tcW w:w="1192" w:type="pct"/>
          </w:tcPr>
          <w:p w14:paraId="1F3E2CC6" w14:textId="77AA8985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07.3684</w:t>
            </w:r>
          </w:p>
        </w:tc>
        <w:tc>
          <w:tcPr>
            <w:tcW w:w="1191" w:type="pct"/>
          </w:tcPr>
          <w:p w14:paraId="343E8790" w14:textId="7F4F45B6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99.855</w:t>
            </w:r>
            <w:r w:rsidR="00926C86" w:rsidRPr="008D5DE1">
              <w:rPr>
                <w:rFonts w:ascii="Trebuchet MS" w:hAnsi="Trebuchet MS"/>
                <w:sz w:val="20"/>
                <w:szCs w:val="20"/>
              </w:rPr>
              <w:t>0</w:t>
            </w:r>
          </w:p>
        </w:tc>
      </w:tr>
      <w:tr w:rsidR="00C30EC1" w:rsidRPr="008D5DE1" w14:paraId="546B0632" w14:textId="77777777" w:rsidTr="00D456AB">
        <w:trPr>
          <w:trHeight w:val="288"/>
        </w:trPr>
        <w:tc>
          <w:tcPr>
            <w:tcW w:w="2617" w:type="pct"/>
            <w:noWrap/>
            <w:vAlign w:val="bottom"/>
            <w:hideMark/>
          </w:tcPr>
          <w:p w14:paraId="41789AD1" w14:textId="7B254ACF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0.5,0) (fixed effects)</w:t>
            </w:r>
          </w:p>
        </w:tc>
        <w:tc>
          <w:tcPr>
            <w:tcW w:w="1192" w:type="pct"/>
          </w:tcPr>
          <w:p w14:paraId="64EA1A87" w14:textId="76BAEAFB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09.3095</w:t>
            </w:r>
          </w:p>
        </w:tc>
        <w:tc>
          <w:tcPr>
            <w:tcW w:w="1191" w:type="pct"/>
          </w:tcPr>
          <w:p w14:paraId="30595301" w14:textId="4D89E820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13.3352</w:t>
            </w:r>
          </w:p>
        </w:tc>
      </w:tr>
      <w:tr w:rsidR="00C30EC1" w:rsidRPr="008D5DE1" w14:paraId="433E1BFF" w14:textId="77777777" w:rsidTr="00D456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2617" w:type="pct"/>
            <w:noWrap/>
            <w:vAlign w:val="bottom"/>
            <w:hideMark/>
          </w:tcPr>
          <w:p w14:paraId="28D995AA" w14:textId="60B3DC76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0.5,0.5) (fixed effects)</w:t>
            </w:r>
          </w:p>
        </w:tc>
        <w:tc>
          <w:tcPr>
            <w:tcW w:w="1192" w:type="pct"/>
          </w:tcPr>
          <w:p w14:paraId="15B1B8A3" w14:textId="0D61995C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08.9233</w:t>
            </w:r>
          </w:p>
        </w:tc>
        <w:tc>
          <w:tcPr>
            <w:tcW w:w="1191" w:type="pct"/>
          </w:tcPr>
          <w:p w14:paraId="14D2CACA" w14:textId="1BDA530D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31.1895</w:t>
            </w:r>
          </w:p>
        </w:tc>
      </w:tr>
      <w:tr w:rsidR="00C30EC1" w:rsidRPr="008D5DE1" w14:paraId="456EA76B" w14:textId="77777777" w:rsidTr="00D456AB">
        <w:trPr>
          <w:trHeight w:val="288"/>
        </w:trPr>
        <w:tc>
          <w:tcPr>
            <w:tcW w:w="2617" w:type="pct"/>
            <w:noWrap/>
            <w:vAlign w:val="bottom"/>
            <w:hideMark/>
          </w:tcPr>
          <w:p w14:paraId="40C4F0A2" w14:textId="6F1D95F9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0.5,1) (fixed effects)</w:t>
            </w:r>
          </w:p>
        </w:tc>
        <w:tc>
          <w:tcPr>
            <w:tcW w:w="1192" w:type="pct"/>
          </w:tcPr>
          <w:p w14:paraId="59CB8FB8" w14:textId="3E0625E4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09.7561</w:t>
            </w:r>
          </w:p>
        </w:tc>
        <w:tc>
          <w:tcPr>
            <w:tcW w:w="1191" w:type="pct"/>
          </w:tcPr>
          <w:p w14:paraId="190B4CCE" w14:textId="4E94E02B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47.0343</w:t>
            </w:r>
          </w:p>
        </w:tc>
      </w:tr>
      <w:tr w:rsidR="00C30EC1" w:rsidRPr="008D5DE1" w14:paraId="5712D7CE" w14:textId="77777777" w:rsidTr="00D456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2617" w:type="pct"/>
            <w:noWrap/>
            <w:vAlign w:val="bottom"/>
            <w:hideMark/>
          </w:tcPr>
          <w:p w14:paraId="41197ECD" w14:textId="5D0F5C01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0.5,2) (fixed effects)</w:t>
            </w:r>
          </w:p>
        </w:tc>
        <w:tc>
          <w:tcPr>
            <w:tcW w:w="1192" w:type="pct"/>
          </w:tcPr>
          <w:p w14:paraId="08939416" w14:textId="638C70AC" w:rsidR="00940A31" w:rsidRPr="008D5DE1" w:rsidRDefault="00675086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Not converging</w:t>
            </w:r>
          </w:p>
        </w:tc>
        <w:tc>
          <w:tcPr>
            <w:tcW w:w="1191" w:type="pct"/>
          </w:tcPr>
          <w:p w14:paraId="2CF4DA3E" w14:textId="16A89E1B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70.3001</w:t>
            </w:r>
          </w:p>
        </w:tc>
      </w:tr>
      <w:tr w:rsidR="00C30EC1" w:rsidRPr="008D5DE1" w14:paraId="3B948BA3" w14:textId="77777777" w:rsidTr="00D456AB">
        <w:trPr>
          <w:trHeight w:val="288"/>
        </w:trPr>
        <w:tc>
          <w:tcPr>
            <w:tcW w:w="2617" w:type="pct"/>
            <w:noWrap/>
            <w:vAlign w:val="bottom"/>
            <w:hideMark/>
          </w:tcPr>
          <w:p w14:paraId="08EDCFDB" w14:textId="31497798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0) (fixed effects)</w:t>
            </w:r>
          </w:p>
        </w:tc>
        <w:tc>
          <w:tcPr>
            <w:tcW w:w="1192" w:type="pct"/>
          </w:tcPr>
          <w:p w14:paraId="6BCBB3E4" w14:textId="5D61B9F8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22.0661</w:t>
            </w:r>
          </w:p>
        </w:tc>
        <w:tc>
          <w:tcPr>
            <w:tcW w:w="1191" w:type="pct"/>
          </w:tcPr>
          <w:p w14:paraId="4C32F16D" w14:textId="1F326542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78.099</w:t>
            </w:r>
            <w:r w:rsidR="00926C86" w:rsidRPr="008D5DE1">
              <w:rPr>
                <w:rFonts w:ascii="Trebuchet MS" w:hAnsi="Trebuchet MS"/>
                <w:sz w:val="20"/>
                <w:szCs w:val="20"/>
              </w:rPr>
              <w:t>0</w:t>
            </w:r>
          </w:p>
        </w:tc>
      </w:tr>
      <w:tr w:rsidR="00C30EC1" w:rsidRPr="008D5DE1" w14:paraId="11257A86" w14:textId="77777777" w:rsidTr="00D456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2617" w:type="pct"/>
            <w:noWrap/>
            <w:vAlign w:val="bottom"/>
            <w:hideMark/>
          </w:tcPr>
          <w:p w14:paraId="4CBDD21E" w14:textId="6A7DC4E7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0,0) (fixed effects)</w:t>
            </w:r>
          </w:p>
        </w:tc>
        <w:tc>
          <w:tcPr>
            <w:tcW w:w="1192" w:type="pct"/>
          </w:tcPr>
          <w:p w14:paraId="25EB2BB2" w14:textId="2AA1ECCE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09.8433</w:t>
            </w:r>
          </w:p>
        </w:tc>
        <w:tc>
          <w:tcPr>
            <w:tcW w:w="1191" w:type="pct"/>
          </w:tcPr>
          <w:p w14:paraId="67BE5252" w14:textId="101B7DFF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30.7859</w:t>
            </w:r>
          </w:p>
        </w:tc>
      </w:tr>
      <w:tr w:rsidR="00C30EC1" w:rsidRPr="008D5DE1" w14:paraId="2F7B7F53" w14:textId="77777777" w:rsidTr="00D456AB">
        <w:trPr>
          <w:trHeight w:val="288"/>
        </w:trPr>
        <w:tc>
          <w:tcPr>
            <w:tcW w:w="2617" w:type="pct"/>
            <w:noWrap/>
            <w:vAlign w:val="bottom"/>
            <w:hideMark/>
          </w:tcPr>
          <w:p w14:paraId="65DA1489" w14:textId="3D509770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0,0.5) (fixed effects)</w:t>
            </w:r>
          </w:p>
        </w:tc>
        <w:tc>
          <w:tcPr>
            <w:tcW w:w="1192" w:type="pct"/>
          </w:tcPr>
          <w:p w14:paraId="1D2E6410" w14:textId="5D057092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11.664</w:t>
            </w:r>
            <w:r w:rsidR="00926C86" w:rsidRPr="008D5DE1">
              <w:rPr>
                <w:rFonts w:ascii="Trebuchet MS" w:hAnsi="Trebuchet MS"/>
                <w:sz w:val="20"/>
                <w:szCs w:val="20"/>
              </w:rPr>
              <w:t>0</w:t>
            </w:r>
          </w:p>
        </w:tc>
        <w:tc>
          <w:tcPr>
            <w:tcW w:w="1191" w:type="pct"/>
          </w:tcPr>
          <w:p w14:paraId="67C2EE49" w14:textId="5C1DC6E8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46.4398</w:t>
            </w:r>
          </w:p>
        </w:tc>
      </w:tr>
      <w:tr w:rsidR="00C30EC1" w:rsidRPr="008D5DE1" w14:paraId="0E90B032" w14:textId="77777777" w:rsidTr="00D456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2617" w:type="pct"/>
            <w:noWrap/>
            <w:vAlign w:val="bottom"/>
            <w:hideMark/>
          </w:tcPr>
          <w:p w14:paraId="2FD0686C" w14:textId="57CE713D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0,1) (fixed effects)</w:t>
            </w:r>
          </w:p>
        </w:tc>
        <w:tc>
          <w:tcPr>
            <w:tcW w:w="1192" w:type="pct"/>
          </w:tcPr>
          <w:p w14:paraId="0EAACF6F" w14:textId="1CAEA568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12.9932</w:t>
            </w:r>
          </w:p>
        </w:tc>
        <w:tc>
          <w:tcPr>
            <w:tcW w:w="1191" w:type="pct"/>
          </w:tcPr>
          <w:p w14:paraId="23D90F14" w14:textId="383D7AFA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60.8262</w:t>
            </w:r>
          </w:p>
        </w:tc>
      </w:tr>
      <w:tr w:rsidR="00C30EC1" w:rsidRPr="008D5DE1" w14:paraId="61EF4BEE" w14:textId="77777777" w:rsidTr="00D456AB">
        <w:trPr>
          <w:trHeight w:val="288"/>
        </w:trPr>
        <w:tc>
          <w:tcPr>
            <w:tcW w:w="2617" w:type="pct"/>
            <w:noWrap/>
            <w:vAlign w:val="bottom"/>
            <w:hideMark/>
          </w:tcPr>
          <w:p w14:paraId="5FC42A8E" w14:textId="25DB0AED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0,2) (fixed effects)</w:t>
            </w:r>
          </w:p>
        </w:tc>
        <w:tc>
          <w:tcPr>
            <w:tcW w:w="1192" w:type="pct"/>
          </w:tcPr>
          <w:p w14:paraId="75FE13AD" w14:textId="2BE10D6C" w:rsidR="00940A31" w:rsidRPr="008D5DE1" w:rsidRDefault="00675086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Not converging</w:t>
            </w:r>
          </w:p>
        </w:tc>
        <w:tc>
          <w:tcPr>
            <w:tcW w:w="1191" w:type="pct"/>
          </w:tcPr>
          <w:p w14:paraId="62736FB4" w14:textId="025DFDBC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79.8799</w:t>
            </w:r>
          </w:p>
        </w:tc>
      </w:tr>
      <w:tr w:rsidR="00C30EC1" w:rsidRPr="008D5DE1" w14:paraId="35B1EDB6" w14:textId="77777777" w:rsidTr="00D456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2617" w:type="pct"/>
            <w:noWrap/>
            <w:vAlign w:val="bottom"/>
            <w:hideMark/>
          </w:tcPr>
          <w:p w14:paraId="3440DE80" w14:textId="5F3EF0CD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lastRenderedPageBreak/>
              <w:t>FP(0.5) (fixed effects)</w:t>
            </w:r>
          </w:p>
        </w:tc>
        <w:tc>
          <w:tcPr>
            <w:tcW w:w="1192" w:type="pct"/>
          </w:tcPr>
          <w:p w14:paraId="0F035C65" w14:textId="34BC78F7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18.523</w:t>
            </w:r>
            <w:r w:rsidR="00926C86" w:rsidRPr="008D5DE1">
              <w:rPr>
                <w:rFonts w:ascii="Trebuchet MS" w:hAnsi="Trebuchet MS"/>
                <w:sz w:val="20"/>
                <w:szCs w:val="20"/>
              </w:rPr>
              <w:t>0</w:t>
            </w:r>
          </w:p>
        </w:tc>
        <w:tc>
          <w:tcPr>
            <w:tcW w:w="1191" w:type="pct"/>
          </w:tcPr>
          <w:p w14:paraId="7DF1154F" w14:textId="2E24B32A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73.2221</w:t>
            </w:r>
          </w:p>
        </w:tc>
      </w:tr>
      <w:tr w:rsidR="00C30EC1" w:rsidRPr="008D5DE1" w14:paraId="0A3F28D0" w14:textId="77777777" w:rsidTr="00D456AB">
        <w:trPr>
          <w:trHeight w:val="288"/>
        </w:trPr>
        <w:tc>
          <w:tcPr>
            <w:tcW w:w="2617" w:type="pct"/>
            <w:noWrap/>
            <w:vAlign w:val="bottom"/>
            <w:hideMark/>
          </w:tcPr>
          <w:p w14:paraId="05F91E83" w14:textId="0CA8C5FD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0.5,0.5) (fixed effects)</w:t>
            </w:r>
          </w:p>
        </w:tc>
        <w:tc>
          <w:tcPr>
            <w:tcW w:w="1192" w:type="pct"/>
          </w:tcPr>
          <w:p w14:paraId="077FB2DA" w14:textId="33520558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13.4884</w:t>
            </w:r>
          </w:p>
        </w:tc>
        <w:tc>
          <w:tcPr>
            <w:tcW w:w="1191" w:type="pct"/>
          </w:tcPr>
          <w:p w14:paraId="7DB04AE6" w14:textId="622B4A1B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60.5627</w:t>
            </w:r>
          </w:p>
        </w:tc>
      </w:tr>
      <w:tr w:rsidR="00C30EC1" w:rsidRPr="008D5DE1" w14:paraId="76D802A5" w14:textId="77777777" w:rsidTr="00D456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2617" w:type="pct"/>
            <w:noWrap/>
            <w:vAlign w:val="bottom"/>
            <w:hideMark/>
          </w:tcPr>
          <w:p w14:paraId="340D6877" w14:textId="41C02266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0.5,1) (fixed effects)</w:t>
            </w:r>
          </w:p>
        </w:tc>
        <w:tc>
          <w:tcPr>
            <w:tcW w:w="1192" w:type="pct"/>
          </w:tcPr>
          <w:p w14:paraId="2C25CB89" w14:textId="6212AFE3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15.6279</w:t>
            </w:r>
          </w:p>
        </w:tc>
        <w:tc>
          <w:tcPr>
            <w:tcW w:w="1191" w:type="pct"/>
          </w:tcPr>
          <w:p w14:paraId="32689A2C" w14:textId="5010AB0E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71.6328</w:t>
            </w:r>
          </w:p>
        </w:tc>
      </w:tr>
      <w:tr w:rsidR="00C30EC1" w:rsidRPr="008D5DE1" w14:paraId="59E1E5AE" w14:textId="77777777" w:rsidTr="00D456AB">
        <w:trPr>
          <w:trHeight w:val="288"/>
        </w:trPr>
        <w:tc>
          <w:tcPr>
            <w:tcW w:w="2617" w:type="pct"/>
            <w:noWrap/>
            <w:vAlign w:val="bottom"/>
            <w:hideMark/>
          </w:tcPr>
          <w:p w14:paraId="57EA7B56" w14:textId="02F47255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0.5,2) (fixed effects)</w:t>
            </w:r>
          </w:p>
        </w:tc>
        <w:tc>
          <w:tcPr>
            <w:tcW w:w="1192" w:type="pct"/>
          </w:tcPr>
          <w:p w14:paraId="133B7AAB" w14:textId="635EE1E5" w:rsidR="00940A31" w:rsidRPr="008D5DE1" w:rsidRDefault="00675086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Not converging</w:t>
            </w:r>
          </w:p>
        </w:tc>
        <w:tc>
          <w:tcPr>
            <w:tcW w:w="1191" w:type="pct"/>
          </w:tcPr>
          <w:p w14:paraId="7F25F3BC" w14:textId="6EB299B5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83.8631</w:t>
            </w:r>
          </w:p>
        </w:tc>
      </w:tr>
      <w:tr w:rsidR="00C30EC1" w:rsidRPr="008D5DE1" w14:paraId="0A78B85E" w14:textId="77777777" w:rsidTr="00D456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2617" w:type="pct"/>
            <w:noWrap/>
            <w:vAlign w:val="bottom"/>
            <w:hideMark/>
          </w:tcPr>
          <w:p w14:paraId="4A351788" w14:textId="76D2E118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1) (fixed effects)</w:t>
            </w:r>
          </w:p>
        </w:tc>
        <w:tc>
          <w:tcPr>
            <w:tcW w:w="1192" w:type="pct"/>
          </w:tcPr>
          <w:p w14:paraId="0E4332FC" w14:textId="7CAB39D9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16.3228</w:t>
            </w:r>
          </w:p>
        </w:tc>
        <w:tc>
          <w:tcPr>
            <w:tcW w:w="1191" w:type="pct"/>
          </w:tcPr>
          <w:p w14:paraId="2B397606" w14:textId="0ED75D39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71.2471</w:t>
            </w:r>
          </w:p>
        </w:tc>
      </w:tr>
      <w:tr w:rsidR="00C30EC1" w:rsidRPr="008D5DE1" w14:paraId="7AFF91E6" w14:textId="77777777" w:rsidTr="00D456AB">
        <w:trPr>
          <w:trHeight w:val="288"/>
        </w:trPr>
        <w:tc>
          <w:tcPr>
            <w:tcW w:w="2617" w:type="pct"/>
            <w:noWrap/>
            <w:vAlign w:val="bottom"/>
            <w:hideMark/>
          </w:tcPr>
          <w:p w14:paraId="5445A0F3" w14:textId="13125B19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1,1) (fixed effects)</w:t>
            </w:r>
          </w:p>
        </w:tc>
        <w:tc>
          <w:tcPr>
            <w:tcW w:w="1192" w:type="pct"/>
          </w:tcPr>
          <w:p w14:paraId="52832C41" w14:textId="5637970A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16.9066</w:t>
            </w:r>
          </w:p>
        </w:tc>
        <w:tc>
          <w:tcPr>
            <w:tcW w:w="1191" w:type="pct"/>
          </w:tcPr>
          <w:p w14:paraId="5958FC0E" w14:textId="7566DABB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78.6368</w:t>
            </w:r>
          </w:p>
        </w:tc>
      </w:tr>
      <w:tr w:rsidR="00C30EC1" w:rsidRPr="008D5DE1" w14:paraId="69868F27" w14:textId="77777777" w:rsidTr="00D456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2617" w:type="pct"/>
            <w:noWrap/>
            <w:vAlign w:val="bottom"/>
            <w:hideMark/>
          </w:tcPr>
          <w:p w14:paraId="398D1001" w14:textId="423D7E90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1,2) (fixed effects)</w:t>
            </w:r>
          </w:p>
        </w:tc>
        <w:tc>
          <w:tcPr>
            <w:tcW w:w="1192" w:type="pct"/>
          </w:tcPr>
          <w:p w14:paraId="39E86097" w14:textId="34082C5B" w:rsidR="00940A31" w:rsidRPr="008D5DE1" w:rsidRDefault="0028175D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Not converging</w:t>
            </w:r>
          </w:p>
        </w:tc>
        <w:tc>
          <w:tcPr>
            <w:tcW w:w="1191" w:type="pct"/>
          </w:tcPr>
          <w:p w14:paraId="2DE85632" w14:textId="39C0738C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82.3083</w:t>
            </w:r>
          </w:p>
        </w:tc>
      </w:tr>
      <w:tr w:rsidR="00C30EC1" w:rsidRPr="008D5DE1" w14:paraId="5F5122AA" w14:textId="77777777" w:rsidTr="00D456AB">
        <w:trPr>
          <w:trHeight w:val="288"/>
        </w:trPr>
        <w:tc>
          <w:tcPr>
            <w:tcW w:w="2617" w:type="pct"/>
            <w:noWrap/>
            <w:vAlign w:val="bottom"/>
            <w:hideMark/>
          </w:tcPr>
          <w:p w14:paraId="6A2EB603" w14:textId="4C2D21CB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2) (fixed effects)</w:t>
            </w:r>
          </w:p>
        </w:tc>
        <w:tc>
          <w:tcPr>
            <w:tcW w:w="1192" w:type="pct"/>
          </w:tcPr>
          <w:p w14:paraId="2599AE3D" w14:textId="191161BF" w:rsidR="00940A31" w:rsidRPr="008D5DE1" w:rsidRDefault="0028175D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Not converging</w:t>
            </w:r>
          </w:p>
        </w:tc>
        <w:tc>
          <w:tcPr>
            <w:tcW w:w="1191" w:type="pct"/>
          </w:tcPr>
          <w:p w14:paraId="691E289F" w14:textId="64609933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76.231</w:t>
            </w:r>
            <w:r w:rsidR="00926C86" w:rsidRPr="008D5DE1">
              <w:rPr>
                <w:rFonts w:ascii="Trebuchet MS" w:hAnsi="Trebuchet MS"/>
                <w:sz w:val="20"/>
                <w:szCs w:val="20"/>
              </w:rPr>
              <w:t>0</w:t>
            </w:r>
          </w:p>
        </w:tc>
      </w:tr>
      <w:tr w:rsidR="00C30EC1" w:rsidRPr="008D5DE1" w14:paraId="5695AA1D" w14:textId="77777777" w:rsidTr="00D456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2617" w:type="pct"/>
            <w:noWrap/>
            <w:vAlign w:val="bottom"/>
            <w:hideMark/>
          </w:tcPr>
          <w:p w14:paraId="46ABCC18" w14:textId="2788F349" w:rsidR="00A60147" w:rsidRPr="008D5DE1" w:rsidRDefault="00940A31" w:rsidP="00940A31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2,2) (fixed effects)</w:t>
            </w:r>
          </w:p>
        </w:tc>
        <w:tc>
          <w:tcPr>
            <w:tcW w:w="1192" w:type="pct"/>
          </w:tcPr>
          <w:p w14:paraId="22FF1717" w14:textId="00060749" w:rsidR="00940A31" w:rsidRPr="008D5DE1" w:rsidRDefault="0028175D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Not converging</w:t>
            </w:r>
          </w:p>
        </w:tc>
        <w:tc>
          <w:tcPr>
            <w:tcW w:w="1191" w:type="pct"/>
          </w:tcPr>
          <w:p w14:paraId="01579A9C" w14:textId="2D39C2A6" w:rsidR="00940A31" w:rsidRPr="008D5DE1" w:rsidRDefault="00940A31" w:rsidP="00926C86">
            <w:pPr>
              <w:jc w:val="right"/>
              <w:rPr>
                <w:rFonts w:ascii="Trebuchet MS" w:hAnsi="Trebuchet MS"/>
                <w:bCs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75.3668</w:t>
            </w:r>
          </w:p>
        </w:tc>
      </w:tr>
      <w:tr w:rsidR="00C30EC1" w:rsidRPr="008D5DE1" w14:paraId="44038DA9" w14:textId="77777777" w:rsidTr="00D456AB">
        <w:trPr>
          <w:trHeight w:val="288"/>
        </w:trPr>
        <w:tc>
          <w:tcPr>
            <w:tcW w:w="2617" w:type="pct"/>
            <w:noWrap/>
            <w:hideMark/>
          </w:tcPr>
          <w:p w14:paraId="46ABFECA" w14:textId="77777777" w:rsidR="00A60147" w:rsidRPr="008D5DE1" w:rsidRDefault="00A60147" w:rsidP="0035227C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loglogistic (fixed effects)</w:t>
            </w:r>
          </w:p>
        </w:tc>
        <w:tc>
          <w:tcPr>
            <w:tcW w:w="1192" w:type="pct"/>
          </w:tcPr>
          <w:p w14:paraId="51D49116" w14:textId="6123C709" w:rsidR="0035227C" w:rsidRPr="008D5DE1" w:rsidRDefault="0035227C" w:rsidP="00926C86">
            <w:pPr>
              <w:jc w:val="right"/>
              <w:rPr>
                <w:rFonts w:ascii="Trebuchet MS" w:hAnsi="Trebuchet MS"/>
                <w:bCs/>
                <w:color w:val="000000"/>
                <w:sz w:val="20"/>
                <w:szCs w:val="20"/>
              </w:rPr>
            </w:pPr>
            <w:r w:rsidRPr="008D5DE1">
              <w:rPr>
                <w:rFonts w:ascii="Trebuchet MS" w:hAnsi="Trebuchet MS"/>
                <w:color w:val="000000"/>
                <w:sz w:val="20"/>
                <w:szCs w:val="20"/>
              </w:rPr>
              <w:t>230.9017</w:t>
            </w:r>
          </w:p>
        </w:tc>
        <w:tc>
          <w:tcPr>
            <w:tcW w:w="1191" w:type="pct"/>
          </w:tcPr>
          <w:p w14:paraId="7726D5E1" w14:textId="3609A499" w:rsidR="0035227C" w:rsidRPr="008D5DE1" w:rsidRDefault="0035227C" w:rsidP="00926C86">
            <w:pPr>
              <w:jc w:val="right"/>
              <w:rPr>
                <w:rFonts w:ascii="Trebuchet MS" w:hAnsi="Trebuchet MS"/>
                <w:bCs/>
                <w:color w:val="000000"/>
                <w:sz w:val="20"/>
                <w:szCs w:val="20"/>
              </w:rPr>
            </w:pPr>
            <w:r w:rsidRPr="008D5DE1">
              <w:rPr>
                <w:rFonts w:ascii="Trebuchet MS" w:hAnsi="Trebuchet MS"/>
                <w:color w:val="000000"/>
                <w:sz w:val="20"/>
                <w:szCs w:val="20"/>
              </w:rPr>
              <w:t>336.3549</w:t>
            </w:r>
          </w:p>
        </w:tc>
      </w:tr>
      <w:tr w:rsidR="00C30EC1" w:rsidRPr="008D5DE1" w14:paraId="07F7BD99" w14:textId="77777777" w:rsidTr="00926C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2617" w:type="pct"/>
            <w:noWrap/>
            <w:hideMark/>
          </w:tcPr>
          <w:p w14:paraId="575E615D" w14:textId="77777777" w:rsidR="00A60147" w:rsidRPr="008D5DE1" w:rsidRDefault="00A60147" w:rsidP="0035227C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lognormal (fixed effects)</w:t>
            </w:r>
          </w:p>
        </w:tc>
        <w:tc>
          <w:tcPr>
            <w:tcW w:w="1192" w:type="pct"/>
          </w:tcPr>
          <w:p w14:paraId="4F168C57" w14:textId="0DA74076" w:rsidR="0035227C" w:rsidRPr="008D5DE1" w:rsidRDefault="0035227C" w:rsidP="00926C86">
            <w:pPr>
              <w:jc w:val="right"/>
              <w:rPr>
                <w:rFonts w:ascii="Trebuchet MS" w:hAnsi="Trebuchet MS"/>
                <w:bCs/>
                <w:color w:val="000000"/>
                <w:sz w:val="20"/>
                <w:szCs w:val="20"/>
              </w:rPr>
            </w:pPr>
            <w:r w:rsidRPr="008D5DE1">
              <w:rPr>
                <w:rFonts w:ascii="Trebuchet MS" w:hAnsi="Trebuchet MS"/>
                <w:color w:val="000000"/>
                <w:sz w:val="20"/>
                <w:szCs w:val="20"/>
              </w:rPr>
              <w:t>242.348</w:t>
            </w:r>
            <w:r w:rsidR="00926C86" w:rsidRPr="008D5DE1">
              <w:rPr>
                <w:rFonts w:ascii="Trebuchet MS" w:hAnsi="Trebuchet MS"/>
                <w:color w:val="000000"/>
                <w:sz w:val="20"/>
                <w:szCs w:val="20"/>
              </w:rPr>
              <w:t>0</w:t>
            </w:r>
          </w:p>
        </w:tc>
        <w:tc>
          <w:tcPr>
            <w:tcW w:w="1191" w:type="pct"/>
          </w:tcPr>
          <w:p w14:paraId="3F780582" w14:textId="144B89FC" w:rsidR="0035227C" w:rsidRPr="008D5DE1" w:rsidRDefault="0035227C" w:rsidP="00926C86">
            <w:pPr>
              <w:jc w:val="right"/>
              <w:rPr>
                <w:rFonts w:ascii="Trebuchet MS" w:hAnsi="Trebuchet MS"/>
                <w:bCs/>
                <w:color w:val="000000"/>
                <w:sz w:val="20"/>
                <w:szCs w:val="20"/>
              </w:rPr>
            </w:pPr>
            <w:r w:rsidRPr="008D5DE1">
              <w:rPr>
                <w:rFonts w:ascii="Trebuchet MS" w:hAnsi="Trebuchet MS"/>
                <w:color w:val="000000"/>
                <w:sz w:val="20"/>
                <w:szCs w:val="20"/>
              </w:rPr>
              <w:t>321.1411</w:t>
            </w:r>
          </w:p>
        </w:tc>
      </w:tr>
    </w:tbl>
    <w:p w14:paraId="46313AB3" w14:textId="77777777" w:rsidR="001F7EA8" w:rsidRPr="008D5DE1" w:rsidRDefault="001F7EA8" w:rsidP="001F7EA8">
      <w:pPr>
        <w:rPr>
          <w:rFonts w:ascii="Trebuchet MS" w:hAnsi="Trebuchet MS"/>
        </w:rPr>
      </w:pPr>
    </w:p>
    <w:p w14:paraId="2878E027" w14:textId="77777777" w:rsidR="001F4E17" w:rsidRPr="008D5DE1" w:rsidRDefault="001F4E17">
      <w:pPr>
        <w:rPr>
          <w:rFonts w:ascii="Trebuchet MS" w:hAnsi="Trebuchet MS"/>
        </w:rPr>
      </w:pPr>
    </w:p>
    <w:p w14:paraId="7E218886" w14:textId="656650EB" w:rsidR="0038052A" w:rsidRPr="008D5DE1" w:rsidRDefault="0038052A" w:rsidP="00F646E7">
      <w:pPr>
        <w:pStyle w:val="Caption"/>
        <w:keepNext/>
        <w:rPr>
          <w:rFonts w:ascii="Trebuchet MS" w:hAnsi="Trebuchet MS"/>
        </w:rPr>
      </w:pPr>
      <w:r w:rsidRPr="008D5DE1">
        <w:rPr>
          <w:rFonts w:ascii="Trebuchet MS" w:hAnsi="Trebuchet MS"/>
        </w:rPr>
        <w:t xml:space="preserve">Table </w:t>
      </w:r>
      <w:r w:rsidRPr="008D5DE1">
        <w:rPr>
          <w:rFonts w:ascii="Trebuchet MS" w:hAnsi="Trebuchet MS"/>
        </w:rPr>
        <w:fldChar w:fldCharType="begin"/>
      </w:r>
      <w:r w:rsidRPr="008D5DE1">
        <w:rPr>
          <w:rFonts w:ascii="Trebuchet MS" w:hAnsi="Trebuchet MS"/>
        </w:rPr>
        <w:instrText xml:space="preserve"> SEQ Table \* ARABIC </w:instrText>
      </w:r>
      <w:r w:rsidRPr="008D5DE1">
        <w:rPr>
          <w:rFonts w:ascii="Trebuchet MS" w:hAnsi="Trebuchet MS"/>
        </w:rPr>
        <w:fldChar w:fldCharType="separate"/>
      </w:r>
      <w:r w:rsidR="00954BBB" w:rsidRPr="008D5DE1">
        <w:rPr>
          <w:rFonts w:ascii="Trebuchet MS" w:hAnsi="Trebuchet MS"/>
          <w:noProof/>
        </w:rPr>
        <w:t>4</w:t>
      </w:r>
      <w:r w:rsidRPr="008D5DE1">
        <w:rPr>
          <w:rFonts w:ascii="Trebuchet MS" w:hAnsi="Trebuchet MS"/>
        </w:rPr>
        <w:fldChar w:fldCharType="end"/>
      </w:r>
      <w:r w:rsidR="00E95B12" w:rsidRPr="008D5DE1">
        <w:rPr>
          <w:rFonts w:ascii="Trebuchet MS" w:hAnsi="Trebuchet MS"/>
        </w:rPr>
        <w:t>. Non-converging models</w:t>
      </w:r>
    </w:p>
    <w:tbl>
      <w:tblPr>
        <w:tblStyle w:val="PharmeritTable2018"/>
        <w:tblW w:w="5000" w:type="pct"/>
        <w:tblLook w:val="04A0" w:firstRow="1" w:lastRow="0" w:firstColumn="1" w:lastColumn="0" w:noHBand="0" w:noVBand="1"/>
      </w:tblPr>
      <w:tblGrid>
        <w:gridCol w:w="2531"/>
        <w:gridCol w:w="1201"/>
        <w:gridCol w:w="2519"/>
        <w:gridCol w:w="1385"/>
        <w:gridCol w:w="1384"/>
      </w:tblGrid>
      <w:tr w:rsidR="00C67F0F" w:rsidRPr="008D5DE1" w14:paraId="4B46A5C3" w14:textId="2B03E929" w:rsidTr="00D430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3"/>
        </w:trPr>
        <w:tc>
          <w:tcPr>
            <w:tcW w:w="1269" w:type="pct"/>
            <w:shd w:val="clear" w:color="auto" w:fill="0D213A"/>
          </w:tcPr>
          <w:p w14:paraId="536893CF" w14:textId="77777777" w:rsidR="00C67F0F" w:rsidRPr="008D5DE1" w:rsidRDefault="00C67F0F" w:rsidP="00C050A7">
            <w:pPr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</w:p>
        </w:tc>
        <w:tc>
          <w:tcPr>
            <w:tcW w:w="2084" w:type="pct"/>
            <w:gridSpan w:val="2"/>
            <w:shd w:val="clear" w:color="auto" w:fill="0D213A"/>
          </w:tcPr>
          <w:p w14:paraId="5E4D01B0" w14:textId="074DDE02" w:rsidR="00C67F0F" w:rsidRPr="008D5DE1" w:rsidRDefault="00C67F0F" w:rsidP="00C050A7">
            <w:pPr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8D5DE1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OS</w:t>
            </w:r>
          </w:p>
        </w:tc>
        <w:tc>
          <w:tcPr>
            <w:tcW w:w="1647" w:type="pct"/>
            <w:gridSpan w:val="2"/>
            <w:shd w:val="clear" w:color="auto" w:fill="0D213A"/>
          </w:tcPr>
          <w:p w14:paraId="50148310" w14:textId="4DF35BC8" w:rsidR="00C67F0F" w:rsidRPr="008D5DE1" w:rsidRDefault="00C67F0F" w:rsidP="00C050A7">
            <w:pPr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8D5DE1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PFS</w:t>
            </w:r>
          </w:p>
        </w:tc>
      </w:tr>
      <w:tr w:rsidR="00C67F0F" w:rsidRPr="008D5DE1" w14:paraId="738481C4" w14:textId="2C7AB5DE" w:rsidTr="006F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"/>
        </w:trPr>
        <w:tc>
          <w:tcPr>
            <w:tcW w:w="1269" w:type="pct"/>
            <w:shd w:val="clear" w:color="auto" w:fill="0D213A"/>
          </w:tcPr>
          <w:p w14:paraId="238782BF" w14:textId="77777777" w:rsidR="00C67F0F" w:rsidRPr="008D5DE1" w:rsidRDefault="00C67F0F" w:rsidP="00C67F0F">
            <w:pPr>
              <w:rPr>
                <w:rFonts w:ascii="Trebuchet MS" w:hAnsi="Trebuchet MS"/>
                <w:i/>
                <w:color w:val="FFFFFF" w:themeColor="background1"/>
                <w:sz w:val="20"/>
                <w:szCs w:val="20"/>
              </w:rPr>
            </w:pPr>
            <w:r w:rsidRPr="008D5DE1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Model</w:t>
            </w:r>
          </w:p>
        </w:tc>
        <w:tc>
          <w:tcPr>
            <w:tcW w:w="631" w:type="pct"/>
            <w:shd w:val="clear" w:color="auto" w:fill="0D213A"/>
          </w:tcPr>
          <w:p w14:paraId="20AFAC56" w14:textId="29377F51" w:rsidR="00C67F0F" w:rsidRPr="008D5DE1" w:rsidRDefault="00C67F0F" w:rsidP="00C67F0F">
            <w:pPr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8D5DE1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DIC</w:t>
            </w:r>
          </w:p>
        </w:tc>
        <w:tc>
          <w:tcPr>
            <w:tcW w:w="1453" w:type="pct"/>
            <w:shd w:val="clear" w:color="auto" w:fill="0D213A"/>
          </w:tcPr>
          <w:p w14:paraId="0E732CA5" w14:textId="6E819CB9" w:rsidR="00C67F0F" w:rsidRPr="008D5DE1" w:rsidRDefault="00C67F0F" w:rsidP="00C67F0F">
            <w:pPr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8D5DE1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Number of non-converging parameters</w:t>
            </w:r>
            <w:r w:rsidR="005E19D0" w:rsidRPr="008D5DE1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 xml:space="preserve"> (R-hat&gt;1.2)</w:t>
            </w:r>
          </w:p>
        </w:tc>
        <w:tc>
          <w:tcPr>
            <w:tcW w:w="824" w:type="pct"/>
            <w:shd w:val="clear" w:color="auto" w:fill="0D213A"/>
          </w:tcPr>
          <w:p w14:paraId="18DBFCAC" w14:textId="2AA555F6" w:rsidR="00C67F0F" w:rsidRPr="008D5DE1" w:rsidRDefault="00C67F0F" w:rsidP="00C67F0F">
            <w:pPr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8D5DE1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DIC</w:t>
            </w:r>
          </w:p>
        </w:tc>
        <w:tc>
          <w:tcPr>
            <w:tcW w:w="823" w:type="pct"/>
            <w:shd w:val="clear" w:color="auto" w:fill="0D213A"/>
          </w:tcPr>
          <w:p w14:paraId="7A9FD24C" w14:textId="142A8929" w:rsidR="00C67F0F" w:rsidRPr="008D5DE1" w:rsidRDefault="00C67F0F" w:rsidP="00C67F0F">
            <w:pPr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8D5DE1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Number of non-converging parameters</w:t>
            </w:r>
            <w:r w:rsidR="005E19D0" w:rsidRPr="008D5DE1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 xml:space="preserve"> (R-hat&gt;1.2)</w:t>
            </w:r>
          </w:p>
        </w:tc>
      </w:tr>
      <w:tr w:rsidR="00A60BBE" w:rsidRPr="008D5DE1" w14:paraId="793040DD" w14:textId="6D7BDD18" w:rsidTr="006F3C28">
        <w:trPr>
          <w:trHeight w:val="288"/>
        </w:trPr>
        <w:tc>
          <w:tcPr>
            <w:tcW w:w="1269" w:type="pct"/>
            <w:noWrap/>
            <w:vAlign w:val="bottom"/>
            <w:hideMark/>
          </w:tcPr>
          <w:p w14:paraId="3D733583" w14:textId="57F61C25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3) (fixed effects)</w:t>
            </w:r>
          </w:p>
        </w:tc>
        <w:tc>
          <w:tcPr>
            <w:tcW w:w="631" w:type="pct"/>
            <w:vAlign w:val="bottom"/>
          </w:tcPr>
          <w:p w14:paraId="07D8BF6E" w14:textId="58A9C7F4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65786.25</w:t>
            </w:r>
          </w:p>
        </w:tc>
        <w:tc>
          <w:tcPr>
            <w:tcW w:w="1453" w:type="pct"/>
            <w:vAlign w:val="bottom"/>
          </w:tcPr>
          <w:p w14:paraId="21349476" w14:textId="03352925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18</w:t>
            </w:r>
          </w:p>
        </w:tc>
        <w:tc>
          <w:tcPr>
            <w:tcW w:w="824" w:type="pct"/>
            <w:vAlign w:val="bottom"/>
          </w:tcPr>
          <w:p w14:paraId="4508014B" w14:textId="797D0B9D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909.09</w:t>
            </w:r>
          </w:p>
        </w:tc>
        <w:tc>
          <w:tcPr>
            <w:tcW w:w="823" w:type="pct"/>
            <w:vAlign w:val="bottom"/>
          </w:tcPr>
          <w:p w14:paraId="43DDD196" w14:textId="6C69B4FB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16</w:t>
            </w:r>
          </w:p>
        </w:tc>
      </w:tr>
      <w:tr w:rsidR="00A60BBE" w:rsidRPr="008D5DE1" w14:paraId="517AD52A" w14:textId="66D122E5" w:rsidTr="006F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269" w:type="pct"/>
            <w:noWrap/>
            <w:vAlign w:val="bottom"/>
            <w:hideMark/>
          </w:tcPr>
          <w:p w14:paraId="4B3561DC" w14:textId="1C820E82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3,-2) (fixed effects)</w:t>
            </w:r>
          </w:p>
        </w:tc>
        <w:tc>
          <w:tcPr>
            <w:tcW w:w="631" w:type="pct"/>
            <w:vAlign w:val="bottom"/>
          </w:tcPr>
          <w:p w14:paraId="59F80D43" w14:textId="43D57584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59428.00</w:t>
            </w:r>
          </w:p>
        </w:tc>
        <w:tc>
          <w:tcPr>
            <w:tcW w:w="1453" w:type="pct"/>
            <w:vAlign w:val="bottom"/>
          </w:tcPr>
          <w:p w14:paraId="1C21A31A" w14:textId="7F51D3B3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8</w:t>
            </w:r>
          </w:p>
        </w:tc>
        <w:tc>
          <w:tcPr>
            <w:tcW w:w="824" w:type="pct"/>
            <w:vAlign w:val="bottom"/>
          </w:tcPr>
          <w:p w14:paraId="75418FA9" w14:textId="4D338EC7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897.49</w:t>
            </w:r>
          </w:p>
        </w:tc>
        <w:tc>
          <w:tcPr>
            <w:tcW w:w="823" w:type="pct"/>
            <w:vAlign w:val="bottom"/>
          </w:tcPr>
          <w:p w14:paraId="00349E23" w14:textId="2E510462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5</w:t>
            </w:r>
          </w:p>
        </w:tc>
      </w:tr>
      <w:tr w:rsidR="00A60BBE" w:rsidRPr="008D5DE1" w14:paraId="72BDC611" w14:textId="35971712" w:rsidTr="006F3C28">
        <w:trPr>
          <w:trHeight w:val="288"/>
        </w:trPr>
        <w:tc>
          <w:tcPr>
            <w:tcW w:w="1269" w:type="pct"/>
            <w:noWrap/>
            <w:vAlign w:val="bottom"/>
            <w:hideMark/>
          </w:tcPr>
          <w:p w14:paraId="7050995A" w14:textId="2130E5A3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3,-1) (fixed effects)</w:t>
            </w:r>
          </w:p>
        </w:tc>
        <w:tc>
          <w:tcPr>
            <w:tcW w:w="631" w:type="pct"/>
            <w:vAlign w:val="bottom"/>
          </w:tcPr>
          <w:p w14:paraId="5F17FD84" w14:textId="707013BD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62234.62</w:t>
            </w:r>
          </w:p>
        </w:tc>
        <w:tc>
          <w:tcPr>
            <w:tcW w:w="1453" w:type="pct"/>
            <w:vAlign w:val="bottom"/>
          </w:tcPr>
          <w:p w14:paraId="3665997B" w14:textId="2E6960AB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6</w:t>
            </w:r>
          </w:p>
        </w:tc>
        <w:tc>
          <w:tcPr>
            <w:tcW w:w="824" w:type="pct"/>
            <w:vAlign w:val="bottom"/>
          </w:tcPr>
          <w:p w14:paraId="42C126FA" w14:textId="4DF9552A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898.36</w:t>
            </w:r>
          </w:p>
        </w:tc>
        <w:tc>
          <w:tcPr>
            <w:tcW w:w="823" w:type="pct"/>
            <w:vAlign w:val="bottom"/>
          </w:tcPr>
          <w:p w14:paraId="005CDE17" w14:textId="7521FF89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0</w:t>
            </w:r>
          </w:p>
        </w:tc>
      </w:tr>
      <w:tr w:rsidR="00A60BBE" w:rsidRPr="008D5DE1" w14:paraId="08D90A5E" w14:textId="14BDBDBA" w:rsidTr="006F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269" w:type="pct"/>
            <w:noWrap/>
            <w:vAlign w:val="bottom"/>
            <w:hideMark/>
          </w:tcPr>
          <w:p w14:paraId="756477D4" w14:textId="01F04210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3,-0.5) (fixed effects)</w:t>
            </w:r>
          </w:p>
        </w:tc>
        <w:tc>
          <w:tcPr>
            <w:tcW w:w="631" w:type="pct"/>
            <w:vAlign w:val="bottom"/>
          </w:tcPr>
          <w:p w14:paraId="2A55F162" w14:textId="4B99C51B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69639.78</w:t>
            </w:r>
          </w:p>
        </w:tc>
        <w:tc>
          <w:tcPr>
            <w:tcW w:w="1453" w:type="pct"/>
            <w:vAlign w:val="bottom"/>
          </w:tcPr>
          <w:p w14:paraId="3E1A0FB3" w14:textId="087C498A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0</w:t>
            </w:r>
          </w:p>
        </w:tc>
        <w:tc>
          <w:tcPr>
            <w:tcW w:w="824" w:type="pct"/>
            <w:vAlign w:val="bottom"/>
          </w:tcPr>
          <w:p w14:paraId="09316D17" w14:textId="7145032C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949.32</w:t>
            </w:r>
          </w:p>
        </w:tc>
        <w:tc>
          <w:tcPr>
            <w:tcW w:w="823" w:type="pct"/>
            <w:vAlign w:val="bottom"/>
          </w:tcPr>
          <w:p w14:paraId="4E24475C" w14:textId="3455261A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8</w:t>
            </w:r>
          </w:p>
        </w:tc>
      </w:tr>
      <w:tr w:rsidR="00A60BBE" w:rsidRPr="008D5DE1" w14:paraId="01D8320B" w14:textId="2BB31674" w:rsidTr="006F3C28">
        <w:trPr>
          <w:trHeight w:val="288"/>
        </w:trPr>
        <w:tc>
          <w:tcPr>
            <w:tcW w:w="1269" w:type="pct"/>
            <w:noWrap/>
            <w:vAlign w:val="bottom"/>
            <w:hideMark/>
          </w:tcPr>
          <w:p w14:paraId="096F5E71" w14:textId="00221BE1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3,0) (fixed effects)</w:t>
            </w:r>
          </w:p>
        </w:tc>
        <w:tc>
          <w:tcPr>
            <w:tcW w:w="631" w:type="pct"/>
            <w:vAlign w:val="bottom"/>
          </w:tcPr>
          <w:p w14:paraId="1086C190" w14:textId="4E5CBC85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691520.37</w:t>
            </w:r>
          </w:p>
        </w:tc>
        <w:tc>
          <w:tcPr>
            <w:tcW w:w="1453" w:type="pct"/>
            <w:vAlign w:val="bottom"/>
          </w:tcPr>
          <w:p w14:paraId="1CBC60BF" w14:textId="4CECB2DD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5</w:t>
            </w:r>
          </w:p>
        </w:tc>
        <w:tc>
          <w:tcPr>
            <w:tcW w:w="824" w:type="pct"/>
            <w:vAlign w:val="bottom"/>
          </w:tcPr>
          <w:p w14:paraId="4C372844" w14:textId="7F97A3CB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7441.60</w:t>
            </w:r>
          </w:p>
        </w:tc>
        <w:tc>
          <w:tcPr>
            <w:tcW w:w="823" w:type="pct"/>
            <w:vAlign w:val="bottom"/>
          </w:tcPr>
          <w:p w14:paraId="10713137" w14:textId="41A38CAF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2</w:t>
            </w:r>
          </w:p>
        </w:tc>
      </w:tr>
      <w:tr w:rsidR="00A60BBE" w:rsidRPr="008D5DE1" w14:paraId="5AF5F75C" w14:textId="29AFCDC8" w:rsidTr="006F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269" w:type="pct"/>
            <w:noWrap/>
            <w:vAlign w:val="bottom"/>
            <w:hideMark/>
          </w:tcPr>
          <w:p w14:paraId="5E047B61" w14:textId="17CB1D85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3,0.5) (fixed effects)</w:t>
            </w:r>
          </w:p>
        </w:tc>
        <w:tc>
          <w:tcPr>
            <w:tcW w:w="631" w:type="pct"/>
            <w:vAlign w:val="bottom"/>
          </w:tcPr>
          <w:p w14:paraId="6CFE1899" w14:textId="179FD92D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474928.90</w:t>
            </w:r>
          </w:p>
        </w:tc>
        <w:tc>
          <w:tcPr>
            <w:tcW w:w="1453" w:type="pct"/>
            <w:vAlign w:val="bottom"/>
          </w:tcPr>
          <w:p w14:paraId="6B0286B0" w14:textId="443080A8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3</w:t>
            </w:r>
          </w:p>
        </w:tc>
        <w:tc>
          <w:tcPr>
            <w:tcW w:w="824" w:type="pct"/>
            <w:vAlign w:val="bottom"/>
          </w:tcPr>
          <w:p w14:paraId="61FFF607" w14:textId="7773A9D7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7900.32</w:t>
            </w:r>
          </w:p>
        </w:tc>
        <w:tc>
          <w:tcPr>
            <w:tcW w:w="823" w:type="pct"/>
            <w:vAlign w:val="bottom"/>
          </w:tcPr>
          <w:p w14:paraId="58763371" w14:textId="3A58FC3A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6</w:t>
            </w:r>
          </w:p>
        </w:tc>
      </w:tr>
      <w:tr w:rsidR="00A60BBE" w:rsidRPr="008D5DE1" w14:paraId="3DB2E61E" w14:textId="06745BFF" w:rsidTr="006F3C28">
        <w:trPr>
          <w:trHeight w:val="288"/>
        </w:trPr>
        <w:tc>
          <w:tcPr>
            <w:tcW w:w="1269" w:type="pct"/>
            <w:noWrap/>
            <w:vAlign w:val="bottom"/>
            <w:hideMark/>
          </w:tcPr>
          <w:p w14:paraId="291F7424" w14:textId="1B3BF99C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3,1) (fixed effects)</w:t>
            </w:r>
          </w:p>
        </w:tc>
        <w:tc>
          <w:tcPr>
            <w:tcW w:w="631" w:type="pct"/>
            <w:vAlign w:val="bottom"/>
          </w:tcPr>
          <w:p w14:paraId="36B75C40" w14:textId="4DCF5AC2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460183.94</w:t>
            </w:r>
          </w:p>
        </w:tc>
        <w:tc>
          <w:tcPr>
            <w:tcW w:w="1453" w:type="pct"/>
            <w:vAlign w:val="bottom"/>
          </w:tcPr>
          <w:p w14:paraId="335ACE8E" w14:textId="747FB5CD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5</w:t>
            </w:r>
          </w:p>
        </w:tc>
        <w:tc>
          <w:tcPr>
            <w:tcW w:w="824" w:type="pct"/>
            <w:vAlign w:val="bottom"/>
          </w:tcPr>
          <w:p w14:paraId="2168BB95" w14:textId="2B478A21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7343.99</w:t>
            </w:r>
          </w:p>
        </w:tc>
        <w:tc>
          <w:tcPr>
            <w:tcW w:w="823" w:type="pct"/>
            <w:vAlign w:val="bottom"/>
          </w:tcPr>
          <w:p w14:paraId="38F9FCEF" w14:textId="02D11112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7</w:t>
            </w:r>
          </w:p>
        </w:tc>
      </w:tr>
      <w:tr w:rsidR="00A60BBE" w:rsidRPr="008D5DE1" w14:paraId="61FAD372" w14:textId="14C8BB83" w:rsidTr="006F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269" w:type="pct"/>
            <w:noWrap/>
            <w:vAlign w:val="bottom"/>
            <w:hideMark/>
          </w:tcPr>
          <w:p w14:paraId="1332E026" w14:textId="2BB8F264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3,2) (fixed effects)</w:t>
            </w:r>
          </w:p>
        </w:tc>
        <w:tc>
          <w:tcPr>
            <w:tcW w:w="631" w:type="pct"/>
            <w:vAlign w:val="bottom"/>
          </w:tcPr>
          <w:p w14:paraId="21CDBDB7" w14:textId="082D9D7C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126096.23</w:t>
            </w:r>
          </w:p>
        </w:tc>
        <w:tc>
          <w:tcPr>
            <w:tcW w:w="1453" w:type="pct"/>
            <w:vAlign w:val="bottom"/>
          </w:tcPr>
          <w:p w14:paraId="6CF3D9E3" w14:textId="448C2498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7</w:t>
            </w:r>
          </w:p>
        </w:tc>
        <w:tc>
          <w:tcPr>
            <w:tcW w:w="824" w:type="pct"/>
            <w:vAlign w:val="bottom"/>
          </w:tcPr>
          <w:p w14:paraId="44265F06" w14:textId="728AD28D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68024.78</w:t>
            </w:r>
          </w:p>
        </w:tc>
        <w:tc>
          <w:tcPr>
            <w:tcW w:w="823" w:type="pct"/>
            <w:vAlign w:val="bottom"/>
          </w:tcPr>
          <w:p w14:paraId="73CE4231" w14:textId="29888468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8</w:t>
            </w:r>
          </w:p>
        </w:tc>
      </w:tr>
      <w:tr w:rsidR="00A60BBE" w:rsidRPr="008D5DE1" w14:paraId="7873BC7D" w14:textId="51F3E2BC" w:rsidTr="006F3C28">
        <w:trPr>
          <w:trHeight w:val="288"/>
        </w:trPr>
        <w:tc>
          <w:tcPr>
            <w:tcW w:w="1269" w:type="pct"/>
            <w:noWrap/>
            <w:vAlign w:val="bottom"/>
            <w:hideMark/>
          </w:tcPr>
          <w:p w14:paraId="6E8EB186" w14:textId="346ABEC6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3,3) (fixed effects)</w:t>
            </w:r>
          </w:p>
        </w:tc>
        <w:tc>
          <w:tcPr>
            <w:tcW w:w="631" w:type="pct"/>
            <w:vAlign w:val="bottom"/>
          </w:tcPr>
          <w:p w14:paraId="733D5E35" w14:textId="5823599D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4230.47</w:t>
            </w:r>
          </w:p>
        </w:tc>
        <w:tc>
          <w:tcPr>
            <w:tcW w:w="1453" w:type="pct"/>
            <w:vAlign w:val="bottom"/>
          </w:tcPr>
          <w:p w14:paraId="14541343" w14:textId="63D68564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1</w:t>
            </w:r>
          </w:p>
        </w:tc>
        <w:tc>
          <w:tcPr>
            <w:tcW w:w="824" w:type="pct"/>
            <w:vAlign w:val="bottom"/>
          </w:tcPr>
          <w:p w14:paraId="58F0C6F9" w14:textId="52BC5EC3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135178.02</w:t>
            </w:r>
          </w:p>
        </w:tc>
        <w:tc>
          <w:tcPr>
            <w:tcW w:w="823" w:type="pct"/>
            <w:vAlign w:val="bottom"/>
          </w:tcPr>
          <w:p w14:paraId="144E193F" w14:textId="754C4B58" w:rsidR="00A60BBE" w:rsidRPr="008D5DE1" w:rsidRDefault="00A60BBE" w:rsidP="00A60BBE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1</w:t>
            </w:r>
          </w:p>
        </w:tc>
      </w:tr>
      <w:tr w:rsidR="006F3C28" w:rsidRPr="008D5DE1" w14:paraId="2D577432" w14:textId="77777777" w:rsidTr="006F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269" w:type="pct"/>
            <w:noWrap/>
            <w:vAlign w:val="bottom"/>
          </w:tcPr>
          <w:p w14:paraId="71D8B35B" w14:textId="3AFED132" w:rsidR="006F3C28" w:rsidRPr="008D5DE1" w:rsidRDefault="006F3C28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0.5,2) (fixed effects)</w:t>
            </w:r>
          </w:p>
        </w:tc>
        <w:tc>
          <w:tcPr>
            <w:tcW w:w="631" w:type="pct"/>
            <w:vAlign w:val="bottom"/>
          </w:tcPr>
          <w:p w14:paraId="2165AC36" w14:textId="2325E29B" w:rsidR="006F3C28" w:rsidRPr="008D5DE1" w:rsidRDefault="00F8703B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5445.65</w:t>
            </w:r>
          </w:p>
        </w:tc>
        <w:tc>
          <w:tcPr>
            <w:tcW w:w="1453" w:type="pct"/>
            <w:vAlign w:val="bottom"/>
          </w:tcPr>
          <w:p w14:paraId="548C5AB9" w14:textId="0C1EF330" w:rsidR="006F3C28" w:rsidRPr="008D5DE1" w:rsidRDefault="006F3C28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2</w:t>
            </w:r>
          </w:p>
        </w:tc>
        <w:tc>
          <w:tcPr>
            <w:tcW w:w="824" w:type="pct"/>
            <w:vAlign w:val="bottom"/>
          </w:tcPr>
          <w:p w14:paraId="27815382" w14:textId="34036253" w:rsidR="006F3C28" w:rsidRPr="008D5DE1" w:rsidRDefault="006F3C28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-</w:t>
            </w:r>
          </w:p>
        </w:tc>
        <w:tc>
          <w:tcPr>
            <w:tcW w:w="823" w:type="pct"/>
            <w:vAlign w:val="bottom"/>
          </w:tcPr>
          <w:p w14:paraId="276D7613" w14:textId="0921BCEB" w:rsidR="006F3C28" w:rsidRPr="008D5DE1" w:rsidRDefault="006F3C28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-</w:t>
            </w:r>
          </w:p>
        </w:tc>
      </w:tr>
      <w:tr w:rsidR="006F3C28" w:rsidRPr="008D5DE1" w14:paraId="2C5C131D" w14:textId="77777777" w:rsidTr="006F3C28">
        <w:trPr>
          <w:trHeight w:val="288"/>
        </w:trPr>
        <w:tc>
          <w:tcPr>
            <w:tcW w:w="1269" w:type="pct"/>
            <w:noWrap/>
            <w:vAlign w:val="bottom"/>
          </w:tcPr>
          <w:p w14:paraId="2BD44FB2" w14:textId="58DCFDA7" w:rsidR="006F3C28" w:rsidRPr="008D5DE1" w:rsidRDefault="006F3C28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1,2) (fixed effects)</w:t>
            </w:r>
          </w:p>
        </w:tc>
        <w:tc>
          <w:tcPr>
            <w:tcW w:w="631" w:type="pct"/>
            <w:vAlign w:val="bottom"/>
          </w:tcPr>
          <w:p w14:paraId="0B022713" w14:textId="7BC1F2E5" w:rsidR="006F3C28" w:rsidRPr="008D5DE1" w:rsidRDefault="0012218E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5480.66</w:t>
            </w:r>
          </w:p>
        </w:tc>
        <w:tc>
          <w:tcPr>
            <w:tcW w:w="1453" w:type="pct"/>
            <w:vAlign w:val="bottom"/>
          </w:tcPr>
          <w:p w14:paraId="6CA1BB59" w14:textId="1A6441DF" w:rsidR="006F3C28" w:rsidRPr="008D5DE1" w:rsidRDefault="006F3C28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2</w:t>
            </w:r>
          </w:p>
        </w:tc>
        <w:tc>
          <w:tcPr>
            <w:tcW w:w="824" w:type="pct"/>
            <w:vAlign w:val="bottom"/>
          </w:tcPr>
          <w:p w14:paraId="139D2F0F" w14:textId="00DFE2DF" w:rsidR="006F3C28" w:rsidRPr="008D5DE1" w:rsidRDefault="006F3C28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-</w:t>
            </w:r>
          </w:p>
        </w:tc>
        <w:tc>
          <w:tcPr>
            <w:tcW w:w="823" w:type="pct"/>
            <w:vAlign w:val="bottom"/>
          </w:tcPr>
          <w:p w14:paraId="10231151" w14:textId="6E594142" w:rsidR="006F3C28" w:rsidRPr="008D5DE1" w:rsidRDefault="006F3C28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-</w:t>
            </w:r>
          </w:p>
        </w:tc>
      </w:tr>
      <w:tr w:rsidR="006F3C28" w:rsidRPr="008D5DE1" w14:paraId="2C330111" w14:textId="77777777" w:rsidTr="006F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269" w:type="pct"/>
            <w:noWrap/>
            <w:vAlign w:val="bottom"/>
          </w:tcPr>
          <w:p w14:paraId="66B8E30C" w14:textId="4981EE76" w:rsidR="006F3C28" w:rsidRPr="008D5DE1" w:rsidRDefault="006F3C28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-2,2) (fixed effects)</w:t>
            </w:r>
          </w:p>
        </w:tc>
        <w:tc>
          <w:tcPr>
            <w:tcW w:w="631" w:type="pct"/>
            <w:vAlign w:val="bottom"/>
          </w:tcPr>
          <w:p w14:paraId="5DEB37F2" w14:textId="58389605" w:rsidR="006F3C28" w:rsidRPr="008D5DE1" w:rsidRDefault="0012218E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5479.8</w:t>
            </w:r>
            <w:r w:rsidR="00DD1003" w:rsidRPr="008D5DE1">
              <w:rPr>
                <w:rFonts w:ascii="Trebuchet MS" w:hAnsi="Trebuchet MS"/>
                <w:sz w:val="20"/>
                <w:szCs w:val="20"/>
              </w:rPr>
              <w:t>8</w:t>
            </w:r>
          </w:p>
        </w:tc>
        <w:tc>
          <w:tcPr>
            <w:tcW w:w="1453" w:type="pct"/>
            <w:vAlign w:val="bottom"/>
          </w:tcPr>
          <w:p w14:paraId="23CE3108" w14:textId="133FBBCA" w:rsidR="006F3C28" w:rsidRPr="008D5DE1" w:rsidRDefault="006F3C28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2</w:t>
            </w:r>
          </w:p>
        </w:tc>
        <w:tc>
          <w:tcPr>
            <w:tcW w:w="824" w:type="pct"/>
            <w:vAlign w:val="bottom"/>
          </w:tcPr>
          <w:p w14:paraId="383BCBE2" w14:textId="280F3AE3" w:rsidR="006F3C28" w:rsidRPr="008D5DE1" w:rsidRDefault="006F3C28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-</w:t>
            </w:r>
          </w:p>
        </w:tc>
        <w:tc>
          <w:tcPr>
            <w:tcW w:w="823" w:type="pct"/>
            <w:vAlign w:val="bottom"/>
          </w:tcPr>
          <w:p w14:paraId="69097DFB" w14:textId="71298286" w:rsidR="006F3C28" w:rsidRPr="008D5DE1" w:rsidRDefault="006F3C28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-</w:t>
            </w:r>
          </w:p>
        </w:tc>
      </w:tr>
      <w:tr w:rsidR="006F3C28" w:rsidRPr="008D5DE1" w14:paraId="1D509B23" w14:textId="77777777" w:rsidTr="006F3C28">
        <w:trPr>
          <w:trHeight w:val="288"/>
        </w:trPr>
        <w:tc>
          <w:tcPr>
            <w:tcW w:w="1269" w:type="pct"/>
            <w:noWrap/>
            <w:vAlign w:val="bottom"/>
          </w:tcPr>
          <w:p w14:paraId="04ACCCF3" w14:textId="365992B3" w:rsidR="006F3C28" w:rsidRPr="008D5DE1" w:rsidRDefault="006F3C28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0,2) (fixed effects)</w:t>
            </w:r>
          </w:p>
        </w:tc>
        <w:tc>
          <w:tcPr>
            <w:tcW w:w="631" w:type="pct"/>
            <w:vAlign w:val="bottom"/>
          </w:tcPr>
          <w:p w14:paraId="743F4AFC" w14:textId="6ADE23D8" w:rsidR="006F3C28" w:rsidRPr="008D5DE1" w:rsidRDefault="00DD1003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5376.40</w:t>
            </w:r>
          </w:p>
        </w:tc>
        <w:tc>
          <w:tcPr>
            <w:tcW w:w="1453" w:type="pct"/>
            <w:vAlign w:val="bottom"/>
          </w:tcPr>
          <w:p w14:paraId="3B2C950A" w14:textId="0F13FB91" w:rsidR="006F3C28" w:rsidRPr="008D5DE1" w:rsidRDefault="006F3C28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2</w:t>
            </w:r>
          </w:p>
        </w:tc>
        <w:tc>
          <w:tcPr>
            <w:tcW w:w="824" w:type="pct"/>
            <w:vAlign w:val="bottom"/>
          </w:tcPr>
          <w:p w14:paraId="385E8543" w14:textId="6B52E0F1" w:rsidR="006F3C28" w:rsidRPr="008D5DE1" w:rsidRDefault="006F3C28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-</w:t>
            </w:r>
          </w:p>
        </w:tc>
        <w:tc>
          <w:tcPr>
            <w:tcW w:w="823" w:type="pct"/>
            <w:vAlign w:val="bottom"/>
          </w:tcPr>
          <w:p w14:paraId="1D2B3302" w14:textId="60815121" w:rsidR="006F3C28" w:rsidRPr="008D5DE1" w:rsidRDefault="006F3C28" w:rsidP="006F3C28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-</w:t>
            </w:r>
          </w:p>
        </w:tc>
      </w:tr>
      <w:tr w:rsidR="00890984" w:rsidRPr="008D5DE1" w14:paraId="6CB8AF7F" w14:textId="77777777" w:rsidTr="006F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269" w:type="pct"/>
            <w:noWrap/>
            <w:vAlign w:val="bottom"/>
          </w:tcPr>
          <w:p w14:paraId="081E256A" w14:textId="144096B9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0.5,2) (fixed effects)</w:t>
            </w:r>
          </w:p>
        </w:tc>
        <w:tc>
          <w:tcPr>
            <w:tcW w:w="631" w:type="pct"/>
            <w:vAlign w:val="bottom"/>
          </w:tcPr>
          <w:p w14:paraId="078DFE4C" w14:textId="121651F4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5327.19</w:t>
            </w:r>
          </w:p>
        </w:tc>
        <w:tc>
          <w:tcPr>
            <w:tcW w:w="1453" w:type="pct"/>
            <w:vAlign w:val="bottom"/>
          </w:tcPr>
          <w:p w14:paraId="6D615238" w14:textId="0CA6B296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3</w:t>
            </w:r>
          </w:p>
        </w:tc>
        <w:tc>
          <w:tcPr>
            <w:tcW w:w="824" w:type="pct"/>
            <w:vAlign w:val="bottom"/>
          </w:tcPr>
          <w:p w14:paraId="499C196B" w14:textId="658C7805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-</w:t>
            </w:r>
          </w:p>
        </w:tc>
        <w:tc>
          <w:tcPr>
            <w:tcW w:w="823" w:type="pct"/>
            <w:vAlign w:val="bottom"/>
          </w:tcPr>
          <w:p w14:paraId="0487E714" w14:textId="5C1241F8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-</w:t>
            </w:r>
          </w:p>
        </w:tc>
      </w:tr>
      <w:tr w:rsidR="00890984" w:rsidRPr="008D5DE1" w14:paraId="75399F53" w14:textId="77777777" w:rsidTr="006F3C28">
        <w:trPr>
          <w:trHeight w:val="288"/>
        </w:trPr>
        <w:tc>
          <w:tcPr>
            <w:tcW w:w="1269" w:type="pct"/>
            <w:noWrap/>
            <w:vAlign w:val="bottom"/>
          </w:tcPr>
          <w:p w14:paraId="7B1E5F8E" w14:textId="7B8DE7FF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1,2) (fixed effects)</w:t>
            </w:r>
          </w:p>
        </w:tc>
        <w:tc>
          <w:tcPr>
            <w:tcW w:w="631" w:type="pct"/>
            <w:vAlign w:val="bottom"/>
          </w:tcPr>
          <w:p w14:paraId="5744BA14" w14:textId="7D52BDDA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4781.28</w:t>
            </w:r>
          </w:p>
        </w:tc>
        <w:tc>
          <w:tcPr>
            <w:tcW w:w="1453" w:type="pct"/>
            <w:vAlign w:val="bottom"/>
          </w:tcPr>
          <w:p w14:paraId="02A375E6" w14:textId="721DCDDA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4</w:t>
            </w:r>
          </w:p>
        </w:tc>
        <w:tc>
          <w:tcPr>
            <w:tcW w:w="824" w:type="pct"/>
            <w:vAlign w:val="bottom"/>
          </w:tcPr>
          <w:p w14:paraId="53EEA9DB" w14:textId="58E540CA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-</w:t>
            </w:r>
          </w:p>
        </w:tc>
        <w:tc>
          <w:tcPr>
            <w:tcW w:w="823" w:type="pct"/>
            <w:vAlign w:val="bottom"/>
          </w:tcPr>
          <w:p w14:paraId="05F72456" w14:textId="43799EE9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-</w:t>
            </w:r>
          </w:p>
        </w:tc>
      </w:tr>
      <w:tr w:rsidR="00890984" w:rsidRPr="008D5DE1" w14:paraId="5E8D2427" w14:textId="77777777" w:rsidTr="006F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269" w:type="pct"/>
            <w:noWrap/>
            <w:vAlign w:val="bottom"/>
          </w:tcPr>
          <w:p w14:paraId="7C8201AC" w14:textId="360BC37E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2) (fixed effects)</w:t>
            </w:r>
          </w:p>
        </w:tc>
        <w:tc>
          <w:tcPr>
            <w:tcW w:w="631" w:type="pct"/>
            <w:vAlign w:val="bottom"/>
          </w:tcPr>
          <w:p w14:paraId="22872915" w14:textId="6A4A4795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35485.48</w:t>
            </w:r>
          </w:p>
        </w:tc>
        <w:tc>
          <w:tcPr>
            <w:tcW w:w="1453" w:type="pct"/>
            <w:vAlign w:val="bottom"/>
          </w:tcPr>
          <w:p w14:paraId="363FDF60" w14:textId="7C6F0839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14</w:t>
            </w:r>
          </w:p>
        </w:tc>
        <w:tc>
          <w:tcPr>
            <w:tcW w:w="824" w:type="pct"/>
            <w:vAlign w:val="bottom"/>
          </w:tcPr>
          <w:p w14:paraId="4B692A0F" w14:textId="6DF37194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-</w:t>
            </w:r>
          </w:p>
        </w:tc>
        <w:tc>
          <w:tcPr>
            <w:tcW w:w="823" w:type="pct"/>
            <w:vAlign w:val="bottom"/>
          </w:tcPr>
          <w:p w14:paraId="1C7F6688" w14:textId="2BD225FD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-</w:t>
            </w:r>
          </w:p>
        </w:tc>
      </w:tr>
      <w:tr w:rsidR="00890984" w:rsidRPr="008D5DE1" w14:paraId="5A2A7534" w14:textId="77777777" w:rsidTr="006F3C28">
        <w:trPr>
          <w:trHeight w:val="288"/>
        </w:trPr>
        <w:tc>
          <w:tcPr>
            <w:tcW w:w="1269" w:type="pct"/>
            <w:noWrap/>
            <w:vAlign w:val="bottom"/>
          </w:tcPr>
          <w:p w14:paraId="77BDE9EF" w14:textId="430B6BF6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FP(2,2) (fixed effects)</w:t>
            </w:r>
          </w:p>
        </w:tc>
        <w:tc>
          <w:tcPr>
            <w:tcW w:w="631" w:type="pct"/>
            <w:vAlign w:val="bottom"/>
          </w:tcPr>
          <w:p w14:paraId="4BC45FFF" w14:textId="3EA914D7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42859.41</w:t>
            </w:r>
          </w:p>
        </w:tc>
        <w:tc>
          <w:tcPr>
            <w:tcW w:w="1453" w:type="pct"/>
            <w:vAlign w:val="bottom"/>
          </w:tcPr>
          <w:p w14:paraId="47A3A250" w14:textId="4A9B5F6D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24</w:t>
            </w:r>
          </w:p>
        </w:tc>
        <w:tc>
          <w:tcPr>
            <w:tcW w:w="824" w:type="pct"/>
            <w:vAlign w:val="bottom"/>
          </w:tcPr>
          <w:p w14:paraId="6B96A762" w14:textId="2F591FB2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-</w:t>
            </w:r>
          </w:p>
        </w:tc>
        <w:tc>
          <w:tcPr>
            <w:tcW w:w="823" w:type="pct"/>
            <w:vAlign w:val="bottom"/>
          </w:tcPr>
          <w:p w14:paraId="0DA05005" w14:textId="3808307B" w:rsidR="00890984" w:rsidRPr="008D5DE1" w:rsidRDefault="00890984" w:rsidP="00890984">
            <w:pPr>
              <w:rPr>
                <w:rFonts w:ascii="Trebuchet MS" w:hAnsi="Trebuchet MS"/>
                <w:sz w:val="20"/>
                <w:szCs w:val="20"/>
              </w:rPr>
            </w:pPr>
            <w:r w:rsidRPr="008D5DE1">
              <w:rPr>
                <w:rFonts w:ascii="Trebuchet MS" w:hAnsi="Trebuchet MS"/>
                <w:sz w:val="20"/>
                <w:szCs w:val="20"/>
              </w:rPr>
              <w:t>-</w:t>
            </w:r>
          </w:p>
        </w:tc>
      </w:tr>
    </w:tbl>
    <w:p w14:paraId="2574A188" w14:textId="77777777" w:rsidR="009E7DB0" w:rsidRPr="008D5DE1" w:rsidRDefault="009E7DB0" w:rsidP="001F7EA8">
      <w:pPr>
        <w:rPr>
          <w:rFonts w:ascii="Trebuchet MS" w:hAnsi="Trebuchet MS"/>
        </w:rPr>
      </w:pPr>
    </w:p>
    <w:bookmarkStart w:id="25" w:name="_MON_1737809540"/>
    <w:bookmarkEnd w:id="25"/>
    <w:p w14:paraId="02E4EDE8" w14:textId="1C0E9A07" w:rsidR="009E7DB0" w:rsidRPr="008D5DE1" w:rsidRDefault="002652A8" w:rsidP="001F7EA8">
      <w:pPr>
        <w:rPr>
          <w:rFonts w:ascii="Trebuchet MS" w:hAnsi="Trebuchet MS"/>
        </w:rPr>
      </w:pPr>
      <w:r w:rsidRPr="008D5DE1">
        <w:rPr>
          <w:rFonts w:ascii="Trebuchet MS" w:hAnsi="Trebuchet MS"/>
        </w:rPr>
        <w:object w:dxaOrig="2262" w:dyaOrig="1476" w14:anchorId="17D24F1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3.65pt;height:74.25pt" o:ole="">
            <v:imagedata r:id="rId16" o:title=""/>
          </v:shape>
          <o:OLEObject Type="Embed" ProgID="Excel.Sheet.12" ShapeID="_x0000_i1025" DrawAspect="Icon" ObjectID="_1749364933" r:id="rId17"/>
        </w:object>
      </w:r>
    </w:p>
    <w:p w14:paraId="7DD718A0" w14:textId="35CF5D34" w:rsidR="00011151" w:rsidRPr="000E2AA5" w:rsidRDefault="00E53E67" w:rsidP="00011151">
      <w:pPr>
        <w:pStyle w:val="Heading2"/>
      </w:pPr>
      <w:bookmarkStart w:id="26" w:name="_Toc127193970"/>
      <w:r w:rsidRPr="008D5DE1">
        <w:t>Model</w:t>
      </w:r>
      <w:r w:rsidRPr="000E2AA5">
        <w:t xml:space="preserve"> selection algorithm: f</w:t>
      </w:r>
      <w:r w:rsidR="00011151" w:rsidRPr="000E2AA5">
        <w:t>ace validity check of first- and second-order models</w:t>
      </w:r>
      <w:bookmarkEnd w:id="26"/>
    </w:p>
    <w:p w14:paraId="16D13463" w14:textId="7D605D2A" w:rsidR="00AB1AA9" w:rsidRPr="000E2AA5" w:rsidRDefault="00AB1AA9" w:rsidP="00AB1AA9">
      <w:pPr>
        <w:pStyle w:val="Heading3"/>
      </w:pPr>
      <w:bookmarkStart w:id="27" w:name="_Toc100563660"/>
      <w:bookmarkStart w:id="28" w:name="_Toc127193971"/>
      <w:bookmarkStart w:id="29" w:name="hazard-ratio"/>
      <w:bookmarkStart w:id="30" w:name="second-order-polynomial"/>
      <w:r w:rsidRPr="000E2AA5">
        <w:t>Time-varying HR plots versus trial hazards second order polynomial</w:t>
      </w:r>
      <w:bookmarkEnd w:id="27"/>
      <w:r w:rsidR="00965397" w:rsidRPr="000E2AA5">
        <w:t xml:space="preserve"> for OS</w:t>
      </w:r>
      <w:bookmarkEnd w:id="28"/>
    </w:p>
    <w:p w14:paraId="703B80C3" w14:textId="560D6ECF" w:rsidR="00E86A20" w:rsidRPr="000E2AA5" w:rsidRDefault="00E86A20" w:rsidP="000B1363">
      <w:pPr>
        <w:rPr>
          <w:rFonts w:ascii="Trebuchet MS" w:hAnsi="Trebuchet MS"/>
        </w:rPr>
      </w:pPr>
      <w:r w:rsidRPr="000E2AA5">
        <w:rPr>
          <w:rFonts w:ascii="Trebuchet MS" w:hAnsi="Trebuchet MS"/>
        </w:rPr>
        <w:t>During the face validity check of the converging models, the second-order models for OS have been excluded as these showed extremely variable and implausible time-varying HRs, mostly for the PEM+LEN arm.</w:t>
      </w:r>
      <w:r w:rsidR="00BB59A2" w:rsidRPr="000E2AA5">
        <w:rPr>
          <w:rFonts w:ascii="Trebuchet MS" w:hAnsi="Trebuchet MS"/>
        </w:rPr>
        <w:t xml:space="preserve"> </w:t>
      </w:r>
      <w:r w:rsidRPr="000E2AA5">
        <w:rPr>
          <w:rFonts w:ascii="Trebuchet MS" w:hAnsi="Trebuchet MS"/>
        </w:rPr>
        <w:t>Time-varying HR plots versus trial hazards after anchoring, for the excluded second-order OS models are shown in</w:t>
      </w:r>
      <w:r w:rsidR="005E3A27" w:rsidRPr="000E2AA5">
        <w:rPr>
          <w:rFonts w:ascii="Trebuchet MS" w:hAnsi="Trebuchet MS"/>
        </w:rPr>
        <w:t xml:space="preserve"> </w:t>
      </w:r>
      <w:r w:rsidR="00F72C3F" w:rsidRPr="000E2AA5">
        <w:rPr>
          <w:rFonts w:ascii="Trebuchet MS" w:hAnsi="Trebuchet MS"/>
        </w:rPr>
        <w:t>Figure</w:t>
      </w:r>
      <w:r w:rsidR="00EF6B50" w:rsidRPr="000E2AA5">
        <w:rPr>
          <w:rFonts w:ascii="Trebuchet MS" w:hAnsi="Trebuchet MS"/>
        </w:rPr>
        <w:t xml:space="preserve"> </w:t>
      </w:r>
      <w:r w:rsidR="00CE214D" w:rsidRPr="000E2AA5">
        <w:rPr>
          <w:rFonts w:ascii="Trebuchet MS" w:hAnsi="Trebuchet MS"/>
        </w:rPr>
        <w:t>3</w:t>
      </w:r>
      <w:r w:rsidR="00EF6B50" w:rsidRPr="000E2AA5">
        <w:rPr>
          <w:rFonts w:ascii="Trebuchet MS" w:hAnsi="Trebuchet MS"/>
        </w:rPr>
        <w:t xml:space="preserve"> to </w:t>
      </w:r>
      <w:r w:rsidR="002F116B" w:rsidRPr="000E2AA5">
        <w:rPr>
          <w:rFonts w:ascii="Trebuchet MS" w:hAnsi="Trebuchet MS"/>
        </w:rPr>
        <w:t xml:space="preserve">Figure </w:t>
      </w:r>
      <w:r w:rsidR="00954BBB" w:rsidRPr="000E2AA5">
        <w:rPr>
          <w:rFonts w:ascii="Trebuchet MS" w:hAnsi="Trebuchet MS"/>
        </w:rPr>
        <w:t>23</w:t>
      </w:r>
      <w:r w:rsidR="00EF6B50" w:rsidRPr="000E2AA5">
        <w:rPr>
          <w:rFonts w:ascii="Trebuchet MS" w:hAnsi="Trebuchet MS"/>
        </w:rPr>
        <w:t>.</w:t>
      </w:r>
      <w:r w:rsidR="00FA0A76" w:rsidRPr="000E2AA5">
        <w:rPr>
          <w:rFonts w:ascii="Trebuchet MS" w:hAnsi="Trebuchet MS"/>
        </w:rPr>
        <w:t xml:space="preserve"> </w:t>
      </w:r>
    </w:p>
    <w:p w14:paraId="7A854FF4" w14:textId="77777777" w:rsidR="00E86A20" w:rsidRPr="000E2AA5" w:rsidRDefault="00E86A20" w:rsidP="000B1363">
      <w:pPr>
        <w:rPr>
          <w:rFonts w:ascii="Trebuchet MS" w:hAnsi="Trebuchet MS"/>
        </w:rPr>
      </w:pPr>
    </w:p>
    <w:p w14:paraId="65BDFA7E" w14:textId="77777777" w:rsidR="001D1C9A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drawing>
          <wp:inline distT="0" distB="0" distL="0" distR="0" wp14:anchorId="53848F44" wp14:editId="0B98B794">
            <wp:extent cx="3396342" cy="36576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4304090" w14:textId="239A8A60" w:rsidR="006F5459" w:rsidRPr="000E2AA5" w:rsidRDefault="001D1C9A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3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-2,-2) (fixed effects).</w:t>
      </w:r>
    </w:p>
    <w:p w14:paraId="180AD1A7" w14:textId="77777777" w:rsidR="001D1C9A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lastRenderedPageBreak/>
        <w:drawing>
          <wp:inline distT="0" distB="0" distL="0" distR="0" wp14:anchorId="038062AF" wp14:editId="10BC8079">
            <wp:extent cx="3396342" cy="36576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029D061" w14:textId="32FDAC8D" w:rsidR="006F5459" w:rsidRPr="000E2AA5" w:rsidRDefault="001D1C9A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4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-2,-1) (fixed effects).</w:t>
      </w:r>
    </w:p>
    <w:p w14:paraId="38BCD7E2" w14:textId="77777777" w:rsidR="001D1C9A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drawing>
          <wp:inline distT="0" distB="0" distL="0" distR="0" wp14:anchorId="65BB8D11" wp14:editId="720D02ED">
            <wp:extent cx="3396342" cy="36576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19814C7" w14:textId="15AAB4E8" w:rsidR="006F5459" w:rsidRPr="000E2AA5" w:rsidRDefault="001D1C9A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5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-2,-0.5) (fixed effects).</w:t>
      </w:r>
    </w:p>
    <w:p w14:paraId="43E20FDA" w14:textId="77777777" w:rsidR="001D1C9A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lastRenderedPageBreak/>
        <w:drawing>
          <wp:inline distT="0" distB="0" distL="0" distR="0" wp14:anchorId="4374AA81" wp14:editId="2C72C141">
            <wp:extent cx="3396342" cy="36576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1F59DA6" w14:textId="098354CA" w:rsidR="006F5459" w:rsidRPr="000E2AA5" w:rsidRDefault="001D1C9A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6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-2,0) (fixed effects).</w:t>
      </w:r>
    </w:p>
    <w:p w14:paraId="427F80B4" w14:textId="77777777" w:rsidR="001D1C9A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drawing>
          <wp:inline distT="0" distB="0" distL="0" distR="0" wp14:anchorId="2AAB3C5B" wp14:editId="0CA86B8C">
            <wp:extent cx="3396342" cy="36576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D5EB697" w14:textId="3B5E07DC" w:rsidR="006F5459" w:rsidRPr="000E2AA5" w:rsidRDefault="001D1C9A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7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-2,0.5) (fixed effects).</w:t>
      </w:r>
    </w:p>
    <w:p w14:paraId="5FBFE48E" w14:textId="77777777" w:rsidR="001D1C9A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lastRenderedPageBreak/>
        <w:drawing>
          <wp:inline distT="0" distB="0" distL="0" distR="0" wp14:anchorId="12506D17" wp14:editId="2C935D03">
            <wp:extent cx="3396342" cy="36576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4CEB19" w14:textId="4C5729EA" w:rsidR="006F5459" w:rsidRPr="000E2AA5" w:rsidRDefault="001D1C9A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8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-2,1) (fixed effects).</w:t>
      </w:r>
    </w:p>
    <w:p w14:paraId="5B4DB2BF" w14:textId="77777777" w:rsidR="008C2945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drawing>
          <wp:inline distT="0" distB="0" distL="0" distR="0" wp14:anchorId="372FB704" wp14:editId="7C259480">
            <wp:extent cx="3396342" cy="365760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DB6D1DC" w14:textId="7BC3F0DD" w:rsidR="006F5459" w:rsidRPr="000E2AA5" w:rsidRDefault="008C2945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9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-1,-1) (fixed effects).</w:t>
      </w:r>
    </w:p>
    <w:p w14:paraId="6065C11C" w14:textId="77777777" w:rsidR="008C2945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lastRenderedPageBreak/>
        <w:drawing>
          <wp:inline distT="0" distB="0" distL="0" distR="0" wp14:anchorId="053429B5" wp14:editId="6B4FCFAA">
            <wp:extent cx="3396342" cy="365760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F7BE0BF" w14:textId="45B35A88" w:rsidR="006F5459" w:rsidRPr="000E2AA5" w:rsidRDefault="008C2945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10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-1,-0.5) (fixed effects).</w:t>
      </w:r>
    </w:p>
    <w:p w14:paraId="3BF9CD96" w14:textId="77777777" w:rsidR="008C2945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drawing>
          <wp:inline distT="0" distB="0" distL="0" distR="0" wp14:anchorId="10E1E391" wp14:editId="7DEFE38C">
            <wp:extent cx="3396342" cy="36576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D271C7" w14:textId="5C63143F" w:rsidR="006F5459" w:rsidRPr="000E2AA5" w:rsidRDefault="008C2945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11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-1,0) (fixed effects).</w:t>
      </w:r>
    </w:p>
    <w:p w14:paraId="3FE01DC8" w14:textId="77777777" w:rsidR="008C2945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lastRenderedPageBreak/>
        <w:drawing>
          <wp:inline distT="0" distB="0" distL="0" distR="0" wp14:anchorId="7605F8E6" wp14:editId="6524B645">
            <wp:extent cx="3396342" cy="3657600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B0A274D" w14:textId="7A5D6709" w:rsidR="006F5459" w:rsidRPr="000E2AA5" w:rsidRDefault="008C2945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12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-1,0.5) (fixed effects).</w:t>
      </w:r>
    </w:p>
    <w:p w14:paraId="287FB345" w14:textId="77777777" w:rsidR="008C2945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drawing>
          <wp:inline distT="0" distB="0" distL="0" distR="0" wp14:anchorId="1E44E068" wp14:editId="551F9CA3">
            <wp:extent cx="3396342" cy="3657600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Picture 23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3BA1C08" w14:textId="309BEA4A" w:rsidR="006F5459" w:rsidRPr="000E2AA5" w:rsidRDefault="008C2945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13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-1,1) (fixed effects).</w:t>
      </w:r>
    </w:p>
    <w:p w14:paraId="34F55658" w14:textId="77777777" w:rsidR="008C2945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lastRenderedPageBreak/>
        <w:drawing>
          <wp:inline distT="0" distB="0" distL="0" distR="0" wp14:anchorId="0CC42474" wp14:editId="5171E352">
            <wp:extent cx="3396342" cy="3657600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F2125EF" w14:textId="5BF11A4D" w:rsidR="006F5459" w:rsidRPr="000E2AA5" w:rsidRDefault="008C2945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14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-0.5,-0.5) (fixed effects).</w:t>
      </w:r>
    </w:p>
    <w:p w14:paraId="7C27734F" w14:textId="77777777" w:rsidR="008C2945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drawing>
          <wp:inline distT="0" distB="0" distL="0" distR="0" wp14:anchorId="20425BDA" wp14:editId="266A4D29">
            <wp:extent cx="3396342" cy="3657600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2DE25B3" w14:textId="4E8F2979" w:rsidR="006F5459" w:rsidRPr="000E2AA5" w:rsidRDefault="008C2945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15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-0.5,0) (fixed effects).</w:t>
      </w:r>
    </w:p>
    <w:p w14:paraId="3C0965E0" w14:textId="77777777" w:rsidR="008C2945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lastRenderedPageBreak/>
        <w:drawing>
          <wp:inline distT="0" distB="0" distL="0" distR="0" wp14:anchorId="7033EABE" wp14:editId="6D702CAF">
            <wp:extent cx="3396342" cy="3657600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1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6073FE9" w14:textId="488D9B29" w:rsidR="006F5459" w:rsidRPr="000E2AA5" w:rsidRDefault="008C2945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16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-0.5,0.5) (fixed effects).</w:t>
      </w:r>
    </w:p>
    <w:p w14:paraId="163CB55C" w14:textId="77777777" w:rsidR="008C2945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drawing>
          <wp:inline distT="0" distB="0" distL="0" distR="0" wp14:anchorId="241CCC55" wp14:editId="66696109">
            <wp:extent cx="3396342" cy="3657600"/>
            <wp:effectExtent l="0" t="0" r="0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Picture 33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91B4DD6" w14:textId="09292F81" w:rsidR="006F5459" w:rsidRPr="000E2AA5" w:rsidRDefault="008C2945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17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-0.5,1) (fixed effects).</w:t>
      </w:r>
    </w:p>
    <w:p w14:paraId="3C957C26" w14:textId="77777777" w:rsidR="008C2945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lastRenderedPageBreak/>
        <w:drawing>
          <wp:inline distT="0" distB="0" distL="0" distR="0" wp14:anchorId="02D76D4A" wp14:editId="20D46286">
            <wp:extent cx="3396342" cy="3657600"/>
            <wp:effectExtent l="0" t="0" r="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Picture 37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44F53E3" w14:textId="4806452A" w:rsidR="006F5459" w:rsidRPr="000E2AA5" w:rsidRDefault="008C2945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18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0,0) (fixed effects).</w:t>
      </w:r>
    </w:p>
    <w:p w14:paraId="5BF2DEAD" w14:textId="77777777" w:rsidR="008C2945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drawing>
          <wp:inline distT="0" distB="0" distL="0" distR="0" wp14:anchorId="14EE0B60" wp14:editId="522DA405">
            <wp:extent cx="3396342" cy="3657600"/>
            <wp:effectExtent l="0" t="0" r="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Picture 39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DAB49A3" w14:textId="5360E662" w:rsidR="006F5459" w:rsidRPr="000E2AA5" w:rsidRDefault="008C2945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19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0,0.5) (fixed effects).</w:t>
      </w:r>
    </w:p>
    <w:p w14:paraId="38C08083" w14:textId="77777777" w:rsidR="008C2945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lastRenderedPageBreak/>
        <w:drawing>
          <wp:inline distT="0" distB="0" distL="0" distR="0" wp14:anchorId="5B3DCF3D" wp14:editId="74B2A4F2">
            <wp:extent cx="3396342" cy="3657600"/>
            <wp:effectExtent l="0" t="0" r="0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Picture 41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0B72A3" w14:textId="17943DB2" w:rsidR="006F5459" w:rsidRPr="000E2AA5" w:rsidRDefault="008C2945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20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0,1) (fixed effects).</w:t>
      </w:r>
    </w:p>
    <w:p w14:paraId="43C09C46" w14:textId="77777777" w:rsidR="008C2945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drawing>
          <wp:inline distT="0" distB="0" distL="0" distR="0" wp14:anchorId="589DF42D" wp14:editId="6FAE4F17">
            <wp:extent cx="3396342" cy="3657600"/>
            <wp:effectExtent l="0" t="0" r="0" b="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Picture 45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F967942" w14:textId="42B7DBF5" w:rsidR="006F5459" w:rsidRPr="000E2AA5" w:rsidRDefault="008C2945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21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0.5,0.5) (fixed effects).</w:t>
      </w:r>
    </w:p>
    <w:p w14:paraId="6A8DD5B0" w14:textId="77777777" w:rsidR="008C2945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lastRenderedPageBreak/>
        <w:drawing>
          <wp:inline distT="0" distB="0" distL="0" distR="0" wp14:anchorId="18AE1ACF" wp14:editId="17B7C640">
            <wp:extent cx="3396342" cy="36576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2EA7490" w14:textId="272AAE49" w:rsidR="006F5459" w:rsidRPr="000E2AA5" w:rsidRDefault="008C2945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22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0.5,1) (fixed effects).</w:t>
      </w:r>
    </w:p>
    <w:p w14:paraId="5941BBFA" w14:textId="77777777" w:rsidR="008C2945" w:rsidRPr="000E2AA5" w:rsidRDefault="006F5459" w:rsidP="000B1363">
      <w:pPr>
        <w:keepNext/>
        <w:rPr>
          <w:rFonts w:ascii="Trebuchet MS" w:hAnsi="Trebuchet MS"/>
        </w:rPr>
      </w:pPr>
      <w:r w:rsidRPr="000E2AA5">
        <w:rPr>
          <w:rFonts w:ascii="Trebuchet MS" w:hAnsi="Trebuchet MS"/>
          <w:noProof/>
        </w:rPr>
        <w:drawing>
          <wp:inline distT="0" distB="0" distL="0" distR="0" wp14:anchorId="1B46F5C2" wp14:editId="11A8D41F">
            <wp:extent cx="3396342" cy="3657600"/>
            <wp:effectExtent l="0" t="0" r="0" b="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Picture 51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6342" cy="365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A548E6F" w14:textId="43FD4ABE" w:rsidR="006F5459" w:rsidRPr="000E2AA5" w:rsidRDefault="008C2945" w:rsidP="000B1363">
      <w:pPr>
        <w:pStyle w:val="Caption"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Figur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Figur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23</w:t>
      </w:r>
      <w:r w:rsidRPr="000E2AA5">
        <w:rPr>
          <w:rFonts w:ascii="Trebuchet MS" w:hAnsi="Trebuchet MS"/>
        </w:rPr>
        <w:fldChar w:fldCharType="end"/>
      </w:r>
      <w:r w:rsidR="006F5459" w:rsidRPr="000E2AA5">
        <w:rPr>
          <w:rFonts w:ascii="Trebuchet MS" w:hAnsi="Trebuchet MS"/>
        </w:rPr>
        <w:t>: FP(1,1) (fixed effects).</w:t>
      </w:r>
    </w:p>
    <w:p w14:paraId="4CCAD70C" w14:textId="2B8CB5E8" w:rsidR="00071741" w:rsidRPr="000E2AA5" w:rsidRDefault="00E53E67" w:rsidP="00C35C98">
      <w:pPr>
        <w:pStyle w:val="Heading2"/>
      </w:pPr>
      <w:bookmarkStart w:id="31" w:name="_Toc127193972"/>
      <w:bookmarkEnd w:id="29"/>
      <w:bookmarkEnd w:id="30"/>
      <w:r w:rsidRPr="000E2AA5">
        <w:lastRenderedPageBreak/>
        <w:t xml:space="preserve">Model selection algorithm: </w:t>
      </w:r>
      <w:r w:rsidR="00071741" w:rsidRPr="000E2AA5">
        <w:t>Predictive accuracy</w:t>
      </w:r>
      <w:r w:rsidR="000A28B0" w:rsidRPr="000E2AA5">
        <w:t xml:space="preserve"> against trial data</w:t>
      </w:r>
      <w:bookmarkEnd w:id="31"/>
    </w:p>
    <w:p w14:paraId="0038D125" w14:textId="59F6AE6A" w:rsidR="009721D2" w:rsidRPr="000E2AA5" w:rsidRDefault="00617975" w:rsidP="001D1C9A">
      <w:pPr>
        <w:rPr>
          <w:rFonts w:ascii="Trebuchet MS" w:hAnsi="Trebuchet MS"/>
        </w:rPr>
      </w:pPr>
      <w:r w:rsidRPr="000E2AA5">
        <w:rPr>
          <w:rFonts w:ascii="Trebuchet MS" w:hAnsi="Trebuchet MS"/>
        </w:rPr>
        <w:t>Models passing the</w:t>
      </w:r>
      <w:r w:rsidR="008550EC" w:rsidRPr="000E2AA5">
        <w:rPr>
          <w:rFonts w:ascii="Trebuchet MS" w:hAnsi="Trebuchet MS"/>
        </w:rPr>
        <w:t xml:space="preserve"> face validity check were assessed for predictive accuracy against trial data</w:t>
      </w:r>
      <w:r w:rsidR="006C1A56" w:rsidRPr="000E2AA5">
        <w:rPr>
          <w:rFonts w:ascii="Trebuchet MS" w:hAnsi="Trebuchet MS"/>
        </w:rPr>
        <w:t xml:space="preserve"> comparing </w:t>
      </w:r>
      <w:r w:rsidR="00CF0B6C" w:rsidRPr="000E2AA5">
        <w:rPr>
          <w:rFonts w:ascii="Trebuchet MS" w:hAnsi="Trebuchet MS"/>
        </w:rPr>
        <w:t xml:space="preserve">observed versus predicted </w:t>
      </w:r>
      <w:r w:rsidR="00B1221F" w:rsidRPr="000E2AA5">
        <w:rPr>
          <w:rFonts w:ascii="Trebuchet MS" w:hAnsi="Trebuchet MS"/>
        </w:rPr>
        <w:t xml:space="preserve">absolute survival at 2 years, median survival, </w:t>
      </w:r>
      <w:r w:rsidR="00CF0B6C" w:rsidRPr="000E2AA5">
        <w:rPr>
          <w:rFonts w:ascii="Trebuchet MS" w:hAnsi="Trebuchet MS"/>
        </w:rPr>
        <w:t xml:space="preserve">and </w:t>
      </w:r>
      <w:r w:rsidR="00B1221F" w:rsidRPr="000E2AA5">
        <w:rPr>
          <w:rFonts w:ascii="Trebuchet MS" w:hAnsi="Trebuchet MS"/>
        </w:rPr>
        <w:t>restricted mean survival</w:t>
      </w:r>
      <w:r w:rsidR="00CF0B6C" w:rsidRPr="000E2AA5">
        <w:rPr>
          <w:rFonts w:ascii="Trebuchet MS" w:hAnsi="Trebuchet MS"/>
        </w:rPr>
        <w:t xml:space="preserve">. </w:t>
      </w:r>
      <w:r w:rsidR="009721D2" w:rsidRPr="000E2AA5">
        <w:rPr>
          <w:rFonts w:ascii="Trebuchet MS" w:hAnsi="Trebuchet MS"/>
        </w:rPr>
        <w:br w:type="page"/>
      </w:r>
    </w:p>
    <w:p w14:paraId="4F24F3A7" w14:textId="3E7F1E28" w:rsidR="00011151" w:rsidRPr="000E2AA5" w:rsidRDefault="006347A3" w:rsidP="00235BA5">
      <w:pPr>
        <w:pStyle w:val="Heading3"/>
      </w:pPr>
      <w:bookmarkStart w:id="32" w:name="_Toc127193973"/>
      <w:r w:rsidRPr="000E2AA5">
        <w:lastRenderedPageBreak/>
        <w:t>PFS</w:t>
      </w:r>
      <w:bookmarkEnd w:id="32"/>
    </w:p>
    <w:p w14:paraId="5F29FB33" w14:textId="3EAD31E0" w:rsidR="00D94EAE" w:rsidRPr="000E2AA5" w:rsidRDefault="00D94EAE" w:rsidP="00D94EAE">
      <w:pPr>
        <w:pStyle w:val="Caption"/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Tabl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Tabl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5</w:t>
      </w:r>
      <w:r w:rsidRPr="000E2AA5">
        <w:rPr>
          <w:rFonts w:ascii="Trebuchet MS" w:hAnsi="Trebuchet MS"/>
        </w:rPr>
        <w:fldChar w:fldCharType="end"/>
      </w:r>
      <w:r w:rsidRPr="000E2AA5">
        <w:rPr>
          <w:rFonts w:ascii="Trebuchet MS" w:hAnsi="Trebuchet MS"/>
        </w:rPr>
        <w:t>. Comparison of 2-year survival outcomes between trials and NMA models</w:t>
      </w:r>
    </w:p>
    <w:tbl>
      <w:tblPr>
        <w:tblStyle w:val="PharmeritTable2018"/>
        <w:tblW w:w="5000" w:type="pct"/>
        <w:jc w:val="center"/>
        <w:tblLook w:val="04A0" w:firstRow="1" w:lastRow="0" w:firstColumn="1" w:lastColumn="0" w:noHBand="0" w:noVBand="1"/>
      </w:tblPr>
      <w:tblGrid>
        <w:gridCol w:w="2873"/>
        <w:gridCol w:w="1237"/>
        <w:gridCol w:w="1225"/>
        <w:gridCol w:w="1229"/>
        <w:gridCol w:w="1229"/>
        <w:gridCol w:w="1227"/>
      </w:tblGrid>
      <w:tr w:rsidR="00D94EAE" w:rsidRPr="000E2AA5" w14:paraId="25BA2987" w14:textId="77777777" w:rsidTr="003C795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3"/>
          <w:jc w:val="center"/>
        </w:trPr>
        <w:tc>
          <w:tcPr>
            <w:tcW w:w="1593" w:type="pct"/>
            <w:shd w:val="clear" w:color="auto" w:fill="0D213A"/>
          </w:tcPr>
          <w:p w14:paraId="6896B1A3" w14:textId="77777777" w:rsidR="00D94EAE" w:rsidRPr="000E2AA5" w:rsidRDefault="00D94EAE" w:rsidP="00327157">
            <w:pPr>
              <w:rPr>
                <w:rFonts w:ascii="Trebuchet MS" w:hAnsi="Trebuchet MS"/>
                <w:i/>
                <w:color w:val="FFFFFF" w:themeColor="background1"/>
                <w:sz w:val="20"/>
                <w:szCs w:val="20"/>
              </w:rPr>
            </w:pPr>
          </w:p>
        </w:tc>
        <w:tc>
          <w:tcPr>
            <w:tcW w:w="686" w:type="pct"/>
            <w:shd w:val="clear" w:color="auto" w:fill="0D213A"/>
          </w:tcPr>
          <w:p w14:paraId="78299972" w14:textId="77777777" w:rsidR="00D94EAE" w:rsidRPr="000E2AA5" w:rsidRDefault="00D94EAE" w:rsidP="00327157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SUN</w:t>
            </w:r>
          </w:p>
        </w:tc>
        <w:tc>
          <w:tcPr>
            <w:tcW w:w="679" w:type="pct"/>
            <w:shd w:val="clear" w:color="auto" w:fill="0D213A"/>
          </w:tcPr>
          <w:p w14:paraId="6EF0A572" w14:textId="136B142D" w:rsidR="00D94EAE" w:rsidRPr="000E2AA5" w:rsidRDefault="00506D49" w:rsidP="00327157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PEM</w:t>
            </w:r>
            <w:r w:rsidR="006A670D"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 xml:space="preserve"> </w:t>
            </w: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+</w:t>
            </w:r>
            <w:r w:rsidR="006A670D"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 xml:space="preserve"> </w:t>
            </w: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LEN</w:t>
            </w:r>
          </w:p>
        </w:tc>
        <w:tc>
          <w:tcPr>
            <w:tcW w:w="681" w:type="pct"/>
            <w:shd w:val="clear" w:color="auto" w:fill="0D213A"/>
          </w:tcPr>
          <w:p w14:paraId="2107EA25" w14:textId="77777777" w:rsidR="00D94EAE" w:rsidRPr="000E2AA5" w:rsidRDefault="00D94EAE" w:rsidP="00327157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NIV + CAB</w:t>
            </w:r>
          </w:p>
        </w:tc>
        <w:tc>
          <w:tcPr>
            <w:tcW w:w="681" w:type="pct"/>
            <w:shd w:val="clear" w:color="auto" w:fill="0D213A"/>
          </w:tcPr>
          <w:p w14:paraId="47AE5E4A" w14:textId="77777777" w:rsidR="00D94EAE" w:rsidRPr="000E2AA5" w:rsidRDefault="00D94EAE" w:rsidP="00327157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AVE + AXI</w:t>
            </w:r>
          </w:p>
        </w:tc>
        <w:tc>
          <w:tcPr>
            <w:tcW w:w="680" w:type="pct"/>
            <w:shd w:val="clear" w:color="auto" w:fill="0D213A"/>
          </w:tcPr>
          <w:p w14:paraId="0764165A" w14:textId="77777777" w:rsidR="00D94EAE" w:rsidRPr="000E2AA5" w:rsidRDefault="00D94EAE" w:rsidP="00327157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PEM + AXI</w:t>
            </w:r>
          </w:p>
        </w:tc>
      </w:tr>
      <w:tr w:rsidR="007B75FE" w:rsidRPr="000E2AA5" w14:paraId="1FBB7DAA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1593" w:type="pct"/>
            <w:shd w:val="clear" w:color="auto" w:fill="D9E4F2" w:themeFill="text2" w:themeFillTint="33"/>
          </w:tcPr>
          <w:p w14:paraId="71D7E7AC" w14:textId="77777777" w:rsidR="007B75FE" w:rsidRPr="000E2AA5" w:rsidRDefault="007B75FE" w:rsidP="007B75FE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CLEAR</w:t>
            </w:r>
          </w:p>
        </w:tc>
        <w:tc>
          <w:tcPr>
            <w:tcW w:w="686" w:type="pct"/>
            <w:shd w:val="clear" w:color="auto" w:fill="D9E4F2" w:themeFill="text2" w:themeFillTint="33"/>
          </w:tcPr>
          <w:p w14:paraId="02DFA434" w14:textId="30CB4367" w:rsidR="007B75FE" w:rsidRPr="000E2AA5" w:rsidRDefault="007B75FE" w:rsidP="007B75FE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18.1% (13.1%, 25.0%)</w:t>
            </w:r>
          </w:p>
        </w:tc>
        <w:tc>
          <w:tcPr>
            <w:tcW w:w="679" w:type="pct"/>
            <w:shd w:val="clear" w:color="auto" w:fill="D9E4F2" w:themeFill="text2" w:themeFillTint="33"/>
          </w:tcPr>
          <w:p w14:paraId="58AB15F6" w14:textId="02D7A5F3" w:rsidR="007B75FE" w:rsidRPr="000E2AA5" w:rsidRDefault="007B75FE" w:rsidP="007B75FE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46.1% (40.1%, 53.1%)</w:t>
            </w:r>
          </w:p>
        </w:tc>
        <w:tc>
          <w:tcPr>
            <w:tcW w:w="681" w:type="pct"/>
            <w:shd w:val="clear" w:color="auto" w:fill="D9E4F2" w:themeFill="text2" w:themeFillTint="33"/>
          </w:tcPr>
          <w:p w14:paraId="36766B9E" w14:textId="77777777" w:rsidR="007B75FE" w:rsidRPr="000E2AA5" w:rsidRDefault="007B75FE" w:rsidP="007B75FE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681" w:type="pct"/>
            <w:shd w:val="clear" w:color="auto" w:fill="D9E4F2" w:themeFill="text2" w:themeFillTint="33"/>
          </w:tcPr>
          <w:p w14:paraId="780B506E" w14:textId="77777777" w:rsidR="007B75FE" w:rsidRPr="000E2AA5" w:rsidRDefault="007B75FE" w:rsidP="007B75FE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680" w:type="pct"/>
            <w:shd w:val="clear" w:color="auto" w:fill="D9E4F2" w:themeFill="text2" w:themeFillTint="33"/>
          </w:tcPr>
          <w:p w14:paraId="65198977" w14:textId="77777777" w:rsidR="007B75FE" w:rsidRPr="000E2AA5" w:rsidRDefault="007B75FE" w:rsidP="007B75FE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</w:tr>
      <w:tr w:rsidR="007B75FE" w:rsidRPr="000E2AA5" w14:paraId="469C6E5B" w14:textId="77777777" w:rsidTr="003C7959">
        <w:trPr>
          <w:jc w:val="center"/>
        </w:trPr>
        <w:tc>
          <w:tcPr>
            <w:tcW w:w="1593" w:type="pct"/>
            <w:shd w:val="clear" w:color="auto" w:fill="D9E4F2" w:themeFill="text2" w:themeFillTint="33"/>
          </w:tcPr>
          <w:p w14:paraId="76D097A7" w14:textId="2F266596" w:rsidR="007B75FE" w:rsidRPr="000E2AA5" w:rsidRDefault="00CC0571" w:rsidP="007B75FE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CheckMate 9ER</w:t>
            </w:r>
          </w:p>
        </w:tc>
        <w:tc>
          <w:tcPr>
            <w:tcW w:w="686" w:type="pct"/>
            <w:shd w:val="clear" w:color="auto" w:fill="D9E4F2" w:themeFill="text2" w:themeFillTint="33"/>
          </w:tcPr>
          <w:p w14:paraId="3B56EB03" w14:textId="2E77D744" w:rsidR="007B75FE" w:rsidRPr="000E2AA5" w:rsidRDefault="007B75FE" w:rsidP="007B75FE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19.6% (15.1%, 25.3%)</w:t>
            </w:r>
          </w:p>
        </w:tc>
        <w:tc>
          <w:tcPr>
            <w:tcW w:w="679" w:type="pct"/>
            <w:shd w:val="clear" w:color="auto" w:fill="D9E4F2" w:themeFill="text2" w:themeFillTint="33"/>
          </w:tcPr>
          <w:p w14:paraId="1082A9FC" w14:textId="77777777" w:rsidR="007B75FE" w:rsidRPr="000E2AA5" w:rsidRDefault="007B75FE" w:rsidP="007B75FE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</w:p>
        </w:tc>
        <w:tc>
          <w:tcPr>
            <w:tcW w:w="681" w:type="pct"/>
            <w:shd w:val="clear" w:color="auto" w:fill="D9E4F2" w:themeFill="text2" w:themeFillTint="33"/>
          </w:tcPr>
          <w:p w14:paraId="7FBFDE7E" w14:textId="38E3E44E" w:rsidR="007B75FE" w:rsidRPr="000E2AA5" w:rsidRDefault="007B75FE" w:rsidP="007B75FE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38.8% (33.6%, 44.9%)</w:t>
            </w:r>
          </w:p>
        </w:tc>
        <w:tc>
          <w:tcPr>
            <w:tcW w:w="681" w:type="pct"/>
            <w:shd w:val="clear" w:color="auto" w:fill="D9E4F2" w:themeFill="text2" w:themeFillTint="33"/>
          </w:tcPr>
          <w:p w14:paraId="7EC77F95" w14:textId="77777777" w:rsidR="007B75FE" w:rsidRPr="000E2AA5" w:rsidRDefault="007B75FE" w:rsidP="007B75FE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</w:p>
        </w:tc>
        <w:tc>
          <w:tcPr>
            <w:tcW w:w="680" w:type="pct"/>
            <w:shd w:val="clear" w:color="auto" w:fill="D9E4F2" w:themeFill="text2" w:themeFillTint="33"/>
          </w:tcPr>
          <w:p w14:paraId="4676620D" w14:textId="77777777" w:rsidR="007B75FE" w:rsidRPr="000E2AA5" w:rsidRDefault="007B75FE" w:rsidP="007B75FE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</w:p>
        </w:tc>
      </w:tr>
      <w:tr w:rsidR="007B75FE" w:rsidRPr="000E2AA5" w14:paraId="456CFE76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1593" w:type="pct"/>
            <w:shd w:val="clear" w:color="auto" w:fill="D9E4F2" w:themeFill="text2" w:themeFillTint="33"/>
          </w:tcPr>
          <w:p w14:paraId="7A426688" w14:textId="1D016FD6" w:rsidR="007B75FE" w:rsidRPr="000E2AA5" w:rsidRDefault="00CC0571" w:rsidP="007B75FE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JAVELIN Renal 101</w:t>
            </w:r>
          </w:p>
        </w:tc>
        <w:tc>
          <w:tcPr>
            <w:tcW w:w="686" w:type="pct"/>
            <w:shd w:val="clear" w:color="auto" w:fill="D9E4F2" w:themeFill="text2" w:themeFillTint="33"/>
          </w:tcPr>
          <w:p w14:paraId="60646890" w14:textId="1ABC388D" w:rsidR="007B75FE" w:rsidRPr="000E2AA5" w:rsidRDefault="007B75FE" w:rsidP="007B75FE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19.1% (13.0%, 28.1%)</w:t>
            </w:r>
          </w:p>
        </w:tc>
        <w:tc>
          <w:tcPr>
            <w:tcW w:w="679" w:type="pct"/>
            <w:shd w:val="clear" w:color="auto" w:fill="D9E4F2" w:themeFill="text2" w:themeFillTint="33"/>
          </w:tcPr>
          <w:p w14:paraId="070C5194" w14:textId="77777777" w:rsidR="007B75FE" w:rsidRPr="000E2AA5" w:rsidRDefault="007B75FE" w:rsidP="007B75FE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</w:p>
        </w:tc>
        <w:tc>
          <w:tcPr>
            <w:tcW w:w="681" w:type="pct"/>
            <w:shd w:val="clear" w:color="auto" w:fill="D9E4F2" w:themeFill="text2" w:themeFillTint="33"/>
          </w:tcPr>
          <w:p w14:paraId="7EA25881" w14:textId="77777777" w:rsidR="007B75FE" w:rsidRPr="000E2AA5" w:rsidRDefault="007B75FE" w:rsidP="007B75FE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</w:p>
        </w:tc>
        <w:tc>
          <w:tcPr>
            <w:tcW w:w="681" w:type="pct"/>
            <w:shd w:val="clear" w:color="auto" w:fill="D9E4F2" w:themeFill="text2" w:themeFillTint="33"/>
          </w:tcPr>
          <w:p w14:paraId="352A407B" w14:textId="3AE39457" w:rsidR="007B75FE" w:rsidRPr="000E2AA5" w:rsidRDefault="007B75FE" w:rsidP="007B75FE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29.1% (22.3%, 37.9%)</w:t>
            </w:r>
          </w:p>
        </w:tc>
        <w:tc>
          <w:tcPr>
            <w:tcW w:w="680" w:type="pct"/>
            <w:shd w:val="clear" w:color="auto" w:fill="D9E4F2" w:themeFill="text2" w:themeFillTint="33"/>
          </w:tcPr>
          <w:p w14:paraId="30F86CA7" w14:textId="77777777" w:rsidR="007B75FE" w:rsidRPr="000E2AA5" w:rsidRDefault="007B75FE" w:rsidP="007B75FE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</w:p>
        </w:tc>
      </w:tr>
      <w:tr w:rsidR="00CA4FE8" w:rsidRPr="000E2AA5" w14:paraId="36565356" w14:textId="77777777" w:rsidTr="003C7959">
        <w:trPr>
          <w:jc w:val="center"/>
        </w:trPr>
        <w:tc>
          <w:tcPr>
            <w:tcW w:w="1593" w:type="pct"/>
            <w:shd w:val="clear" w:color="auto" w:fill="D9E4F2" w:themeFill="text2" w:themeFillTint="33"/>
          </w:tcPr>
          <w:p w14:paraId="016ACCC3" w14:textId="77777777" w:rsidR="007B75FE" w:rsidRPr="000E2AA5" w:rsidRDefault="007B75FE" w:rsidP="007B75FE">
            <w:pPr>
              <w:rPr>
                <w:rFonts w:ascii="Trebuchet MS" w:hAnsi="Trebuchet MS"/>
                <w:color w:val="000000" w:themeColor="text1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KEYNOTE-426</w:t>
            </w:r>
          </w:p>
        </w:tc>
        <w:tc>
          <w:tcPr>
            <w:tcW w:w="686" w:type="pct"/>
            <w:shd w:val="clear" w:color="auto" w:fill="D9E4F2" w:themeFill="text2" w:themeFillTint="33"/>
          </w:tcPr>
          <w:p w14:paraId="793E0AC9" w14:textId="78FC68A4" w:rsidR="007B75FE" w:rsidRPr="000E2AA5" w:rsidRDefault="007B75FE" w:rsidP="007B75FE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24.3% (20.1%, 29.5%)</w:t>
            </w:r>
          </w:p>
        </w:tc>
        <w:tc>
          <w:tcPr>
            <w:tcW w:w="679" w:type="pct"/>
            <w:shd w:val="clear" w:color="auto" w:fill="D9E4F2" w:themeFill="text2" w:themeFillTint="33"/>
          </w:tcPr>
          <w:p w14:paraId="5C30B8D4" w14:textId="77777777" w:rsidR="007B75FE" w:rsidRPr="000E2AA5" w:rsidRDefault="007B75FE" w:rsidP="007B75FE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</w:p>
        </w:tc>
        <w:tc>
          <w:tcPr>
            <w:tcW w:w="681" w:type="pct"/>
            <w:shd w:val="clear" w:color="auto" w:fill="D9E4F2" w:themeFill="text2" w:themeFillTint="33"/>
          </w:tcPr>
          <w:p w14:paraId="542F937A" w14:textId="77777777" w:rsidR="007B75FE" w:rsidRPr="000E2AA5" w:rsidRDefault="007B75FE" w:rsidP="007B75FE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</w:p>
        </w:tc>
        <w:tc>
          <w:tcPr>
            <w:tcW w:w="681" w:type="pct"/>
            <w:shd w:val="clear" w:color="auto" w:fill="D9E4F2" w:themeFill="text2" w:themeFillTint="33"/>
          </w:tcPr>
          <w:p w14:paraId="40398FD4" w14:textId="77777777" w:rsidR="007B75FE" w:rsidRPr="000E2AA5" w:rsidRDefault="007B75FE" w:rsidP="007B75FE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</w:p>
        </w:tc>
        <w:tc>
          <w:tcPr>
            <w:tcW w:w="680" w:type="pct"/>
            <w:shd w:val="clear" w:color="auto" w:fill="D9E4F2" w:themeFill="text2" w:themeFillTint="33"/>
          </w:tcPr>
          <w:p w14:paraId="7B4F900E" w14:textId="7B706FC6" w:rsidR="007B75FE" w:rsidRPr="000E2AA5" w:rsidRDefault="007B75FE" w:rsidP="007B75FE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38.3% (33.7%, 43.5%)</w:t>
            </w:r>
          </w:p>
        </w:tc>
      </w:tr>
      <w:tr w:rsidR="005B41BE" w:rsidRPr="000E2AA5" w14:paraId="0C081296" w14:textId="77777777" w:rsidTr="003C7959">
        <w:tblPrEx>
          <w:jc w:val="left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593" w:type="pct"/>
            <w:noWrap/>
            <w:hideMark/>
          </w:tcPr>
          <w:p w14:paraId="3EC28B65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) (fixed effects)</w:t>
            </w:r>
          </w:p>
        </w:tc>
        <w:tc>
          <w:tcPr>
            <w:tcW w:w="686" w:type="pct"/>
            <w:noWrap/>
            <w:hideMark/>
          </w:tcPr>
          <w:p w14:paraId="486A6893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57%</w:t>
            </w:r>
          </w:p>
        </w:tc>
        <w:tc>
          <w:tcPr>
            <w:tcW w:w="679" w:type="pct"/>
            <w:noWrap/>
            <w:hideMark/>
          </w:tcPr>
          <w:p w14:paraId="353AA2CC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9.25%</w:t>
            </w:r>
          </w:p>
        </w:tc>
        <w:tc>
          <w:tcPr>
            <w:tcW w:w="681" w:type="pct"/>
            <w:noWrap/>
            <w:hideMark/>
          </w:tcPr>
          <w:p w14:paraId="25844C52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1.50%</w:t>
            </w:r>
          </w:p>
        </w:tc>
        <w:tc>
          <w:tcPr>
            <w:tcW w:w="681" w:type="pct"/>
            <w:noWrap/>
            <w:hideMark/>
          </w:tcPr>
          <w:p w14:paraId="5F70A1F4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1.81%</w:t>
            </w:r>
          </w:p>
        </w:tc>
        <w:tc>
          <w:tcPr>
            <w:tcW w:w="680" w:type="pct"/>
            <w:noWrap/>
            <w:hideMark/>
          </w:tcPr>
          <w:p w14:paraId="7F02085F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94%</w:t>
            </w:r>
          </w:p>
        </w:tc>
      </w:tr>
      <w:tr w:rsidR="005B41BE" w:rsidRPr="000E2AA5" w14:paraId="0AB2F22F" w14:textId="77777777" w:rsidTr="003C7959">
        <w:tblPrEx>
          <w:jc w:val="left"/>
        </w:tblPrEx>
        <w:trPr>
          <w:trHeight w:val="288"/>
        </w:trPr>
        <w:tc>
          <w:tcPr>
            <w:tcW w:w="1593" w:type="pct"/>
            <w:noWrap/>
            <w:hideMark/>
          </w:tcPr>
          <w:p w14:paraId="2CBDB187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-2) (fixed effects)</w:t>
            </w:r>
          </w:p>
        </w:tc>
        <w:tc>
          <w:tcPr>
            <w:tcW w:w="686" w:type="pct"/>
            <w:noWrap/>
            <w:hideMark/>
          </w:tcPr>
          <w:p w14:paraId="045041E4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0.86%</w:t>
            </w:r>
          </w:p>
        </w:tc>
        <w:tc>
          <w:tcPr>
            <w:tcW w:w="679" w:type="pct"/>
            <w:noWrap/>
            <w:hideMark/>
          </w:tcPr>
          <w:p w14:paraId="15FC8400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55%</w:t>
            </w:r>
          </w:p>
        </w:tc>
        <w:tc>
          <w:tcPr>
            <w:tcW w:w="681" w:type="pct"/>
            <w:noWrap/>
            <w:hideMark/>
          </w:tcPr>
          <w:p w14:paraId="1360A202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1.21%</w:t>
            </w:r>
          </w:p>
        </w:tc>
        <w:tc>
          <w:tcPr>
            <w:tcW w:w="681" w:type="pct"/>
            <w:noWrap/>
            <w:hideMark/>
          </w:tcPr>
          <w:p w14:paraId="7D33EE6E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3.62%</w:t>
            </w:r>
          </w:p>
        </w:tc>
        <w:tc>
          <w:tcPr>
            <w:tcW w:w="680" w:type="pct"/>
            <w:noWrap/>
            <w:hideMark/>
          </w:tcPr>
          <w:p w14:paraId="4C4EEBA5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86%</w:t>
            </w:r>
          </w:p>
        </w:tc>
      </w:tr>
      <w:tr w:rsidR="005B41BE" w:rsidRPr="000E2AA5" w14:paraId="070C686E" w14:textId="77777777" w:rsidTr="003C7959">
        <w:tblPrEx>
          <w:jc w:val="left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593" w:type="pct"/>
            <w:noWrap/>
            <w:hideMark/>
          </w:tcPr>
          <w:p w14:paraId="0E01B55E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-1) (fixed effects)</w:t>
            </w:r>
          </w:p>
        </w:tc>
        <w:tc>
          <w:tcPr>
            <w:tcW w:w="686" w:type="pct"/>
            <w:noWrap/>
            <w:hideMark/>
          </w:tcPr>
          <w:p w14:paraId="729784C7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35%</w:t>
            </w:r>
          </w:p>
        </w:tc>
        <w:tc>
          <w:tcPr>
            <w:tcW w:w="679" w:type="pct"/>
            <w:noWrap/>
            <w:hideMark/>
          </w:tcPr>
          <w:p w14:paraId="39CDB7E3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41%</w:t>
            </w:r>
          </w:p>
        </w:tc>
        <w:tc>
          <w:tcPr>
            <w:tcW w:w="681" w:type="pct"/>
            <w:noWrap/>
            <w:hideMark/>
          </w:tcPr>
          <w:p w14:paraId="24144107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95%</w:t>
            </w:r>
          </w:p>
        </w:tc>
        <w:tc>
          <w:tcPr>
            <w:tcW w:w="681" w:type="pct"/>
            <w:noWrap/>
            <w:hideMark/>
          </w:tcPr>
          <w:p w14:paraId="380F80E9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3.88%</w:t>
            </w:r>
          </w:p>
        </w:tc>
        <w:tc>
          <w:tcPr>
            <w:tcW w:w="680" w:type="pct"/>
            <w:noWrap/>
            <w:hideMark/>
          </w:tcPr>
          <w:p w14:paraId="45D13C8B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5.04%</w:t>
            </w:r>
          </w:p>
        </w:tc>
      </w:tr>
      <w:tr w:rsidR="005B41BE" w:rsidRPr="000E2AA5" w14:paraId="1B504A74" w14:textId="77777777" w:rsidTr="003C7959">
        <w:tblPrEx>
          <w:jc w:val="left"/>
        </w:tblPrEx>
        <w:trPr>
          <w:trHeight w:val="288"/>
        </w:trPr>
        <w:tc>
          <w:tcPr>
            <w:tcW w:w="1593" w:type="pct"/>
            <w:noWrap/>
            <w:hideMark/>
          </w:tcPr>
          <w:p w14:paraId="020F05D4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-0.5) (fixed effects)</w:t>
            </w:r>
          </w:p>
        </w:tc>
        <w:tc>
          <w:tcPr>
            <w:tcW w:w="686" w:type="pct"/>
            <w:noWrap/>
            <w:hideMark/>
          </w:tcPr>
          <w:p w14:paraId="155F3C88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68%</w:t>
            </w:r>
          </w:p>
        </w:tc>
        <w:tc>
          <w:tcPr>
            <w:tcW w:w="679" w:type="pct"/>
            <w:noWrap/>
            <w:hideMark/>
          </w:tcPr>
          <w:p w14:paraId="01A1EED3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24%</w:t>
            </w:r>
          </w:p>
        </w:tc>
        <w:tc>
          <w:tcPr>
            <w:tcW w:w="681" w:type="pct"/>
            <w:noWrap/>
            <w:hideMark/>
          </w:tcPr>
          <w:p w14:paraId="3C53CEB9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73%</w:t>
            </w:r>
          </w:p>
        </w:tc>
        <w:tc>
          <w:tcPr>
            <w:tcW w:w="681" w:type="pct"/>
            <w:noWrap/>
            <w:hideMark/>
          </w:tcPr>
          <w:p w14:paraId="762E6047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3.87%</w:t>
            </w:r>
          </w:p>
        </w:tc>
        <w:tc>
          <w:tcPr>
            <w:tcW w:w="680" w:type="pct"/>
            <w:noWrap/>
            <w:hideMark/>
          </w:tcPr>
          <w:p w14:paraId="6C307DA0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5.21%</w:t>
            </w:r>
          </w:p>
        </w:tc>
      </w:tr>
      <w:tr w:rsidR="005B41BE" w:rsidRPr="000E2AA5" w14:paraId="34316BB8" w14:textId="77777777" w:rsidTr="003C7959">
        <w:tblPrEx>
          <w:jc w:val="left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593" w:type="pct"/>
            <w:noWrap/>
            <w:hideMark/>
          </w:tcPr>
          <w:p w14:paraId="72450A32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0) (fixed effects)</w:t>
            </w:r>
          </w:p>
        </w:tc>
        <w:tc>
          <w:tcPr>
            <w:tcW w:w="686" w:type="pct"/>
            <w:noWrap/>
            <w:hideMark/>
          </w:tcPr>
          <w:p w14:paraId="5DA519FF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80%</w:t>
            </w:r>
          </w:p>
        </w:tc>
        <w:tc>
          <w:tcPr>
            <w:tcW w:w="679" w:type="pct"/>
            <w:noWrap/>
            <w:hideMark/>
          </w:tcPr>
          <w:p w14:paraId="21E332F7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14%</w:t>
            </w:r>
          </w:p>
        </w:tc>
        <w:tc>
          <w:tcPr>
            <w:tcW w:w="681" w:type="pct"/>
            <w:noWrap/>
            <w:hideMark/>
          </w:tcPr>
          <w:p w14:paraId="2426F3B7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52%</w:t>
            </w:r>
          </w:p>
        </w:tc>
        <w:tc>
          <w:tcPr>
            <w:tcW w:w="681" w:type="pct"/>
            <w:noWrap/>
            <w:hideMark/>
          </w:tcPr>
          <w:p w14:paraId="05607FFC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3.57%</w:t>
            </w:r>
          </w:p>
        </w:tc>
        <w:tc>
          <w:tcPr>
            <w:tcW w:w="680" w:type="pct"/>
            <w:noWrap/>
            <w:hideMark/>
          </w:tcPr>
          <w:p w14:paraId="621AAB7B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5.24%</w:t>
            </w:r>
          </w:p>
        </w:tc>
      </w:tr>
      <w:tr w:rsidR="005B41BE" w:rsidRPr="000E2AA5" w14:paraId="055DD919" w14:textId="77777777" w:rsidTr="003C7959">
        <w:tblPrEx>
          <w:jc w:val="left"/>
        </w:tblPrEx>
        <w:trPr>
          <w:trHeight w:val="288"/>
        </w:trPr>
        <w:tc>
          <w:tcPr>
            <w:tcW w:w="1593" w:type="pct"/>
            <w:noWrap/>
            <w:hideMark/>
          </w:tcPr>
          <w:p w14:paraId="66FE4A1B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0.5) (fixed effects)</w:t>
            </w:r>
          </w:p>
        </w:tc>
        <w:tc>
          <w:tcPr>
            <w:tcW w:w="686" w:type="pct"/>
            <w:noWrap/>
            <w:hideMark/>
          </w:tcPr>
          <w:p w14:paraId="446DECF6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70%</w:t>
            </w:r>
          </w:p>
        </w:tc>
        <w:tc>
          <w:tcPr>
            <w:tcW w:w="679" w:type="pct"/>
            <w:noWrap/>
            <w:hideMark/>
          </w:tcPr>
          <w:p w14:paraId="48287C92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28%</w:t>
            </w:r>
          </w:p>
        </w:tc>
        <w:tc>
          <w:tcPr>
            <w:tcW w:w="681" w:type="pct"/>
            <w:noWrap/>
            <w:hideMark/>
          </w:tcPr>
          <w:p w14:paraId="543FD9C2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60%</w:t>
            </w:r>
          </w:p>
        </w:tc>
        <w:tc>
          <w:tcPr>
            <w:tcW w:w="681" w:type="pct"/>
            <w:noWrap/>
            <w:hideMark/>
          </w:tcPr>
          <w:p w14:paraId="3091D6D2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3.19%</w:t>
            </w:r>
          </w:p>
        </w:tc>
        <w:tc>
          <w:tcPr>
            <w:tcW w:w="680" w:type="pct"/>
            <w:noWrap/>
            <w:hideMark/>
          </w:tcPr>
          <w:p w14:paraId="65EB0CFB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5.20%</w:t>
            </w:r>
          </w:p>
        </w:tc>
      </w:tr>
      <w:tr w:rsidR="005B41BE" w:rsidRPr="000E2AA5" w14:paraId="61859056" w14:textId="77777777" w:rsidTr="003C7959">
        <w:tblPrEx>
          <w:jc w:val="left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593" w:type="pct"/>
            <w:noWrap/>
            <w:hideMark/>
          </w:tcPr>
          <w:p w14:paraId="7C5E345F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1) (fixed effects)</w:t>
            </w:r>
          </w:p>
        </w:tc>
        <w:tc>
          <w:tcPr>
            <w:tcW w:w="686" w:type="pct"/>
            <w:noWrap/>
            <w:hideMark/>
          </w:tcPr>
          <w:p w14:paraId="450C2BBA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57%</w:t>
            </w:r>
          </w:p>
        </w:tc>
        <w:tc>
          <w:tcPr>
            <w:tcW w:w="679" w:type="pct"/>
            <w:noWrap/>
            <w:hideMark/>
          </w:tcPr>
          <w:p w14:paraId="7EF66B4A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40%</w:t>
            </w:r>
          </w:p>
        </w:tc>
        <w:tc>
          <w:tcPr>
            <w:tcW w:w="681" w:type="pct"/>
            <w:noWrap/>
            <w:hideMark/>
          </w:tcPr>
          <w:p w14:paraId="4E7EE53A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69%</w:t>
            </w:r>
          </w:p>
        </w:tc>
        <w:tc>
          <w:tcPr>
            <w:tcW w:w="681" w:type="pct"/>
            <w:noWrap/>
            <w:hideMark/>
          </w:tcPr>
          <w:p w14:paraId="752CB8E9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2.49%</w:t>
            </w:r>
          </w:p>
        </w:tc>
        <w:tc>
          <w:tcPr>
            <w:tcW w:w="680" w:type="pct"/>
            <w:noWrap/>
            <w:hideMark/>
          </w:tcPr>
          <w:p w14:paraId="4FBEB07D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5.35%</w:t>
            </w:r>
          </w:p>
        </w:tc>
      </w:tr>
      <w:tr w:rsidR="005B41BE" w:rsidRPr="000E2AA5" w14:paraId="5312D446" w14:textId="77777777" w:rsidTr="003C7959">
        <w:tblPrEx>
          <w:jc w:val="left"/>
        </w:tblPrEx>
        <w:trPr>
          <w:trHeight w:val="288"/>
        </w:trPr>
        <w:tc>
          <w:tcPr>
            <w:tcW w:w="1593" w:type="pct"/>
            <w:noWrap/>
            <w:hideMark/>
          </w:tcPr>
          <w:p w14:paraId="5BFF26C8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2) (fixed effects)</w:t>
            </w:r>
          </w:p>
        </w:tc>
        <w:tc>
          <w:tcPr>
            <w:tcW w:w="686" w:type="pct"/>
            <w:noWrap/>
            <w:hideMark/>
          </w:tcPr>
          <w:p w14:paraId="667FA3F1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16%</w:t>
            </w:r>
          </w:p>
        </w:tc>
        <w:tc>
          <w:tcPr>
            <w:tcW w:w="679" w:type="pct"/>
            <w:noWrap/>
            <w:hideMark/>
          </w:tcPr>
          <w:p w14:paraId="49C133DC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1.26%</w:t>
            </w:r>
          </w:p>
        </w:tc>
        <w:tc>
          <w:tcPr>
            <w:tcW w:w="681" w:type="pct"/>
            <w:noWrap/>
            <w:hideMark/>
          </w:tcPr>
          <w:p w14:paraId="13EF5A90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1.70%</w:t>
            </w:r>
          </w:p>
        </w:tc>
        <w:tc>
          <w:tcPr>
            <w:tcW w:w="681" w:type="pct"/>
            <w:noWrap/>
            <w:hideMark/>
          </w:tcPr>
          <w:p w14:paraId="6071FF68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0.74%</w:t>
            </w:r>
          </w:p>
        </w:tc>
        <w:tc>
          <w:tcPr>
            <w:tcW w:w="680" w:type="pct"/>
            <w:noWrap/>
            <w:hideMark/>
          </w:tcPr>
          <w:p w14:paraId="1060225C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5.61%</w:t>
            </w:r>
          </w:p>
        </w:tc>
      </w:tr>
      <w:tr w:rsidR="005B41BE" w:rsidRPr="000E2AA5" w14:paraId="00AB03D7" w14:textId="77777777" w:rsidTr="003C7959">
        <w:tblPrEx>
          <w:jc w:val="left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593" w:type="pct"/>
            <w:noWrap/>
            <w:hideMark/>
          </w:tcPr>
          <w:p w14:paraId="14666BC2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) (fixed effects)</w:t>
            </w:r>
          </w:p>
        </w:tc>
        <w:tc>
          <w:tcPr>
            <w:tcW w:w="686" w:type="pct"/>
            <w:noWrap/>
            <w:hideMark/>
          </w:tcPr>
          <w:p w14:paraId="38409B4A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71%</w:t>
            </w:r>
          </w:p>
        </w:tc>
        <w:tc>
          <w:tcPr>
            <w:tcW w:w="679" w:type="pct"/>
            <w:noWrap/>
            <w:hideMark/>
          </w:tcPr>
          <w:p w14:paraId="219226FF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8.94%</w:t>
            </w:r>
          </w:p>
        </w:tc>
        <w:tc>
          <w:tcPr>
            <w:tcW w:w="681" w:type="pct"/>
            <w:noWrap/>
            <w:hideMark/>
          </w:tcPr>
          <w:p w14:paraId="7EEED88E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1.19%</w:t>
            </w:r>
          </w:p>
        </w:tc>
        <w:tc>
          <w:tcPr>
            <w:tcW w:w="681" w:type="pct"/>
            <w:noWrap/>
            <w:hideMark/>
          </w:tcPr>
          <w:p w14:paraId="2BF6AA36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1.67%</w:t>
            </w:r>
          </w:p>
        </w:tc>
        <w:tc>
          <w:tcPr>
            <w:tcW w:w="680" w:type="pct"/>
            <w:noWrap/>
            <w:hideMark/>
          </w:tcPr>
          <w:p w14:paraId="30EC9F60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40%</w:t>
            </w:r>
          </w:p>
        </w:tc>
      </w:tr>
      <w:tr w:rsidR="005B41BE" w:rsidRPr="000E2AA5" w14:paraId="5C25E889" w14:textId="77777777" w:rsidTr="003C7959">
        <w:tblPrEx>
          <w:jc w:val="left"/>
        </w:tblPrEx>
        <w:trPr>
          <w:trHeight w:val="288"/>
        </w:trPr>
        <w:tc>
          <w:tcPr>
            <w:tcW w:w="1593" w:type="pct"/>
            <w:noWrap/>
            <w:hideMark/>
          </w:tcPr>
          <w:p w14:paraId="3BBEFA0A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,-1) (fixed effects)</w:t>
            </w:r>
          </w:p>
        </w:tc>
        <w:tc>
          <w:tcPr>
            <w:tcW w:w="686" w:type="pct"/>
            <w:noWrap/>
            <w:hideMark/>
          </w:tcPr>
          <w:p w14:paraId="288B2E8C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70%</w:t>
            </w:r>
          </w:p>
        </w:tc>
        <w:tc>
          <w:tcPr>
            <w:tcW w:w="679" w:type="pct"/>
            <w:noWrap/>
            <w:hideMark/>
          </w:tcPr>
          <w:p w14:paraId="7E8578C9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13%</w:t>
            </w:r>
          </w:p>
        </w:tc>
        <w:tc>
          <w:tcPr>
            <w:tcW w:w="681" w:type="pct"/>
            <w:noWrap/>
            <w:hideMark/>
          </w:tcPr>
          <w:p w14:paraId="6177C59B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37%</w:t>
            </w:r>
          </w:p>
        </w:tc>
        <w:tc>
          <w:tcPr>
            <w:tcW w:w="681" w:type="pct"/>
            <w:noWrap/>
            <w:hideMark/>
          </w:tcPr>
          <w:p w14:paraId="4AE4BE9F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3.95%</w:t>
            </w:r>
          </w:p>
        </w:tc>
        <w:tc>
          <w:tcPr>
            <w:tcW w:w="680" w:type="pct"/>
            <w:noWrap/>
            <w:hideMark/>
          </w:tcPr>
          <w:p w14:paraId="4471C881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5.09%</w:t>
            </w:r>
          </w:p>
        </w:tc>
      </w:tr>
      <w:tr w:rsidR="005B41BE" w:rsidRPr="000E2AA5" w14:paraId="0CDF19E0" w14:textId="77777777" w:rsidTr="003C7959">
        <w:tblPrEx>
          <w:jc w:val="left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593" w:type="pct"/>
            <w:noWrap/>
            <w:hideMark/>
          </w:tcPr>
          <w:p w14:paraId="3556AA49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,-0.5) (fixed effects)</w:t>
            </w:r>
          </w:p>
        </w:tc>
        <w:tc>
          <w:tcPr>
            <w:tcW w:w="686" w:type="pct"/>
            <w:noWrap/>
            <w:hideMark/>
          </w:tcPr>
          <w:p w14:paraId="58CF762E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38%</w:t>
            </w:r>
          </w:p>
        </w:tc>
        <w:tc>
          <w:tcPr>
            <w:tcW w:w="679" w:type="pct"/>
            <w:noWrap/>
            <w:hideMark/>
          </w:tcPr>
          <w:p w14:paraId="29F59D60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02%</w:t>
            </w:r>
          </w:p>
        </w:tc>
        <w:tc>
          <w:tcPr>
            <w:tcW w:w="681" w:type="pct"/>
            <w:noWrap/>
            <w:hideMark/>
          </w:tcPr>
          <w:p w14:paraId="4EA33D79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51%</w:t>
            </w:r>
          </w:p>
        </w:tc>
        <w:tc>
          <w:tcPr>
            <w:tcW w:w="681" w:type="pct"/>
            <w:noWrap/>
            <w:hideMark/>
          </w:tcPr>
          <w:p w14:paraId="677A1D60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3.83%</w:t>
            </w:r>
          </w:p>
        </w:tc>
        <w:tc>
          <w:tcPr>
            <w:tcW w:w="680" w:type="pct"/>
            <w:noWrap/>
            <w:hideMark/>
          </w:tcPr>
          <w:p w14:paraId="52C5E495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83%</w:t>
            </w:r>
          </w:p>
        </w:tc>
      </w:tr>
      <w:tr w:rsidR="005B41BE" w:rsidRPr="000E2AA5" w14:paraId="765F5937" w14:textId="77777777" w:rsidTr="003C7959">
        <w:tblPrEx>
          <w:jc w:val="left"/>
        </w:tblPrEx>
        <w:trPr>
          <w:trHeight w:val="288"/>
        </w:trPr>
        <w:tc>
          <w:tcPr>
            <w:tcW w:w="1593" w:type="pct"/>
            <w:noWrap/>
            <w:hideMark/>
          </w:tcPr>
          <w:p w14:paraId="65F04F82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,0) (fixed effects)</w:t>
            </w:r>
          </w:p>
        </w:tc>
        <w:tc>
          <w:tcPr>
            <w:tcW w:w="686" w:type="pct"/>
            <w:noWrap/>
            <w:hideMark/>
          </w:tcPr>
          <w:p w14:paraId="4F2723B7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54%</w:t>
            </w:r>
          </w:p>
        </w:tc>
        <w:tc>
          <w:tcPr>
            <w:tcW w:w="679" w:type="pct"/>
            <w:noWrap/>
            <w:hideMark/>
          </w:tcPr>
          <w:p w14:paraId="2B91F621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9.93%</w:t>
            </w:r>
          </w:p>
        </w:tc>
        <w:tc>
          <w:tcPr>
            <w:tcW w:w="681" w:type="pct"/>
            <w:noWrap/>
            <w:hideMark/>
          </w:tcPr>
          <w:p w14:paraId="199C10E1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12%</w:t>
            </w:r>
          </w:p>
        </w:tc>
        <w:tc>
          <w:tcPr>
            <w:tcW w:w="681" w:type="pct"/>
            <w:noWrap/>
            <w:hideMark/>
          </w:tcPr>
          <w:p w14:paraId="134046C2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3.29%</w:t>
            </w:r>
          </w:p>
        </w:tc>
        <w:tc>
          <w:tcPr>
            <w:tcW w:w="680" w:type="pct"/>
            <w:noWrap/>
            <w:hideMark/>
          </w:tcPr>
          <w:p w14:paraId="23E72ABD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5.05%</w:t>
            </w:r>
          </w:p>
        </w:tc>
      </w:tr>
      <w:tr w:rsidR="005B41BE" w:rsidRPr="000E2AA5" w14:paraId="0E466D90" w14:textId="77777777" w:rsidTr="003C7959">
        <w:tblPrEx>
          <w:jc w:val="left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593" w:type="pct"/>
            <w:noWrap/>
            <w:hideMark/>
          </w:tcPr>
          <w:p w14:paraId="42EE9AE7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,0.5) (fixed effects)</w:t>
            </w:r>
          </w:p>
        </w:tc>
        <w:tc>
          <w:tcPr>
            <w:tcW w:w="686" w:type="pct"/>
            <w:noWrap/>
            <w:hideMark/>
          </w:tcPr>
          <w:p w14:paraId="56B95693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40%</w:t>
            </w:r>
          </w:p>
        </w:tc>
        <w:tc>
          <w:tcPr>
            <w:tcW w:w="679" w:type="pct"/>
            <w:noWrap/>
            <w:hideMark/>
          </w:tcPr>
          <w:p w14:paraId="1F3B2A42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9.90%</w:t>
            </w:r>
          </w:p>
        </w:tc>
        <w:tc>
          <w:tcPr>
            <w:tcW w:w="681" w:type="pct"/>
            <w:noWrap/>
            <w:hideMark/>
          </w:tcPr>
          <w:p w14:paraId="3BD0EC2F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09%</w:t>
            </w:r>
          </w:p>
        </w:tc>
        <w:tc>
          <w:tcPr>
            <w:tcW w:w="681" w:type="pct"/>
            <w:noWrap/>
            <w:hideMark/>
          </w:tcPr>
          <w:p w14:paraId="5901A87B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2.83%</w:t>
            </w:r>
          </w:p>
        </w:tc>
        <w:tc>
          <w:tcPr>
            <w:tcW w:w="680" w:type="pct"/>
            <w:noWrap/>
            <w:hideMark/>
          </w:tcPr>
          <w:p w14:paraId="2FA9559E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5.00%</w:t>
            </w:r>
          </w:p>
        </w:tc>
      </w:tr>
      <w:tr w:rsidR="005B41BE" w:rsidRPr="000E2AA5" w14:paraId="74BA82F2" w14:textId="77777777" w:rsidTr="003C7959">
        <w:tblPrEx>
          <w:jc w:val="left"/>
        </w:tblPrEx>
        <w:trPr>
          <w:trHeight w:val="288"/>
        </w:trPr>
        <w:tc>
          <w:tcPr>
            <w:tcW w:w="1593" w:type="pct"/>
            <w:noWrap/>
            <w:hideMark/>
          </w:tcPr>
          <w:p w14:paraId="3EE5D4A6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,1) (fixed effects)</w:t>
            </w:r>
          </w:p>
        </w:tc>
        <w:tc>
          <w:tcPr>
            <w:tcW w:w="686" w:type="pct"/>
            <w:noWrap/>
            <w:hideMark/>
          </w:tcPr>
          <w:p w14:paraId="121BCC02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09%</w:t>
            </w:r>
          </w:p>
        </w:tc>
        <w:tc>
          <w:tcPr>
            <w:tcW w:w="679" w:type="pct"/>
            <w:noWrap/>
            <w:hideMark/>
          </w:tcPr>
          <w:p w14:paraId="4F6E2B30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12%</w:t>
            </w:r>
          </w:p>
        </w:tc>
        <w:tc>
          <w:tcPr>
            <w:tcW w:w="681" w:type="pct"/>
            <w:noWrap/>
            <w:hideMark/>
          </w:tcPr>
          <w:p w14:paraId="507BAEB2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16%</w:t>
            </w:r>
          </w:p>
        </w:tc>
        <w:tc>
          <w:tcPr>
            <w:tcW w:w="681" w:type="pct"/>
            <w:noWrap/>
            <w:hideMark/>
          </w:tcPr>
          <w:p w14:paraId="33E9CFD6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2.09%</w:t>
            </w:r>
          </w:p>
        </w:tc>
        <w:tc>
          <w:tcPr>
            <w:tcW w:w="680" w:type="pct"/>
            <w:noWrap/>
            <w:hideMark/>
          </w:tcPr>
          <w:p w14:paraId="2BD7112C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5.06%</w:t>
            </w:r>
          </w:p>
        </w:tc>
      </w:tr>
      <w:tr w:rsidR="005B41BE" w:rsidRPr="000E2AA5" w14:paraId="250DFA07" w14:textId="77777777" w:rsidTr="003C7959">
        <w:tblPrEx>
          <w:jc w:val="left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593" w:type="pct"/>
            <w:noWrap/>
            <w:hideMark/>
          </w:tcPr>
          <w:p w14:paraId="323E866F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,2) (fixed effects)</w:t>
            </w:r>
          </w:p>
        </w:tc>
        <w:tc>
          <w:tcPr>
            <w:tcW w:w="686" w:type="pct"/>
            <w:noWrap/>
            <w:hideMark/>
          </w:tcPr>
          <w:p w14:paraId="23B8285E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0.70%</w:t>
            </w:r>
          </w:p>
        </w:tc>
        <w:tc>
          <w:tcPr>
            <w:tcW w:w="679" w:type="pct"/>
            <w:noWrap/>
            <w:hideMark/>
          </w:tcPr>
          <w:p w14:paraId="6AF16208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73%</w:t>
            </w:r>
          </w:p>
        </w:tc>
        <w:tc>
          <w:tcPr>
            <w:tcW w:w="681" w:type="pct"/>
            <w:noWrap/>
            <w:hideMark/>
          </w:tcPr>
          <w:p w14:paraId="494ABC79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1.30%</w:t>
            </w:r>
          </w:p>
        </w:tc>
        <w:tc>
          <w:tcPr>
            <w:tcW w:w="681" w:type="pct"/>
            <w:noWrap/>
            <w:hideMark/>
          </w:tcPr>
          <w:p w14:paraId="532D59A1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0.20%</w:t>
            </w:r>
          </w:p>
        </w:tc>
        <w:tc>
          <w:tcPr>
            <w:tcW w:w="680" w:type="pct"/>
            <w:noWrap/>
            <w:hideMark/>
          </w:tcPr>
          <w:p w14:paraId="0DD45001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5.07%</w:t>
            </w:r>
          </w:p>
        </w:tc>
      </w:tr>
      <w:tr w:rsidR="005B41BE" w:rsidRPr="000E2AA5" w14:paraId="5EF79C6F" w14:textId="77777777" w:rsidTr="003C7959">
        <w:tblPrEx>
          <w:jc w:val="left"/>
        </w:tblPrEx>
        <w:trPr>
          <w:trHeight w:val="288"/>
        </w:trPr>
        <w:tc>
          <w:tcPr>
            <w:tcW w:w="1593" w:type="pct"/>
            <w:noWrap/>
            <w:hideMark/>
          </w:tcPr>
          <w:p w14:paraId="243D92D8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) (fixed effects)</w:t>
            </w:r>
          </w:p>
        </w:tc>
        <w:tc>
          <w:tcPr>
            <w:tcW w:w="686" w:type="pct"/>
            <w:noWrap/>
            <w:hideMark/>
          </w:tcPr>
          <w:p w14:paraId="69373A10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9.11%</w:t>
            </w:r>
          </w:p>
        </w:tc>
        <w:tc>
          <w:tcPr>
            <w:tcW w:w="679" w:type="pct"/>
            <w:noWrap/>
            <w:hideMark/>
          </w:tcPr>
          <w:p w14:paraId="06BB709A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8.84%</w:t>
            </w:r>
          </w:p>
        </w:tc>
        <w:tc>
          <w:tcPr>
            <w:tcW w:w="681" w:type="pct"/>
            <w:noWrap/>
            <w:hideMark/>
          </w:tcPr>
          <w:p w14:paraId="5FDB6FED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1.07%</w:t>
            </w:r>
          </w:p>
        </w:tc>
        <w:tc>
          <w:tcPr>
            <w:tcW w:w="681" w:type="pct"/>
            <w:noWrap/>
            <w:hideMark/>
          </w:tcPr>
          <w:p w14:paraId="0061C8D8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1.81%</w:t>
            </w:r>
          </w:p>
        </w:tc>
        <w:tc>
          <w:tcPr>
            <w:tcW w:w="680" w:type="pct"/>
            <w:noWrap/>
            <w:hideMark/>
          </w:tcPr>
          <w:p w14:paraId="4262AF9B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34%</w:t>
            </w:r>
          </w:p>
        </w:tc>
      </w:tr>
      <w:tr w:rsidR="005B41BE" w:rsidRPr="000E2AA5" w14:paraId="1BA42354" w14:textId="77777777" w:rsidTr="003C7959">
        <w:tblPrEx>
          <w:jc w:val="left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593" w:type="pct"/>
            <w:noWrap/>
            <w:hideMark/>
          </w:tcPr>
          <w:p w14:paraId="5C392F5B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,-0.5) (fixed effects)</w:t>
            </w:r>
          </w:p>
        </w:tc>
        <w:tc>
          <w:tcPr>
            <w:tcW w:w="686" w:type="pct"/>
            <w:noWrap/>
            <w:hideMark/>
          </w:tcPr>
          <w:p w14:paraId="18DA9884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49%</w:t>
            </w:r>
          </w:p>
        </w:tc>
        <w:tc>
          <w:tcPr>
            <w:tcW w:w="679" w:type="pct"/>
            <w:noWrap/>
            <w:hideMark/>
          </w:tcPr>
          <w:p w14:paraId="1519CD5B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00%</w:t>
            </w:r>
          </w:p>
        </w:tc>
        <w:tc>
          <w:tcPr>
            <w:tcW w:w="681" w:type="pct"/>
            <w:noWrap/>
            <w:hideMark/>
          </w:tcPr>
          <w:p w14:paraId="19E7E7E4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00%</w:t>
            </w:r>
          </w:p>
        </w:tc>
        <w:tc>
          <w:tcPr>
            <w:tcW w:w="681" w:type="pct"/>
            <w:noWrap/>
            <w:hideMark/>
          </w:tcPr>
          <w:p w14:paraId="70B7C268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3.28%</w:t>
            </w:r>
          </w:p>
        </w:tc>
        <w:tc>
          <w:tcPr>
            <w:tcW w:w="680" w:type="pct"/>
            <w:noWrap/>
            <w:hideMark/>
          </w:tcPr>
          <w:p w14:paraId="54AA12E8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94%</w:t>
            </w:r>
          </w:p>
        </w:tc>
      </w:tr>
      <w:tr w:rsidR="005B41BE" w:rsidRPr="000E2AA5" w14:paraId="7DE1FC1E" w14:textId="77777777" w:rsidTr="003C7959">
        <w:tblPrEx>
          <w:jc w:val="left"/>
        </w:tblPrEx>
        <w:trPr>
          <w:trHeight w:val="288"/>
        </w:trPr>
        <w:tc>
          <w:tcPr>
            <w:tcW w:w="1593" w:type="pct"/>
            <w:noWrap/>
            <w:hideMark/>
          </w:tcPr>
          <w:p w14:paraId="02EC0737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,0) (fixed effects)</w:t>
            </w:r>
          </w:p>
        </w:tc>
        <w:tc>
          <w:tcPr>
            <w:tcW w:w="686" w:type="pct"/>
            <w:noWrap/>
            <w:hideMark/>
          </w:tcPr>
          <w:p w14:paraId="33DD7736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26%</w:t>
            </w:r>
          </w:p>
        </w:tc>
        <w:tc>
          <w:tcPr>
            <w:tcW w:w="679" w:type="pct"/>
            <w:noWrap/>
            <w:hideMark/>
          </w:tcPr>
          <w:p w14:paraId="52332F3B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9.75%</w:t>
            </w:r>
          </w:p>
        </w:tc>
        <w:tc>
          <w:tcPr>
            <w:tcW w:w="681" w:type="pct"/>
            <w:noWrap/>
            <w:hideMark/>
          </w:tcPr>
          <w:p w14:paraId="10A7C866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03%</w:t>
            </w:r>
          </w:p>
        </w:tc>
        <w:tc>
          <w:tcPr>
            <w:tcW w:w="681" w:type="pct"/>
            <w:noWrap/>
            <w:hideMark/>
          </w:tcPr>
          <w:p w14:paraId="0FBF9BFE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2.98%</w:t>
            </w:r>
          </w:p>
        </w:tc>
        <w:tc>
          <w:tcPr>
            <w:tcW w:w="680" w:type="pct"/>
            <w:noWrap/>
            <w:hideMark/>
          </w:tcPr>
          <w:p w14:paraId="44D015D2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79%</w:t>
            </w:r>
          </w:p>
        </w:tc>
      </w:tr>
      <w:tr w:rsidR="005B41BE" w:rsidRPr="000E2AA5" w14:paraId="0125E2C7" w14:textId="77777777" w:rsidTr="003C7959">
        <w:tblPrEx>
          <w:jc w:val="left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593" w:type="pct"/>
            <w:noWrap/>
            <w:hideMark/>
          </w:tcPr>
          <w:p w14:paraId="6191FB24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,0.5) (fixed effects)</w:t>
            </w:r>
          </w:p>
        </w:tc>
        <w:tc>
          <w:tcPr>
            <w:tcW w:w="686" w:type="pct"/>
            <w:noWrap/>
            <w:hideMark/>
          </w:tcPr>
          <w:p w14:paraId="385C71D0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12%</w:t>
            </w:r>
          </w:p>
        </w:tc>
        <w:tc>
          <w:tcPr>
            <w:tcW w:w="679" w:type="pct"/>
            <w:noWrap/>
            <w:hideMark/>
          </w:tcPr>
          <w:p w14:paraId="4D871B51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9.86%</w:t>
            </w:r>
          </w:p>
        </w:tc>
        <w:tc>
          <w:tcPr>
            <w:tcW w:w="681" w:type="pct"/>
            <w:noWrap/>
            <w:hideMark/>
          </w:tcPr>
          <w:p w14:paraId="532FDBB3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9.91%</w:t>
            </w:r>
          </w:p>
        </w:tc>
        <w:tc>
          <w:tcPr>
            <w:tcW w:w="681" w:type="pct"/>
            <w:noWrap/>
            <w:hideMark/>
          </w:tcPr>
          <w:p w14:paraId="6E0C43BB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2.41%</w:t>
            </w:r>
          </w:p>
        </w:tc>
        <w:tc>
          <w:tcPr>
            <w:tcW w:w="680" w:type="pct"/>
            <w:noWrap/>
            <w:hideMark/>
          </w:tcPr>
          <w:p w14:paraId="678F57BD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84%</w:t>
            </w:r>
          </w:p>
        </w:tc>
      </w:tr>
      <w:tr w:rsidR="005B41BE" w:rsidRPr="000E2AA5" w14:paraId="293BB9BD" w14:textId="77777777" w:rsidTr="003C7959">
        <w:tblPrEx>
          <w:jc w:val="left"/>
        </w:tblPrEx>
        <w:trPr>
          <w:trHeight w:val="288"/>
        </w:trPr>
        <w:tc>
          <w:tcPr>
            <w:tcW w:w="1593" w:type="pct"/>
            <w:noWrap/>
            <w:hideMark/>
          </w:tcPr>
          <w:p w14:paraId="25799C19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,1) (fixed effects)</w:t>
            </w:r>
          </w:p>
        </w:tc>
        <w:tc>
          <w:tcPr>
            <w:tcW w:w="686" w:type="pct"/>
            <w:noWrap/>
            <w:hideMark/>
          </w:tcPr>
          <w:p w14:paraId="45664094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0.91%</w:t>
            </w:r>
          </w:p>
        </w:tc>
        <w:tc>
          <w:tcPr>
            <w:tcW w:w="679" w:type="pct"/>
            <w:noWrap/>
            <w:hideMark/>
          </w:tcPr>
          <w:p w14:paraId="7EC83668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06%</w:t>
            </w:r>
          </w:p>
        </w:tc>
        <w:tc>
          <w:tcPr>
            <w:tcW w:w="681" w:type="pct"/>
            <w:noWrap/>
            <w:hideMark/>
          </w:tcPr>
          <w:p w14:paraId="61DC249F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08%</w:t>
            </w:r>
          </w:p>
        </w:tc>
        <w:tc>
          <w:tcPr>
            <w:tcW w:w="681" w:type="pct"/>
            <w:noWrap/>
            <w:hideMark/>
          </w:tcPr>
          <w:p w14:paraId="5575D6E1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1.84%</w:t>
            </w:r>
          </w:p>
        </w:tc>
        <w:tc>
          <w:tcPr>
            <w:tcW w:w="680" w:type="pct"/>
            <w:noWrap/>
            <w:hideMark/>
          </w:tcPr>
          <w:p w14:paraId="24C15DE4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82%</w:t>
            </w:r>
          </w:p>
        </w:tc>
      </w:tr>
      <w:tr w:rsidR="005B41BE" w:rsidRPr="000E2AA5" w14:paraId="4DB3CF0A" w14:textId="77777777" w:rsidTr="003C7959">
        <w:tblPrEx>
          <w:jc w:val="left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593" w:type="pct"/>
            <w:noWrap/>
            <w:hideMark/>
          </w:tcPr>
          <w:p w14:paraId="73514D31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,2) (fixed effects)</w:t>
            </w:r>
          </w:p>
        </w:tc>
        <w:tc>
          <w:tcPr>
            <w:tcW w:w="686" w:type="pct"/>
            <w:noWrap/>
            <w:hideMark/>
          </w:tcPr>
          <w:p w14:paraId="110B4039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0.58%</w:t>
            </w:r>
          </w:p>
        </w:tc>
        <w:tc>
          <w:tcPr>
            <w:tcW w:w="679" w:type="pct"/>
            <w:noWrap/>
            <w:hideMark/>
          </w:tcPr>
          <w:p w14:paraId="77AB8213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51%</w:t>
            </w:r>
          </w:p>
        </w:tc>
        <w:tc>
          <w:tcPr>
            <w:tcW w:w="681" w:type="pct"/>
            <w:noWrap/>
            <w:hideMark/>
          </w:tcPr>
          <w:p w14:paraId="09AA1C06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1.14%</w:t>
            </w:r>
          </w:p>
        </w:tc>
        <w:tc>
          <w:tcPr>
            <w:tcW w:w="681" w:type="pct"/>
            <w:noWrap/>
            <w:hideMark/>
          </w:tcPr>
          <w:p w14:paraId="5E01D53D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0.27%</w:t>
            </w:r>
          </w:p>
        </w:tc>
        <w:tc>
          <w:tcPr>
            <w:tcW w:w="680" w:type="pct"/>
            <w:noWrap/>
            <w:hideMark/>
          </w:tcPr>
          <w:p w14:paraId="075E74CF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78%</w:t>
            </w:r>
          </w:p>
        </w:tc>
      </w:tr>
      <w:tr w:rsidR="005B41BE" w:rsidRPr="000E2AA5" w14:paraId="6925BA97" w14:textId="77777777" w:rsidTr="003C7959">
        <w:tblPrEx>
          <w:jc w:val="left"/>
        </w:tblPrEx>
        <w:trPr>
          <w:trHeight w:val="288"/>
        </w:trPr>
        <w:tc>
          <w:tcPr>
            <w:tcW w:w="1593" w:type="pct"/>
            <w:noWrap/>
            <w:hideMark/>
          </w:tcPr>
          <w:p w14:paraId="061A8210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) (fixed effects)</w:t>
            </w:r>
          </w:p>
        </w:tc>
        <w:tc>
          <w:tcPr>
            <w:tcW w:w="686" w:type="pct"/>
            <w:noWrap/>
            <w:hideMark/>
          </w:tcPr>
          <w:p w14:paraId="41FC419B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9.73%</w:t>
            </w:r>
          </w:p>
        </w:tc>
        <w:tc>
          <w:tcPr>
            <w:tcW w:w="679" w:type="pct"/>
            <w:noWrap/>
            <w:hideMark/>
          </w:tcPr>
          <w:p w14:paraId="056DAE14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8.90%</w:t>
            </w:r>
          </w:p>
        </w:tc>
        <w:tc>
          <w:tcPr>
            <w:tcW w:w="681" w:type="pct"/>
            <w:noWrap/>
            <w:hideMark/>
          </w:tcPr>
          <w:p w14:paraId="5BBBF5C7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98%</w:t>
            </w:r>
          </w:p>
        </w:tc>
        <w:tc>
          <w:tcPr>
            <w:tcW w:w="681" w:type="pct"/>
            <w:noWrap/>
            <w:hideMark/>
          </w:tcPr>
          <w:p w14:paraId="54D0BC31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2.01%</w:t>
            </w:r>
          </w:p>
        </w:tc>
        <w:tc>
          <w:tcPr>
            <w:tcW w:w="680" w:type="pct"/>
            <w:noWrap/>
            <w:hideMark/>
          </w:tcPr>
          <w:p w14:paraId="66D08907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47%</w:t>
            </w:r>
          </w:p>
        </w:tc>
      </w:tr>
      <w:tr w:rsidR="005B41BE" w:rsidRPr="000E2AA5" w14:paraId="05A4EA0B" w14:textId="77777777" w:rsidTr="003C7959">
        <w:tblPrEx>
          <w:jc w:val="left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593" w:type="pct"/>
            <w:noWrap/>
            <w:hideMark/>
          </w:tcPr>
          <w:p w14:paraId="67742605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lastRenderedPageBreak/>
              <w:t>FP(0,0) (fixed effects)</w:t>
            </w:r>
          </w:p>
        </w:tc>
        <w:tc>
          <w:tcPr>
            <w:tcW w:w="686" w:type="pct"/>
            <w:noWrap/>
            <w:hideMark/>
          </w:tcPr>
          <w:p w14:paraId="6DE36E9F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14%</w:t>
            </w:r>
          </w:p>
        </w:tc>
        <w:tc>
          <w:tcPr>
            <w:tcW w:w="679" w:type="pct"/>
            <w:noWrap/>
            <w:hideMark/>
          </w:tcPr>
          <w:p w14:paraId="4917BDAD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9.74%</w:t>
            </w:r>
          </w:p>
        </w:tc>
        <w:tc>
          <w:tcPr>
            <w:tcW w:w="681" w:type="pct"/>
            <w:noWrap/>
            <w:hideMark/>
          </w:tcPr>
          <w:p w14:paraId="2ED46FB0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9.60%</w:t>
            </w:r>
          </w:p>
        </w:tc>
        <w:tc>
          <w:tcPr>
            <w:tcW w:w="681" w:type="pct"/>
            <w:noWrap/>
            <w:hideMark/>
          </w:tcPr>
          <w:p w14:paraId="26CD849C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2.59%</w:t>
            </w:r>
          </w:p>
        </w:tc>
        <w:tc>
          <w:tcPr>
            <w:tcW w:w="680" w:type="pct"/>
            <w:noWrap/>
            <w:hideMark/>
          </w:tcPr>
          <w:p w14:paraId="35652E10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78%</w:t>
            </w:r>
          </w:p>
        </w:tc>
      </w:tr>
      <w:tr w:rsidR="005B41BE" w:rsidRPr="000E2AA5" w14:paraId="58492A06" w14:textId="77777777" w:rsidTr="003C7959">
        <w:tblPrEx>
          <w:jc w:val="left"/>
        </w:tblPrEx>
        <w:trPr>
          <w:trHeight w:val="288"/>
        </w:trPr>
        <w:tc>
          <w:tcPr>
            <w:tcW w:w="1593" w:type="pct"/>
            <w:noWrap/>
            <w:hideMark/>
          </w:tcPr>
          <w:p w14:paraId="22B34D63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,0.5) (fixed effects)</w:t>
            </w:r>
          </w:p>
        </w:tc>
        <w:tc>
          <w:tcPr>
            <w:tcW w:w="686" w:type="pct"/>
            <w:noWrap/>
            <w:hideMark/>
          </w:tcPr>
          <w:p w14:paraId="53AC9AF1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0.94%</w:t>
            </w:r>
          </w:p>
        </w:tc>
        <w:tc>
          <w:tcPr>
            <w:tcW w:w="679" w:type="pct"/>
            <w:noWrap/>
            <w:hideMark/>
          </w:tcPr>
          <w:p w14:paraId="1FC0F06F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9.86%</w:t>
            </w:r>
          </w:p>
        </w:tc>
        <w:tc>
          <w:tcPr>
            <w:tcW w:w="681" w:type="pct"/>
            <w:noWrap/>
            <w:hideMark/>
          </w:tcPr>
          <w:p w14:paraId="47D4A6D8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9.73%</w:t>
            </w:r>
          </w:p>
        </w:tc>
        <w:tc>
          <w:tcPr>
            <w:tcW w:w="681" w:type="pct"/>
            <w:noWrap/>
            <w:hideMark/>
          </w:tcPr>
          <w:p w14:paraId="4411821D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1.97%</w:t>
            </w:r>
          </w:p>
        </w:tc>
        <w:tc>
          <w:tcPr>
            <w:tcW w:w="680" w:type="pct"/>
            <w:noWrap/>
            <w:hideMark/>
          </w:tcPr>
          <w:p w14:paraId="6EB95D9C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72%</w:t>
            </w:r>
          </w:p>
        </w:tc>
      </w:tr>
      <w:tr w:rsidR="005B41BE" w:rsidRPr="000E2AA5" w14:paraId="0D10D6C9" w14:textId="77777777" w:rsidTr="003C7959">
        <w:tblPrEx>
          <w:jc w:val="left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593" w:type="pct"/>
            <w:noWrap/>
            <w:hideMark/>
          </w:tcPr>
          <w:p w14:paraId="09DE07DE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,1) (fixed effects)</w:t>
            </w:r>
          </w:p>
        </w:tc>
        <w:tc>
          <w:tcPr>
            <w:tcW w:w="686" w:type="pct"/>
            <w:noWrap/>
            <w:hideMark/>
          </w:tcPr>
          <w:p w14:paraId="25E08167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0.76%</w:t>
            </w:r>
          </w:p>
        </w:tc>
        <w:tc>
          <w:tcPr>
            <w:tcW w:w="679" w:type="pct"/>
            <w:noWrap/>
            <w:hideMark/>
          </w:tcPr>
          <w:p w14:paraId="30D11746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04%</w:t>
            </w:r>
          </w:p>
        </w:tc>
        <w:tc>
          <w:tcPr>
            <w:tcW w:w="681" w:type="pct"/>
            <w:noWrap/>
            <w:hideMark/>
          </w:tcPr>
          <w:p w14:paraId="60769D83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06%</w:t>
            </w:r>
          </w:p>
        </w:tc>
        <w:tc>
          <w:tcPr>
            <w:tcW w:w="681" w:type="pct"/>
            <w:noWrap/>
            <w:hideMark/>
          </w:tcPr>
          <w:p w14:paraId="41859690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1.45%</w:t>
            </w:r>
          </w:p>
        </w:tc>
        <w:tc>
          <w:tcPr>
            <w:tcW w:w="680" w:type="pct"/>
            <w:noWrap/>
            <w:hideMark/>
          </w:tcPr>
          <w:p w14:paraId="3CEDE256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60%</w:t>
            </w:r>
          </w:p>
        </w:tc>
      </w:tr>
      <w:tr w:rsidR="005B41BE" w:rsidRPr="000E2AA5" w14:paraId="48390354" w14:textId="77777777" w:rsidTr="003C7959">
        <w:tblPrEx>
          <w:jc w:val="left"/>
        </w:tblPrEx>
        <w:trPr>
          <w:trHeight w:val="288"/>
        </w:trPr>
        <w:tc>
          <w:tcPr>
            <w:tcW w:w="1593" w:type="pct"/>
            <w:noWrap/>
            <w:hideMark/>
          </w:tcPr>
          <w:p w14:paraId="5A0C92D1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,2) (fixed effects)</w:t>
            </w:r>
          </w:p>
        </w:tc>
        <w:tc>
          <w:tcPr>
            <w:tcW w:w="686" w:type="pct"/>
            <w:noWrap/>
            <w:hideMark/>
          </w:tcPr>
          <w:p w14:paraId="2F6945CD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0.63%</w:t>
            </w:r>
          </w:p>
        </w:tc>
        <w:tc>
          <w:tcPr>
            <w:tcW w:w="679" w:type="pct"/>
            <w:noWrap/>
            <w:hideMark/>
          </w:tcPr>
          <w:p w14:paraId="74A79632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38%</w:t>
            </w:r>
          </w:p>
        </w:tc>
        <w:tc>
          <w:tcPr>
            <w:tcW w:w="681" w:type="pct"/>
            <w:noWrap/>
            <w:hideMark/>
          </w:tcPr>
          <w:p w14:paraId="5C39FC5D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1.25%</w:t>
            </w:r>
          </w:p>
        </w:tc>
        <w:tc>
          <w:tcPr>
            <w:tcW w:w="681" w:type="pct"/>
            <w:noWrap/>
            <w:hideMark/>
          </w:tcPr>
          <w:p w14:paraId="379373E5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0.35%</w:t>
            </w:r>
          </w:p>
        </w:tc>
        <w:tc>
          <w:tcPr>
            <w:tcW w:w="680" w:type="pct"/>
            <w:noWrap/>
            <w:hideMark/>
          </w:tcPr>
          <w:p w14:paraId="2ED1F88D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65%</w:t>
            </w:r>
          </w:p>
        </w:tc>
      </w:tr>
      <w:tr w:rsidR="005B41BE" w:rsidRPr="000E2AA5" w14:paraId="68A4D3DD" w14:textId="77777777" w:rsidTr="003C7959">
        <w:tblPrEx>
          <w:jc w:val="left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593" w:type="pct"/>
            <w:noWrap/>
            <w:hideMark/>
          </w:tcPr>
          <w:p w14:paraId="4E4179A4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.5) (fixed effects)</w:t>
            </w:r>
          </w:p>
        </w:tc>
        <w:tc>
          <w:tcPr>
            <w:tcW w:w="686" w:type="pct"/>
            <w:noWrap/>
            <w:hideMark/>
          </w:tcPr>
          <w:p w14:paraId="40E47766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0.35%</w:t>
            </w:r>
          </w:p>
        </w:tc>
        <w:tc>
          <w:tcPr>
            <w:tcW w:w="679" w:type="pct"/>
            <w:noWrap/>
            <w:hideMark/>
          </w:tcPr>
          <w:p w14:paraId="17C55056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9.33%</w:t>
            </w:r>
          </w:p>
        </w:tc>
        <w:tc>
          <w:tcPr>
            <w:tcW w:w="681" w:type="pct"/>
            <w:noWrap/>
            <w:hideMark/>
          </w:tcPr>
          <w:p w14:paraId="07A7A346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1.09%</w:t>
            </w:r>
          </w:p>
        </w:tc>
        <w:tc>
          <w:tcPr>
            <w:tcW w:w="681" w:type="pct"/>
            <w:noWrap/>
            <w:hideMark/>
          </w:tcPr>
          <w:p w14:paraId="452F7877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2.07%</w:t>
            </w:r>
          </w:p>
        </w:tc>
        <w:tc>
          <w:tcPr>
            <w:tcW w:w="680" w:type="pct"/>
            <w:noWrap/>
            <w:hideMark/>
          </w:tcPr>
          <w:p w14:paraId="492D445F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73%</w:t>
            </w:r>
          </w:p>
        </w:tc>
      </w:tr>
      <w:tr w:rsidR="005B41BE" w:rsidRPr="000E2AA5" w14:paraId="1DAD5606" w14:textId="77777777" w:rsidTr="003C7959">
        <w:tblPrEx>
          <w:jc w:val="left"/>
        </w:tblPrEx>
        <w:trPr>
          <w:trHeight w:val="288"/>
        </w:trPr>
        <w:tc>
          <w:tcPr>
            <w:tcW w:w="1593" w:type="pct"/>
            <w:noWrap/>
            <w:hideMark/>
          </w:tcPr>
          <w:p w14:paraId="1660BFF2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.5,0.5) (fixed effects)</w:t>
            </w:r>
          </w:p>
        </w:tc>
        <w:tc>
          <w:tcPr>
            <w:tcW w:w="686" w:type="pct"/>
            <w:noWrap/>
            <w:hideMark/>
          </w:tcPr>
          <w:p w14:paraId="18B067A8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0.80%</w:t>
            </w:r>
          </w:p>
        </w:tc>
        <w:tc>
          <w:tcPr>
            <w:tcW w:w="679" w:type="pct"/>
            <w:noWrap/>
            <w:hideMark/>
          </w:tcPr>
          <w:p w14:paraId="4285491C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9.73%</w:t>
            </w:r>
          </w:p>
        </w:tc>
        <w:tc>
          <w:tcPr>
            <w:tcW w:w="681" w:type="pct"/>
            <w:noWrap/>
            <w:hideMark/>
          </w:tcPr>
          <w:p w14:paraId="0E52900A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03%</w:t>
            </w:r>
          </w:p>
        </w:tc>
        <w:tc>
          <w:tcPr>
            <w:tcW w:w="681" w:type="pct"/>
            <w:noWrap/>
            <w:hideMark/>
          </w:tcPr>
          <w:p w14:paraId="106C9372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1.62%</w:t>
            </w:r>
          </w:p>
        </w:tc>
        <w:tc>
          <w:tcPr>
            <w:tcW w:w="680" w:type="pct"/>
            <w:noWrap/>
            <w:hideMark/>
          </w:tcPr>
          <w:p w14:paraId="30613EA7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57%</w:t>
            </w:r>
          </w:p>
        </w:tc>
      </w:tr>
      <w:tr w:rsidR="005B41BE" w:rsidRPr="000E2AA5" w14:paraId="5D5318FC" w14:textId="77777777" w:rsidTr="003C7959">
        <w:tblPrEx>
          <w:jc w:val="left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593" w:type="pct"/>
            <w:noWrap/>
            <w:hideMark/>
          </w:tcPr>
          <w:p w14:paraId="1DC9F75A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.5,1) (fixed effects)</w:t>
            </w:r>
          </w:p>
        </w:tc>
        <w:tc>
          <w:tcPr>
            <w:tcW w:w="686" w:type="pct"/>
            <w:noWrap/>
            <w:hideMark/>
          </w:tcPr>
          <w:p w14:paraId="682302FF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0.73%</w:t>
            </w:r>
          </w:p>
        </w:tc>
        <w:tc>
          <w:tcPr>
            <w:tcW w:w="679" w:type="pct"/>
            <w:noWrap/>
            <w:hideMark/>
          </w:tcPr>
          <w:p w14:paraId="2236DF88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9.96%</w:t>
            </w:r>
          </w:p>
        </w:tc>
        <w:tc>
          <w:tcPr>
            <w:tcW w:w="681" w:type="pct"/>
            <w:noWrap/>
            <w:hideMark/>
          </w:tcPr>
          <w:p w14:paraId="2E2A37A7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45%</w:t>
            </w:r>
          </w:p>
        </w:tc>
        <w:tc>
          <w:tcPr>
            <w:tcW w:w="681" w:type="pct"/>
            <w:noWrap/>
            <w:hideMark/>
          </w:tcPr>
          <w:p w14:paraId="24A5D3F1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1.41%</w:t>
            </w:r>
          </w:p>
        </w:tc>
        <w:tc>
          <w:tcPr>
            <w:tcW w:w="680" w:type="pct"/>
            <w:noWrap/>
            <w:hideMark/>
          </w:tcPr>
          <w:p w14:paraId="08C088F7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46%</w:t>
            </w:r>
          </w:p>
        </w:tc>
      </w:tr>
      <w:tr w:rsidR="005B41BE" w:rsidRPr="000E2AA5" w14:paraId="69CE0723" w14:textId="77777777" w:rsidTr="003C7959">
        <w:tblPrEx>
          <w:jc w:val="left"/>
        </w:tblPrEx>
        <w:trPr>
          <w:trHeight w:val="288"/>
        </w:trPr>
        <w:tc>
          <w:tcPr>
            <w:tcW w:w="1593" w:type="pct"/>
            <w:noWrap/>
            <w:hideMark/>
          </w:tcPr>
          <w:p w14:paraId="57F270A9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.5,2) (fixed effects)</w:t>
            </w:r>
          </w:p>
        </w:tc>
        <w:tc>
          <w:tcPr>
            <w:tcW w:w="686" w:type="pct"/>
            <w:noWrap/>
            <w:hideMark/>
          </w:tcPr>
          <w:p w14:paraId="0AD8D991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0.84%</w:t>
            </w:r>
          </w:p>
        </w:tc>
        <w:tc>
          <w:tcPr>
            <w:tcW w:w="679" w:type="pct"/>
            <w:noWrap/>
            <w:hideMark/>
          </w:tcPr>
          <w:p w14:paraId="3C1F3ECE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21%</w:t>
            </w:r>
          </w:p>
        </w:tc>
        <w:tc>
          <w:tcPr>
            <w:tcW w:w="681" w:type="pct"/>
            <w:noWrap/>
            <w:hideMark/>
          </w:tcPr>
          <w:p w14:paraId="15B94858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1.61%</w:t>
            </w:r>
          </w:p>
        </w:tc>
        <w:tc>
          <w:tcPr>
            <w:tcW w:w="681" w:type="pct"/>
            <w:noWrap/>
            <w:hideMark/>
          </w:tcPr>
          <w:p w14:paraId="001913D7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0.61%</w:t>
            </w:r>
          </w:p>
        </w:tc>
        <w:tc>
          <w:tcPr>
            <w:tcW w:w="680" w:type="pct"/>
            <w:noWrap/>
            <w:hideMark/>
          </w:tcPr>
          <w:p w14:paraId="5D1AD79A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80%</w:t>
            </w:r>
          </w:p>
        </w:tc>
      </w:tr>
      <w:tr w:rsidR="005B41BE" w:rsidRPr="000E2AA5" w14:paraId="3F74C3B3" w14:textId="77777777" w:rsidTr="003C7959">
        <w:tblPrEx>
          <w:jc w:val="left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593" w:type="pct"/>
            <w:noWrap/>
            <w:hideMark/>
          </w:tcPr>
          <w:p w14:paraId="1FF4A92D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1) (fixed effects)</w:t>
            </w:r>
          </w:p>
        </w:tc>
        <w:tc>
          <w:tcPr>
            <w:tcW w:w="686" w:type="pct"/>
            <w:noWrap/>
            <w:hideMark/>
          </w:tcPr>
          <w:p w14:paraId="080AE690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0.73%</w:t>
            </w:r>
          </w:p>
        </w:tc>
        <w:tc>
          <w:tcPr>
            <w:tcW w:w="679" w:type="pct"/>
            <w:noWrap/>
            <w:hideMark/>
          </w:tcPr>
          <w:p w14:paraId="253BD32B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9.94%</w:t>
            </w:r>
          </w:p>
        </w:tc>
        <w:tc>
          <w:tcPr>
            <w:tcW w:w="681" w:type="pct"/>
            <w:noWrap/>
            <w:hideMark/>
          </w:tcPr>
          <w:p w14:paraId="0320DC96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93%</w:t>
            </w:r>
          </w:p>
        </w:tc>
        <w:tc>
          <w:tcPr>
            <w:tcW w:w="681" w:type="pct"/>
            <w:noWrap/>
            <w:hideMark/>
          </w:tcPr>
          <w:p w14:paraId="1EBB104E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1.88%</w:t>
            </w:r>
          </w:p>
        </w:tc>
        <w:tc>
          <w:tcPr>
            <w:tcW w:w="680" w:type="pct"/>
            <w:noWrap/>
            <w:hideMark/>
          </w:tcPr>
          <w:p w14:paraId="096D4174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98%</w:t>
            </w:r>
          </w:p>
        </w:tc>
      </w:tr>
      <w:tr w:rsidR="005B41BE" w:rsidRPr="000E2AA5" w14:paraId="0F387035" w14:textId="77777777" w:rsidTr="003C7959">
        <w:tblPrEx>
          <w:jc w:val="left"/>
        </w:tblPrEx>
        <w:trPr>
          <w:trHeight w:val="288"/>
        </w:trPr>
        <w:tc>
          <w:tcPr>
            <w:tcW w:w="1593" w:type="pct"/>
            <w:noWrap/>
            <w:hideMark/>
          </w:tcPr>
          <w:p w14:paraId="7D848B95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1,1) (fixed effects)</w:t>
            </w:r>
          </w:p>
        </w:tc>
        <w:tc>
          <w:tcPr>
            <w:tcW w:w="686" w:type="pct"/>
            <w:noWrap/>
            <w:hideMark/>
          </w:tcPr>
          <w:p w14:paraId="60EBBFFF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0.84%</w:t>
            </w:r>
          </w:p>
        </w:tc>
        <w:tc>
          <w:tcPr>
            <w:tcW w:w="679" w:type="pct"/>
            <w:noWrap/>
            <w:hideMark/>
          </w:tcPr>
          <w:p w14:paraId="4F3196FE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02%</w:t>
            </w:r>
          </w:p>
        </w:tc>
        <w:tc>
          <w:tcPr>
            <w:tcW w:w="681" w:type="pct"/>
            <w:noWrap/>
            <w:hideMark/>
          </w:tcPr>
          <w:p w14:paraId="3C7A63B1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86%</w:t>
            </w:r>
          </w:p>
        </w:tc>
        <w:tc>
          <w:tcPr>
            <w:tcW w:w="681" w:type="pct"/>
            <w:noWrap/>
            <w:hideMark/>
          </w:tcPr>
          <w:p w14:paraId="3E4F59D6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1.20%</w:t>
            </w:r>
          </w:p>
        </w:tc>
        <w:tc>
          <w:tcPr>
            <w:tcW w:w="680" w:type="pct"/>
            <w:noWrap/>
            <w:hideMark/>
          </w:tcPr>
          <w:p w14:paraId="05364D19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62%</w:t>
            </w:r>
          </w:p>
        </w:tc>
      </w:tr>
      <w:tr w:rsidR="005B41BE" w:rsidRPr="000E2AA5" w14:paraId="5395107D" w14:textId="77777777" w:rsidTr="003C7959">
        <w:tblPrEx>
          <w:jc w:val="left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593" w:type="pct"/>
            <w:noWrap/>
            <w:hideMark/>
          </w:tcPr>
          <w:p w14:paraId="0335569B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1,2) (fixed effects)</w:t>
            </w:r>
          </w:p>
        </w:tc>
        <w:tc>
          <w:tcPr>
            <w:tcW w:w="686" w:type="pct"/>
            <w:noWrap/>
            <w:hideMark/>
          </w:tcPr>
          <w:p w14:paraId="30483860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11%</w:t>
            </w:r>
          </w:p>
        </w:tc>
        <w:tc>
          <w:tcPr>
            <w:tcW w:w="679" w:type="pct"/>
            <w:noWrap/>
            <w:hideMark/>
          </w:tcPr>
          <w:p w14:paraId="5DA779F7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08%</w:t>
            </w:r>
          </w:p>
        </w:tc>
        <w:tc>
          <w:tcPr>
            <w:tcW w:w="681" w:type="pct"/>
            <w:noWrap/>
            <w:hideMark/>
          </w:tcPr>
          <w:p w14:paraId="7CFEE752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1.88%</w:t>
            </w:r>
          </w:p>
        </w:tc>
        <w:tc>
          <w:tcPr>
            <w:tcW w:w="681" w:type="pct"/>
            <w:noWrap/>
            <w:hideMark/>
          </w:tcPr>
          <w:p w14:paraId="59FD38E3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0.78%</w:t>
            </w:r>
          </w:p>
        </w:tc>
        <w:tc>
          <w:tcPr>
            <w:tcW w:w="680" w:type="pct"/>
            <w:noWrap/>
            <w:hideMark/>
          </w:tcPr>
          <w:p w14:paraId="627C3F4B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87%</w:t>
            </w:r>
          </w:p>
        </w:tc>
      </w:tr>
      <w:tr w:rsidR="005B41BE" w:rsidRPr="000E2AA5" w14:paraId="6AA47337" w14:textId="77777777" w:rsidTr="003C7959">
        <w:tblPrEx>
          <w:jc w:val="left"/>
        </w:tblPrEx>
        <w:trPr>
          <w:trHeight w:val="288"/>
        </w:trPr>
        <w:tc>
          <w:tcPr>
            <w:tcW w:w="1593" w:type="pct"/>
            <w:noWrap/>
            <w:hideMark/>
          </w:tcPr>
          <w:p w14:paraId="18A66900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2) (fixed effects)</w:t>
            </w:r>
          </w:p>
        </w:tc>
        <w:tc>
          <w:tcPr>
            <w:tcW w:w="686" w:type="pct"/>
            <w:noWrap/>
            <w:hideMark/>
          </w:tcPr>
          <w:p w14:paraId="4316D375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0.92%</w:t>
            </w:r>
          </w:p>
        </w:tc>
        <w:tc>
          <w:tcPr>
            <w:tcW w:w="679" w:type="pct"/>
            <w:noWrap/>
            <w:hideMark/>
          </w:tcPr>
          <w:p w14:paraId="5DBAFAA8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1.40%</w:t>
            </w:r>
          </w:p>
        </w:tc>
        <w:tc>
          <w:tcPr>
            <w:tcW w:w="681" w:type="pct"/>
            <w:noWrap/>
            <w:hideMark/>
          </w:tcPr>
          <w:p w14:paraId="692EDFFC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1.33%</w:t>
            </w:r>
          </w:p>
        </w:tc>
        <w:tc>
          <w:tcPr>
            <w:tcW w:w="681" w:type="pct"/>
            <w:noWrap/>
            <w:hideMark/>
          </w:tcPr>
          <w:p w14:paraId="4653C866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0.30%</w:t>
            </w:r>
          </w:p>
        </w:tc>
        <w:tc>
          <w:tcPr>
            <w:tcW w:w="680" w:type="pct"/>
            <w:noWrap/>
            <w:hideMark/>
          </w:tcPr>
          <w:p w14:paraId="173BC294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5.10%</w:t>
            </w:r>
          </w:p>
        </w:tc>
      </w:tr>
      <w:tr w:rsidR="005B41BE" w:rsidRPr="000E2AA5" w14:paraId="3231B2A1" w14:textId="77777777" w:rsidTr="003C7959">
        <w:tblPrEx>
          <w:jc w:val="left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593" w:type="pct"/>
            <w:noWrap/>
            <w:hideMark/>
          </w:tcPr>
          <w:p w14:paraId="41E501D0" w14:textId="77777777" w:rsidR="005B41BE" w:rsidRPr="000E2AA5" w:rsidRDefault="005B41BE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2,2) (fixed effects)</w:t>
            </w:r>
          </w:p>
        </w:tc>
        <w:tc>
          <w:tcPr>
            <w:tcW w:w="686" w:type="pct"/>
            <w:noWrap/>
            <w:hideMark/>
          </w:tcPr>
          <w:p w14:paraId="09835392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61%</w:t>
            </w:r>
          </w:p>
        </w:tc>
        <w:tc>
          <w:tcPr>
            <w:tcW w:w="679" w:type="pct"/>
            <w:noWrap/>
            <w:hideMark/>
          </w:tcPr>
          <w:p w14:paraId="0E29B4B3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16%</w:t>
            </w:r>
          </w:p>
        </w:tc>
        <w:tc>
          <w:tcPr>
            <w:tcW w:w="681" w:type="pct"/>
            <w:noWrap/>
            <w:hideMark/>
          </w:tcPr>
          <w:p w14:paraId="7105F464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2.40%</w:t>
            </w:r>
          </w:p>
        </w:tc>
        <w:tc>
          <w:tcPr>
            <w:tcW w:w="681" w:type="pct"/>
            <w:noWrap/>
            <w:hideMark/>
          </w:tcPr>
          <w:p w14:paraId="0C7D9778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1.35%</w:t>
            </w:r>
          </w:p>
        </w:tc>
        <w:tc>
          <w:tcPr>
            <w:tcW w:w="680" w:type="pct"/>
            <w:noWrap/>
            <w:hideMark/>
          </w:tcPr>
          <w:p w14:paraId="492882E0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5.14%</w:t>
            </w:r>
          </w:p>
        </w:tc>
      </w:tr>
      <w:tr w:rsidR="00CA4FE8" w:rsidRPr="000E2AA5" w14:paraId="30749D28" w14:textId="77777777" w:rsidTr="003C7959">
        <w:tblPrEx>
          <w:jc w:val="left"/>
        </w:tblPrEx>
        <w:trPr>
          <w:trHeight w:val="288"/>
        </w:trPr>
        <w:tc>
          <w:tcPr>
            <w:tcW w:w="1593" w:type="pct"/>
            <w:noWrap/>
            <w:hideMark/>
          </w:tcPr>
          <w:p w14:paraId="379E8981" w14:textId="465715B8" w:rsidR="005B41BE" w:rsidRPr="000E2AA5" w:rsidRDefault="00B418E0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loglogistic</w:t>
            </w:r>
            <w:r w:rsidR="005B41BE" w:rsidRPr="000E2AA5">
              <w:rPr>
                <w:rFonts w:ascii="Trebuchet MS" w:hAnsi="Trebuchet MS"/>
                <w:sz w:val="20"/>
                <w:szCs w:val="20"/>
              </w:rPr>
              <w:t xml:space="preserve"> (fixed effects)</w:t>
            </w:r>
          </w:p>
        </w:tc>
        <w:tc>
          <w:tcPr>
            <w:tcW w:w="686" w:type="pct"/>
            <w:noWrap/>
            <w:hideMark/>
          </w:tcPr>
          <w:p w14:paraId="580DEA7C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9.99%</w:t>
            </w:r>
          </w:p>
        </w:tc>
        <w:tc>
          <w:tcPr>
            <w:tcW w:w="679" w:type="pct"/>
            <w:noWrap/>
            <w:hideMark/>
          </w:tcPr>
          <w:p w14:paraId="28E981F9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9.37%</w:t>
            </w:r>
          </w:p>
        </w:tc>
        <w:tc>
          <w:tcPr>
            <w:tcW w:w="681" w:type="pct"/>
            <w:noWrap/>
            <w:hideMark/>
          </w:tcPr>
          <w:p w14:paraId="212BE8A7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7.78%</w:t>
            </w:r>
          </w:p>
        </w:tc>
        <w:tc>
          <w:tcPr>
            <w:tcW w:w="681" w:type="pct"/>
            <w:noWrap/>
            <w:hideMark/>
          </w:tcPr>
          <w:p w14:paraId="2C89152D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51%</w:t>
            </w:r>
          </w:p>
        </w:tc>
        <w:tc>
          <w:tcPr>
            <w:tcW w:w="680" w:type="pct"/>
            <w:noWrap/>
            <w:hideMark/>
          </w:tcPr>
          <w:p w14:paraId="21FE3644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2.82%</w:t>
            </w:r>
          </w:p>
        </w:tc>
      </w:tr>
      <w:tr w:rsidR="00CA4FE8" w:rsidRPr="000E2AA5" w14:paraId="4AB6397F" w14:textId="77777777" w:rsidTr="003C7959">
        <w:tblPrEx>
          <w:jc w:val="left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593" w:type="pct"/>
            <w:noWrap/>
            <w:hideMark/>
          </w:tcPr>
          <w:p w14:paraId="04BDC1D4" w14:textId="1ECD8348" w:rsidR="005B41BE" w:rsidRPr="000E2AA5" w:rsidRDefault="00B418E0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lognormal</w:t>
            </w:r>
            <w:r w:rsidR="005B41BE" w:rsidRPr="000E2AA5">
              <w:rPr>
                <w:rFonts w:ascii="Trebuchet MS" w:hAnsi="Trebuchet MS"/>
                <w:sz w:val="20"/>
                <w:szCs w:val="20"/>
              </w:rPr>
              <w:t xml:space="preserve"> (fixed effects)</w:t>
            </w:r>
          </w:p>
        </w:tc>
        <w:tc>
          <w:tcPr>
            <w:tcW w:w="686" w:type="pct"/>
            <w:noWrap/>
            <w:hideMark/>
          </w:tcPr>
          <w:p w14:paraId="7EC1A1A0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0.04%</w:t>
            </w:r>
          </w:p>
        </w:tc>
        <w:tc>
          <w:tcPr>
            <w:tcW w:w="679" w:type="pct"/>
            <w:noWrap/>
            <w:hideMark/>
          </w:tcPr>
          <w:p w14:paraId="65627F7E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0.10%</w:t>
            </w:r>
          </w:p>
        </w:tc>
        <w:tc>
          <w:tcPr>
            <w:tcW w:w="681" w:type="pct"/>
            <w:noWrap/>
            <w:hideMark/>
          </w:tcPr>
          <w:p w14:paraId="0EC1F518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7.70%</w:t>
            </w:r>
          </w:p>
        </w:tc>
        <w:tc>
          <w:tcPr>
            <w:tcW w:w="681" w:type="pct"/>
            <w:noWrap/>
            <w:hideMark/>
          </w:tcPr>
          <w:p w14:paraId="41E457E9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5.31%</w:t>
            </w:r>
          </w:p>
        </w:tc>
        <w:tc>
          <w:tcPr>
            <w:tcW w:w="680" w:type="pct"/>
            <w:noWrap/>
            <w:hideMark/>
          </w:tcPr>
          <w:p w14:paraId="700D5657" w14:textId="77777777" w:rsidR="005B41BE" w:rsidRPr="000E2AA5" w:rsidRDefault="005B41BE" w:rsidP="003C7959">
            <w:pPr>
              <w:jc w:val="right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3.30%</w:t>
            </w:r>
          </w:p>
        </w:tc>
      </w:tr>
    </w:tbl>
    <w:p w14:paraId="5F577115" w14:textId="18260095" w:rsidR="009721D2" w:rsidRPr="000E2AA5" w:rsidRDefault="009721D2" w:rsidP="00D94EAE">
      <w:pPr>
        <w:rPr>
          <w:rFonts w:ascii="Trebuchet MS" w:hAnsi="Trebuchet MS"/>
        </w:rPr>
      </w:pPr>
    </w:p>
    <w:p w14:paraId="04F123DB" w14:textId="77777777" w:rsidR="009721D2" w:rsidRPr="000E2AA5" w:rsidRDefault="009721D2">
      <w:pPr>
        <w:rPr>
          <w:rFonts w:ascii="Trebuchet MS" w:hAnsi="Trebuchet MS"/>
        </w:rPr>
      </w:pPr>
      <w:r w:rsidRPr="000E2AA5">
        <w:rPr>
          <w:rFonts w:ascii="Trebuchet MS" w:hAnsi="Trebuchet MS"/>
        </w:rPr>
        <w:br w:type="page"/>
      </w:r>
    </w:p>
    <w:p w14:paraId="389A0DAB" w14:textId="01B843C7" w:rsidR="00D94EAE" w:rsidRPr="000E2AA5" w:rsidRDefault="00D94EAE" w:rsidP="00D94EAE">
      <w:pPr>
        <w:pStyle w:val="Caption"/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lastRenderedPageBreak/>
        <w:t xml:space="preserve">Tabl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Tabl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6</w:t>
      </w:r>
      <w:r w:rsidRPr="000E2AA5">
        <w:rPr>
          <w:rFonts w:ascii="Trebuchet MS" w:hAnsi="Trebuchet MS"/>
        </w:rPr>
        <w:fldChar w:fldCharType="end"/>
      </w:r>
      <w:r w:rsidRPr="000E2AA5">
        <w:rPr>
          <w:rFonts w:ascii="Trebuchet MS" w:hAnsi="Trebuchet MS"/>
        </w:rPr>
        <w:t xml:space="preserve">. Comparison of median survival outcomes between trials and NMA models </w:t>
      </w:r>
    </w:p>
    <w:tbl>
      <w:tblPr>
        <w:tblStyle w:val="PharmeritTable2018"/>
        <w:tblW w:w="5634" w:type="pct"/>
        <w:tblLook w:val="04A0" w:firstRow="1" w:lastRow="0" w:firstColumn="1" w:lastColumn="0" w:noHBand="0" w:noVBand="1"/>
      </w:tblPr>
      <w:tblGrid>
        <w:gridCol w:w="2874"/>
        <w:gridCol w:w="1458"/>
        <w:gridCol w:w="1458"/>
        <w:gridCol w:w="1458"/>
        <w:gridCol w:w="1458"/>
        <w:gridCol w:w="1458"/>
      </w:tblGrid>
      <w:tr w:rsidR="00D94EAE" w:rsidRPr="000E2AA5" w14:paraId="2D670A05" w14:textId="77777777" w:rsidTr="003C795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3"/>
        </w:trPr>
        <w:tc>
          <w:tcPr>
            <w:tcW w:w="1414" w:type="pct"/>
            <w:shd w:val="clear" w:color="auto" w:fill="0D213A"/>
          </w:tcPr>
          <w:p w14:paraId="090B2733" w14:textId="77777777" w:rsidR="00D94EAE" w:rsidRPr="000E2AA5" w:rsidRDefault="00D94EAE" w:rsidP="00327157">
            <w:pPr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0D213A"/>
          </w:tcPr>
          <w:p w14:paraId="0BEB8D59" w14:textId="09DE6515" w:rsidR="00D94EAE" w:rsidRPr="000E2AA5" w:rsidRDefault="00D94EAE" w:rsidP="00C57B80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SUN</w:t>
            </w:r>
          </w:p>
        </w:tc>
        <w:tc>
          <w:tcPr>
            <w:tcW w:w="717" w:type="pct"/>
            <w:shd w:val="clear" w:color="auto" w:fill="0D213A"/>
          </w:tcPr>
          <w:p w14:paraId="669A3D30" w14:textId="76D5F9D5" w:rsidR="00D94EAE" w:rsidRPr="000E2AA5" w:rsidRDefault="006A670D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PEM + LEN</w:t>
            </w:r>
          </w:p>
        </w:tc>
        <w:tc>
          <w:tcPr>
            <w:tcW w:w="717" w:type="pct"/>
            <w:shd w:val="clear" w:color="auto" w:fill="0D213A"/>
          </w:tcPr>
          <w:p w14:paraId="462A3A92" w14:textId="77777777" w:rsidR="00D94EAE" w:rsidRPr="000E2AA5" w:rsidRDefault="00D94EAE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NIV + CAB</w:t>
            </w:r>
          </w:p>
        </w:tc>
        <w:tc>
          <w:tcPr>
            <w:tcW w:w="717" w:type="pct"/>
            <w:shd w:val="clear" w:color="auto" w:fill="0D213A"/>
          </w:tcPr>
          <w:p w14:paraId="5D15CE9A" w14:textId="77777777" w:rsidR="00D94EAE" w:rsidRPr="000E2AA5" w:rsidRDefault="00D94EAE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AVE + AXI</w:t>
            </w:r>
          </w:p>
        </w:tc>
        <w:tc>
          <w:tcPr>
            <w:tcW w:w="717" w:type="pct"/>
            <w:shd w:val="clear" w:color="auto" w:fill="0D213A"/>
          </w:tcPr>
          <w:p w14:paraId="28A3C270" w14:textId="77777777" w:rsidR="00D94EAE" w:rsidRPr="000E2AA5" w:rsidRDefault="00D94EAE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PEM + AXI</w:t>
            </w:r>
          </w:p>
        </w:tc>
      </w:tr>
      <w:tr w:rsidR="00FA651D" w:rsidRPr="000E2AA5" w14:paraId="03EEF4F4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shd w:val="clear" w:color="auto" w:fill="D9E4F2" w:themeFill="text2" w:themeFillTint="33"/>
            <w:noWrap/>
            <w:hideMark/>
          </w:tcPr>
          <w:p w14:paraId="64F838A8" w14:textId="77777777" w:rsidR="001D2DE2" w:rsidRPr="000E2AA5" w:rsidRDefault="001D2DE2" w:rsidP="001D2DE2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CLEAR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08CB38F9" w14:textId="02FFE083" w:rsidR="00FA651D" w:rsidRPr="000E2AA5" w:rsidRDefault="001D2DE2" w:rsidP="00C57B8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.7</w:t>
            </w:r>
          </w:p>
          <w:p w14:paraId="701DE027" w14:textId="5842768F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(5.8, 10.3)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1C3BC75C" w14:textId="2D54B524" w:rsidR="00FA651D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2.8</w:t>
            </w:r>
          </w:p>
          <w:p w14:paraId="6EDBF417" w14:textId="189160D0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(19.7, 26.3)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07301B48" w14:textId="77777777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5B93559F" w14:textId="77777777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3E48A501" w14:textId="77777777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</w:tr>
      <w:tr w:rsidR="002E12C9" w:rsidRPr="000E2AA5" w14:paraId="248A9643" w14:textId="77777777" w:rsidTr="003C7959">
        <w:trPr>
          <w:trHeight w:val="288"/>
        </w:trPr>
        <w:tc>
          <w:tcPr>
            <w:tcW w:w="1414" w:type="pct"/>
            <w:shd w:val="clear" w:color="auto" w:fill="D9E4F2" w:themeFill="text2" w:themeFillTint="33"/>
            <w:noWrap/>
          </w:tcPr>
          <w:p w14:paraId="0137E31A" w14:textId="1DA9E0E3" w:rsidR="001D2DE2" w:rsidRPr="000E2AA5" w:rsidRDefault="00CC0571" w:rsidP="001D2DE2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CheckMate 9ER</w:t>
            </w:r>
          </w:p>
        </w:tc>
        <w:tc>
          <w:tcPr>
            <w:tcW w:w="717" w:type="pct"/>
            <w:shd w:val="clear" w:color="auto" w:fill="D9E4F2" w:themeFill="text2" w:themeFillTint="33"/>
            <w:noWrap/>
          </w:tcPr>
          <w:p w14:paraId="225B3E7D" w14:textId="25B5FEB9" w:rsidR="00FA651D" w:rsidRPr="000E2AA5" w:rsidRDefault="001D2DE2" w:rsidP="00C57B8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8.5</w:t>
            </w:r>
          </w:p>
          <w:p w14:paraId="790C3BC1" w14:textId="775566F2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(6.9, 9.3)</w:t>
            </w:r>
          </w:p>
        </w:tc>
        <w:tc>
          <w:tcPr>
            <w:tcW w:w="717" w:type="pct"/>
            <w:shd w:val="clear" w:color="auto" w:fill="D9E4F2" w:themeFill="text2" w:themeFillTint="33"/>
            <w:noWrap/>
          </w:tcPr>
          <w:p w14:paraId="655D4210" w14:textId="77777777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</w:tcPr>
          <w:p w14:paraId="27C5D797" w14:textId="51F9C51D" w:rsidR="00FA651D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6</w:t>
            </w:r>
          </w:p>
          <w:p w14:paraId="644F670F" w14:textId="3C5BC5F3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(13.0, 19.9)</w:t>
            </w:r>
          </w:p>
        </w:tc>
        <w:tc>
          <w:tcPr>
            <w:tcW w:w="717" w:type="pct"/>
            <w:shd w:val="clear" w:color="auto" w:fill="D9E4F2" w:themeFill="text2" w:themeFillTint="33"/>
            <w:noWrap/>
          </w:tcPr>
          <w:p w14:paraId="55318BA1" w14:textId="77777777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</w:tcPr>
          <w:p w14:paraId="68C68FE1" w14:textId="77777777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</w:tr>
      <w:tr w:rsidR="00FA651D" w:rsidRPr="000E2AA5" w14:paraId="638A314A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shd w:val="clear" w:color="auto" w:fill="D9E4F2" w:themeFill="text2" w:themeFillTint="33"/>
            <w:noWrap/>
            <w:hideMark/>
          </w:tcPr>
          <w:p w14:paraId="73B354EA" w14:textId="3C4A3721" w:rsidR="001D2DE2" w:rsidRPr="000E2AA5" w:rsidRDefault="00CC0571" w:rsidP="001D2DE2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JAVELIN Renal 101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397CACF2" w14:textId="760BD56E" w:rsidR="00FA651D" w:rsidRPr="000E2AA5" w:rsidRDefault="001D2DE2" w:rsidP="00C57B8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.1</w:t>
            </w:r>
          </w:p>
          <w:p w14:paraId="04CB626C" w14:textId="2178FC88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(6.1, 9.6)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098B827C" w14:textId="77777777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481979D5" w14:textId="77777777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6CF5ADD1" w14:textId="3F07CC61" w:rsidR="00FA651D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2.3</w:t>
            </w:r>
          </w:p>
          <w:p w14:paraId="4F4AFAC4" w14:textId="6BEC8D4D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(10.1, 15.1)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0A8320B3" w14:textId="77777777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</w:tr>
      <w:tr w:rsidR="00FA651D" w:rsidRPr="000E2AA5" w14:paraId="3C5DBE20" w14:textId="77777777" w:rsidTr="003C7959">
        <w:trPr>
          <w:trHeight w:val="288"/>
        </w:trPr>
        <w:tc>
          <w:tcPr>
            <w:tcW w:w="1414" w:type="pct"/>
            <w:shd w:val="clear" w:color="auto" w:fill="D9E4F2" w:themeFill="text2" w:themeFillTint="33"/>
            <w:noWrap/>
            <w:hideMark/>
          </w:tcPr>
          <w:p w14:paraId="4791E1E9" w14:textId="77777777" w:rsidR="001D2DE2" w:rsidRPr="000E2AA5" w:rsidRDefault="001D2DE2" w:rsidP="001D2DE2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KEYNOTE-426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485C50B7" w14:textId="293882FA" w:rsidR="00FA651D" w:rsidRPr="000E2AA5" w:rsidRDefault="001D2DE2" w:rsidP="00C57B8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0.1</w:t>
            </w:r>
          </w:p>
          <w:p w14:paraId="5934E151" w14:textId="7F039AF3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(8.9, 12.9)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5CB4CA26" w14:textId="77777777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1EBBF8F6" w14:textId="77777777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2C4AB116" w14:textId="77777777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0F17E130" w14:textId="78056D36" w:rsidR="00FA651D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5</w:t>
            </w:r>
          </w:p>
          <w:p w14:paraId="4E841671" w14:textId="281A2C07" w:rsidR="001D2DE2" w:rsidRPr="000E2AA5" w:rsidRDefault="001D2DE2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(13.9, 19.8)</w:t>
            </w:r>
          </w:p>
        </w:tc>
      </w:tr>
      <w:tr w:rsidR="002E12C9" w:rsidRPr="000E2AA5" w14:paraId="3FB43B90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18E7DA4B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) (fixed effects)</w:t>
            </w:r>
          </w:p>
        </w:tc>
        <w:tc>
          <w:tcPr>
            <w:tcW w:w="717" w:type="pct"/>
            <w:noWrap/>
            <w:hideMark/>
          </w:tcPr>
          <w:p w14:paraId="11AE31B6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0.80</w:t>
            </w:r>
          </w:p>
        </w:tc>
        <w:tc>
          <w:tcPr>
            <w:tcW w:w="717" w:type="pct"/>
            <w:noWrap/>
            <w:hideMark/>
          </w:tcPr>
          <w:p w14:paraId="62B5CB03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3.90</w:t>
            </w:r>
          </w:p>
        </w:tc>
        <w:tc>
          <w:tcPr>
            <w:tcW w:w="717" w:type="pct"/>
            <w:noWrap/>
            <w:hideMark/>
          </w:tcPr>
          <w:p w14:paraId="733A1F42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9.70</w:t>
            </w:r>
          </w:p>
        </w:tc>
        <w:tc>
          <w:tcPr>
            <w:tcW w:w="717" w:type="pct"/>
            <w:noWrap/>
            <w:hideMark/>
          </w:tcPr>
          <w:p w14:paraId="17CE19C5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30</w:t>
            </w:r>
          </w:p>
        </w:tc>
        <w:tc>
          <w:tcPr>
            <w:tcW w:w="717" w:type="pct"/>
            <w:noWrap/>
            <w:hideMark/>
          </w:tcPr>
          <w:p w14:paraId="58BF5888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80</w:t>
            </w:r>
          </w:p>
        </w:tc>
      </w:tr>
      <w:tr w:rsidR="002E12C9" w:rsidRPr="000E2AA5" w14:paraId="47A0A79F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005DDB35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-2) (fixed effects)</w:t>
            </w:r>
          </w:p>
        </w:tc>
        <w:tc>
          <w:tcPr>
            <w:tcW w:w="717" w:type="pct"/>
            <w:noWrap/>
            <w:hideMark/>
          </w:tcPr>
          <w:p w14:paraId="2BAF3634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0.50</w:t>
            </w:r>
          </w:p>
        </w:tc>
        <w:tc>
          <w:tcPr>
            <w:tcW w:w="717" w:type="pct"/>
            <w:noWrap/>
            <w:hideMark/>
          </w:tcPr>
          <w:p w14:paraId="7BBF3A56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90</w:t>
            </w:r>
          </w:p>
        </w:tc>
        <w:tc>
          <w:tcPr>
            <w:tcW w:w="717" w:type="pct"/>
            <w:noWrap/>
            <w:hideMark/>
          </w:tcPr>
          <w:p w14:paraId="722DEE79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9.20</w:t>
            </w:r>
          </w:p>
        </w:tc>
        <w:tc>
          <w:tcPr>
            <w:tcW w:w="717" w:type="pct"/>
            <w:noWrap/>
            <w:hideMark/>
          </w:tcPr>
          <w:p w14:paraId="67229443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10</w:t>
            </w:r>
          </w:p>
        </w:tc>
        <w:tc>
          <w:tcPr>
            <w:tcW w:w="717" w:type="pct"/>
            <w:noWrap/>
            <w:hideMark/>
          </w:tcPr>
          <w:p w14:paraId="349EB55E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40</w:t>
            </w:r>
          </w:p>
        </w:tc>
      </w:tr>
      <w:tr w:rsidR="002E12C9" w:rsidRPr="000E2AA5" w14:paraId="2D9555C6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794B5BBF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-1) (fixed effects)</w:t>
            </w:r>
          </w:p>
        </w:tc>
        <w:tc>
          <w:tcPr>
            <w:tcW w:w="717" w:type="pct"/>
            <w:noWrap/>
            <w:hideMark/>
          </w:tcPr>
          <w:p w14:paraId="5B0B982F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0.20</w:t>
            </w:r>
          </w:p>
        </w:tc>
        <w:tc>
          <w:tcPr>
            <w:tcW w:w="717" w:type="pct"/>
            <w:noWrap/>
            <w:hideMark/>
          </w:tcPr>
          <w:p w14:paraId="66DA2F32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80</w:t>
            </w:r>
          </w:p>
        </w:tc>
        <w:tc>
          <w:tcPr>
            <w:tcW w:w="717" w:type="pct"/>
            <w:noWrap/>
            <w:hideMark/>
          </w:tcPr>
          <w:p w14:paraId="5B516F1F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9.00</w:t>
            </w:r>
          </w:p>
        </w:tc>
        <w:tc>
          <w:tcPr>
            <w:tcW w:w="717" w:type="pct"/>
            <w:noWrap/>
            <w:hideMark/>
          </w:tcPr>
          <w:p w14:paraId="5E20EFE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90</w:t>
            </w:r>
          </w:p>
        </w:tc>
        <w:tc>
          <w:tcPr>
            <w:tcW w:w="717" w:type="pct"/>
            <w:noWrap/>
            <w:hideMark/>
          </w:tcPr>
          <w:p w14:paraId="30A10DA6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10</w:t>
            </w:r>
          </w:p>
        </w:tc>
      </w:tr>
      <w:tr w:rsidR="002E12C9" w:rsidRPr="000E2AA5" w14:paraId="453A4096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550856CF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-0.5) (fixed effects)</w:t>
            </w:r>
          </w:p>
        </w:tc>
        <w:tc>
          <w:tcPr>
            <w:tcW w:w="717" w:type="pct"/>
            <w:noWrap/>
            <w:hideMark/>
          </w:tcPr>
          <w:p w14:paraId="3BF720C9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0.10</w:t>
            </w:r>
          </w:p>
        </w:tc>
        <w:tc>
          <w:tcPr>
            <w:tcW w:w="717" w:type="pct"/>
            <w:noWrap/>
            <w:hideMark/>
          </w:tcPr>
          <w:p w14:paraId="12B193D7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60</w:t>
            </w:r>
          </w:p>
        </w:tc>
        <w:tc>
          <w:tcPr>
            <w:tcW w:w="717" w:type="pct"/>
            <w:noWrap/>
            <w:hideMark/>
          </w:tcPr>
          <w:p w14:paraId="41816A42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90</w:t>
            </w:r>
          </w:p>
        </w:tc>
        <w:tc>
          <w:tcPr>
            <w:tcW w:w="717" w:type="pct"/>
            <w:noWrap/>
            <w:hideMark/>
          </w:tcPr>
          <w:p w14:paraId="1CD646F0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60</w:t>
            </w:r>
          </w:p>
        </w:tc>
        <w:tc>
          <w:tcPr>
            <w:tcW w:w="717" w:type="pct"/>
            <w:noWrap/>
            <w:hideMark/>
          </w:tcPr>
          <w:p w14:paraId="636C1A4F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90</w:t>
            </w:r>
          </w:p>
        </w:tc>
      </w:tr>
      <w:tr w:rsidR="002E12C9" w:rsidRPr="000E2AA5" w14:paraId="6AEE56C2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66CC85F1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0) (fixed effects)</w:t>
            </w:r>
          </w:p>
        </w:tc>
        <w:tc>
          <w:tcPr>
            <w:tcW w:w="717" w:type="pct"/>
            <w:noWrap/>
            <w:hideMark/>
          </w:tcPr>
          <w:p w14:paraId="4F3B6B61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0.10</w:t>
            </w:r>
          </w:p>
        </w:tc>
        <w:tc>
          <w:tcPr>
            <w:tcW w:w="717" w:type="pct"/>
            <w:noWrap/>
            <w:hideMark/>
          </w:tcPr>
          <w:p w14:paraId="3593599B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50</w:t>
            </w:r>
          </w:p>
        </w:tc>
        <w:tc>
          <w:tcPr>
            <w:tcW w:w="717" w:type="pct"/>
            <w:noWrap/>
            <w:hideMark/>
          </w:tcPr>
          <w:p w14:paraId="70E16254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90</w:t>
            </w:r>
          </w:p>
        </w:tc>
        <w:tc>
          <w:tcPr>
            <w:tcW w:w="717" w:type="pct"/>
            <w:noWrap/>
            <w:hideMark/>
          </w:tcPr>
          <w:p w14:paraId="11861440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50</w:t>
            </w:r>
          </w:p>
        </w:tc>
        <w:tc>
          <w:tcPr>
            <w:tcW w:w="717" w:type="pct"/>
            <w:noWrap/>
            <w:hideMark/>
          </w:tcPr>
          <w:p w14:paraId="5FC385B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80</w:t>
            </w:r>
          </w:p>
        </w:tc>
      </w:tr>
      <w:tr w:rsidR="002E12C9" w:rsidRPr="000E2AA5" w14:paraId="29F90292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54834C08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0.5) (fixed effects)</w:t>
            </w:r>
          </w:p>
        </w:tc>
        <w:tc>
          <w:tcPr>
            <w:tcW w:w="717" w:type="pct"/>
            <w:noWrap/>
            <w:hideMark/>
          </w:tcPr>
          <w:p w14:paraId="4C08BCFA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0.10</w:t>
            </w:r>
          </w:p>
        </w:tc>
        <w:tc>
          <w:tcPr>
            <w:tcW w:w="717" w:type="pct"/>
            <w:noWrap/>
            <w:hideMark/>
          </w:tcPr>
          <w:p w14:paraId="06469625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50</w:t>
            </w:r>
          </w:p>
        </w:tc>
        <w:tc>
          <w:tcPr>
            <w:tcW w:w="717" w:type="pct"/>
            <w:noWrap/>
            <w:hideMark/>
          </w:tcPr>
          <w:p w14:paraId="5CFABC51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9.00</w:t>
            </w:r>
          </w:p>
        </w:tc>
        <w:tc>
          <w:tcPr>
            <w:tcW w:w="717" w:type="pct"/>
            <w:noWrap/>
            <w:hideMark/>
          </w:tcPr>
          <w:p w14:paraId="1A175615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40</w:t>
            </w:r>
          </w:p>
        </w:tc>
        <w:tc>
          <w:tcPr>
            <w:tcW w:w="717" w:type="pct"/>
            <w:noWrap/>
            <w:hideMark/>
          </w:tcPr>
          <w:p w14:paraId="0C4E1144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80</w:t>
            </w:r>
          </w:p>
        </w:tc>
      </w:tr>
      <w:tr w:rsidR="002E12C9" w:rsidRPr="000E2AA5" w14:paraId="6FBB102C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50E45C9A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1) (fixed effects)</w:t>
            </w:r>
          </w:p>
        </w:tc>
        <w:tc>
          <w:tcPr>
            <w:tcW w:w="717" w:type="pct"/>
            <w:noWrap/>
            <w:hideMark/>
          </w:tcPr>
          <w:p w14:paraId="63C1574F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0.10</w:t>
            </w:r>
          </w:p>
        </w:tc>
        <w:tc>
          <w:tcPr>
            <w:tcW w:w="717" w:type="pct"/>
            <w:noWrap/>
            <w:hideMark/>
          </w:tcPr>
          <w:p w14:paraId="0B3F69F6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60</w:t>
            </w:r>
          </w:p>
        </w:tc>
        <w:tc>
          <w:tcPr>
            <w:tcW w:w="717" w:type="pct"/>
            <w:noWrap/>
            <w:hideMark/>
          </w:tcPr>
          <w:p w14:paraId="1AD0CA4D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9.10</w:t>
            </w:r>
          </w:p>
        </w:tc>
        <w:tc>
          <w:tcPr>
            <w:tcW w:w="717" w:type="pct"/>
            <w:noWrap/>
            <w:hideMark/>
          </w:tcPr>
          <w:p w14:paraId="56EDADD5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40</w:t>
            </w:r>
          </w:p>
        </w:tc>
        <w:tc>
          <w:tcPr>
            <w:tcW w:w="717" w:type="pct"/>
            <w:noWrap/>
            <w:hideMark/>
          </w:tcPr>
          <w:p w14:paraId="7732B79E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00</w:t>
            </w:r>
          </w:p>
        </w:tc>
      </w:tr>
      <w:tr w:rsidR="002E12C9" w:rsidRPr="000E2AA5" w14:paraId="70FA8D68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766857D9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2) (fixed effects)</w:t>
            </w:r>
          </w:p>
        </w:tc>
        <w:tc>
          <w:tcPr>
            <w:tcW w:w="717" w:type="pct"/>
            <w:noWrap/>
            <w:hideMark/>
          </w:tcPr>
          <w:p w14:paraId="1BFF2761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0.30</w:t>
            </w:r>
          </w:p>
        </w:tc>
        <w:tc>
          <w:tcPr>
            <w:tcW w:w="717" w:type="pct"/>
            <w:noWrap/>
            <w:hideMark/>
          </w:tcPr>
          <w:p w14:paraId="26967E58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5.10</w:t>
            </w:r>
          </w:p>
        </w:tc>
        <w:tc>
          <w:tcPr>
            <w:tcW w:w="717" w:type="pct"/>
            <w:noWrap/>
            <w:hideMark/>
          </w:tcPr>
          <w:p w14:paraId="7679C218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9.70</w:t>
            </w:r>
          </w:p>
        </w:tc>
        <w:tc>
          <w:tcPr>
            <w:tcW w:w="717" w:type="pct"/>
            <w:noWrap/>
            <w:hideMark/>
          </w:tcPr>
          <w:p w14:paraId="3818018A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50</w:t>
            </w:r>
          </w:p>
        </w:tc>
        <w:tc>
          <w:tcPr>
            <w:tcW w:w="717" w:type="pct"/>
            <w:noWrap/>
            <w:hideMark/>
          </w:tcPr>
          <w:p w14:paraId="0BFFD77D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40</w:t>
            </w:r>
          </w:p>
        </w:tc>
      </w:tr>
      <w:tr w:rsidR="002E12C9" w:rsidRPr="000E2AA5" w14:paraId="4BD18C52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570FB50F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) (fixed effects)</w:t>
            </w:r>
          </w:p>
        </w:tc>
        <w:tc>
          <w:tcPr>
            <w:tcW w:w="717" w:type="pct"/>
            <w:noWrap/>
            <w:hideMark/>
          </w:tcPr>
          <w:p w14:paraId="10A1D80B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0.20</w:t>
            </w:r>
          </w:p>
        </w:tc>
        <w:tc>
          <w:tcPr>
            <w:tcW w:w="717" w:type="pct"/>
            <w:noWrap/>
            <w:hideMark/>
          </w:tcPr>
          <w:p w14:paraId="2BE9DE70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3.70</w:t>
            </w:r>
          </w:p>
        </w:tc>
        <w:tc>
          <w:tcPr>
            <w:tcW w:w="717" w:type="pct"/>
            <w:noWrap/>
            <w:hideMark/>
          </w:tcPr>
          <w:p w14:paraId="46072A41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9.50</w:t>
            </w:r>
          </w:p>
        </w:tc>
        <w:tc>
          <w:tcPr>
            <w:tcW w:w="717" w:type="pct"/>
            <w:noWrap/>
            <w:hideMark/>
          </w:tcPr>
          <w:p w14:paraId="1BECE8F7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80</w:t>
            </w:r>
          </w:p>
        </w:tc>
        <w:tc>
          <w:tcPr>
            <w:tcW w:w="717" w:type="pct"/>
            <w:noWrap/>
            <w:hideMark/>
          </w:tcPr>
          <w:p w14:paraId="6AB20E0A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30</w:t>
            </w:r>
          </w:p>
        </w:tc>
      </w:tr>
      <w:tr w:rsidR="002E12C9" w:rsidRPr="000E2AA5" w14:paraId="3397B8BA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4100F4D7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,-1) (fixed effects)</w:t>
            </w:r>
          </w:p>
        </w:tc>
        <w:tc>
          <w:tcPr>
            <w:tcW w:w="717" w:type="pct"/>
            <w:noWrap/>
            <w:hideMark/>
          </w:tcPr>
          <w:p w14:paraId="5CBDA7C8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0.00</w:t>
            </w:r>
          </w:p>
        </w:tc>
        <w:tc>
          <w:tcPr>
            <w:tcW w:w="717" w:type="pct"/>
            <w:noWrap/>
            <w:hideMark/>
          </w:tcPr>
          <w:p w14:paraId="72DA8F07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70</w:t>
            </w:r>
          </w:p>
        </w:tc>
        <w:tc>
          <w:tcPr>
            <w:tcW w:w="717" w:type="pct"/>
            <w:noWrap/>
            <w:hideMark/>
          </w:tcPr>
          <w:p w14:paraId="45ADE48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70</w:t>
            </w:r>
          </w:p>
        </w:tc>
        <w:tc>
          <w:tcPr>
            <w:tcW w:w="717" w:type="pct"/>
            <w:noWrap/>
            <w:hideMark/>
          </w:tcPr>
          <w:p w14:paraId="3B25A301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60</w:t>
            </w:r>
          </w:p>
        </w:tc>
        <w:tc>
          <w:tcPr>
            <w:tcW w:w="717" w:type="pct"/>
            <w:noWrap/>
            <w:hideMark/>
          </w:tcPr>
          <w:p w14:paraId="2DEB3688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70</w:t>
            </w:r>
          </w:p>
        </w:tc>
      </w:tr>
      <w:tr w:rsidR="002E12C9" w:rsidRPr="000E2AA5" w14:paraId="675C47F2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5E968FAF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,-0.5) (fixed effects)</w:t>
            </w:r>
          </w:p>
        </w:tc>
        <w:tc>
          <w:tcPr>
            <w:tcW w:w="717" w:type="pct"/>
            <w:noWrap/>
            <w:hideMark/>
          </w:tcPr>
          <w:p w14:paraId="51131DCA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0.10</w:t>
            </w:r>
          </w:p>
        </w:tc>
        <w:tc>
          <w:tcPr>
            <w:tcW w:w="717" w:type="pct"/>
            <w:noWrap/>
            <w:hideMark/>
          </w:tcPr>
          <w:p w14:paraId="656AB9D4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50</w:t>
            </w:r>
          </w:p>
        </w:tc>
        <w:tc>
          <w:tcPr>
            <w:tcW w:w="717" w:type="pct"/>
            <w:noWrap/>
            <w:hideMark/>
          </w:tcPr>
          <w:p w14:paraId="4A67E5FD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70</w:t>
            </w:r>
          </w:p>
        </w:tc>
        <w:tc>
          <w:tcPr>
            <w:tcW w:w="717" w:type="pct"/>
            <w:noWrap/>
            <w:hideMark/>
          </w:tcPr>
          <w:p w14:paraId="0EEEEAF0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50</w:t>
            </w:r>
          </w:p>
        </w:tc>
        <w:tc>
          <w:tcPr>
            <w:tcW w:w="717" w:type="pct"/>
            <w:noWrap/>
            <w:hideMark/>
          </w:tcPr>
          <w:p w14:paraId="7EB7AC5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70</w:t>
            </w:r>
          </w:p>
        </w:tc>
      </w:tr>
      <w:tr w:rsidR="002E12C9" w:rsidRPr="000E2AA5" w14:paraId="4B109454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5A40F8F0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,0) (fixed effects)</w:t>
            </w:r>
          </w:p>
        </w:tc>
        <w:tc>
          <w:tcPr>
            <w:tcW w:w="717" w:type="pct"/>
            <w:noWrap/>
            <w:hideMark/>
          </w:tcPr>
          <w:p w14:paraId="099AE9DB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90</w:t>
            </w:r>
          </w:p>
        </w:tc>
        <w:tc>
          <w:tcPr>
            <w:tcW w:w="717" w:type="pct"/>
            <w:noWrap/>
            <w:hideMark/>
          </w:tcPr>
          <w:p w14:paraId="170A21C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40</w:t>
            </w:r>
          </w:p>
        </w:tc>
        <w:tc>
          <w:tcPr>
            <w:tcW w:w="717" w:type="pct"/>
            <w:noWrap/>
            <w:hideMark/>
          </w:tcPr>
          <w:p w14:paraId="7ABF3B2A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70</w:t>
            </w:r>
          </w:p>
        </w:tc>
        <w:tc>
          <w:tcPr>
            <w:tcW w:w="717" w:type="pct"/>
            <w:noWrap/>
            <w:hideMark/>
          </w:tcPr>
          <w:p w14:paraId="154DB2F8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30</w:t>
            </w:r>
          </w:p>
        </w:tc>
        <w:tc>
          <w:tcPr>
            <w:tcW w:w="717" w:type="pct"/>
            <w:noWrap/>
            <w:hideMark/>
          </w:tcPr>
          <w:p w14:paraId="60D79F8B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60</w:t>
            </w:r>
          </w:p>
        </w:tc>
      </w:tr>
      <w:tr w:rsidR="002E12C9" w:rsidRPr="000E2AA5" w14:paraId="73DB768C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56172585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,0.5) (fixed effects)</w:t>
            </w:r>
          </w:p>
        </w:tc>
        <w:tc>
          <w:tcPr>
            <w:tcW w:w="717" w:type="pct"/>
            <w:noWrap/>
            <w:hideMark/>
          </w:tcPr>
          <w:p w14:paraId="51073256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90</w:t>
            </w:r>
          </w:p>
        </w:tc>
        <w:tc>
          <w:tcPr>
            <w:tcW w:w="717" w:type="pct"/>
            <w:noWrap/>
            <w:hideMark/>
          </w:tcPr>
          <w:p w14:paraId="1C22F0F9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30</w:t>
            </w:r>
          </w:p>
        </w:tc>
        <w:tc>
          <w:tcPr>
            <w:tcW w:w="717" w:type="pct"/>
            <w:noWrap/>
            <w:hideMark/>
          </w:tcPr>
          <w:p w14:paraId="0383513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80</w:t>
            </w:r>
          </w:p>
        </w:tc>
        <w:tc>
          <w:tcPr>
            <w:tcW w:w="717" w:type="pct"/>
            <w:noWrap/>
            <w:hideMark/>
          </w:tcPr>
          <w:p w14:paraId="5FD016EE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20</w:t>
            </w:r>
          </w:p>
        </w:tc>
        <w:tc>
          <w:tcPr>
            <w:tcW w:w="717" w:type="pct"/>
            <w:noWrap/>
            <w:hideMark/>
          </w:tcPr>
          <w:p w14:paraId="4D0C81C6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70</w:t>
            </w:r>
          </w:p>
        </w:tc>
      </w:tr>
      <w:tr w:rsidR="002E12C9" w:rsidRPr="000E2AA5" w14:paraId="76E0EC13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455FCF19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,1) (fixed effects)</w:t>
            </w:r>
          </w:p>
        </w:tc>
        <w:tc>
          <w:tcPr>
            <w:tcW w:w="717" w:type="pct"/>
            <w:noWrap/>
            <w:hideMark/>
          </w:tcPr>
          <w:p w14:paraId="0798BDD7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90</w:t>
            </w:r>
          </w:p>
        </w:tc>
        <w:tc>
          <w:tcPr>
            <w:tcW w:w="717" w:type="pct"/>
            <w:noWrap/>
            <w:hideMark/>
          </w:tcPr>
          <w:p w14:paraId="09B786B9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40</w:t>
            </w:r>
          </w:p>
        </w:tc>
        <w:tc>
          <w:tcPr>
            <w:tcW w:w="717" w:type="pct"/>
            <w:noWrap/>
            <w:hideMark/>
          </w:tcPr>
          <w:p w14:paraId="60B821B9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9.00</w:t>
            </w:r>
          </w:p>
        </w:tc>
        <w:tc>
          <w:tcPr>
            <w:tcW w:w="717" w:type="pct"/>
            <w:noWrap/>
            <w:hideMark/>
          </w:tcPr>
          <w:p w14:paraId="12F2B118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10</w:t>
            </w:r>
          </w:p>
        </w:tc>
        <w:tc>
          <w:tcPr>
            <w:tcW w:w="717" w:type="pct"/>
            <w:noWrap/>
            <w:hideMark/>
          </w:tcPr>
          <w:p w14:paraId="03809501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80</w:t>
            </w:r>
          </w:p>
        </w:tc>
      </w:tr>
      <w:tr w:rsidR="002E12C9" w:rsidRPr="000E2AA5" w14:paraId="67A90AD6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2DCD9542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,2) (fixed effects)</w:t>
            </w:r>
          </w:p>
        </w:tc>
        <w:tc>
          <w:tcPr>
            <w:tcW w:w="717" w:type="pct"/>
            <w:noWrap/>
            <w:hideMark/>
          </w:tcPr>
          <w:p w14:paraId="42E3BE4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0.00</w:t>
            </w:r>
          </w:p>
        </w:tc>
        <w:tc>
          <w:tcPr>
            <w:tcW w:w="717" w:type="pct"/>
            <w:noWrap/>
            <w:hideMark/>
          </w:tcPr>
          <w:p w14:paraId="360841BA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70</w:t>
            </w:r>
          </w:p>
        </w:tc>
        <w:tc>
          <w:tcPr>
            <w:tcW w:w="717" w:type="pct"/>
            <w:noWrap/>
            <w:hideMark/>
          </w:tcPr>
          <w:p w14:paraId="75CE476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9.50</w:t>
            </w:r>
          </w:p>
        </w:tc>
        <w:tc>
          <w:tcPr>
            <w:tcW w:w="717" w:type="pct"/>
            <w:noWrap/>
            <w:hideMark/>
          </w:tcPr>
          <w:p w14:paraId="0596E5AF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20</w:t>
            </w:r>
          </w:p>
        </w:tc>
        <w:tc>
          <w:tcPr>
            <w:tcW w:w="717" w:type="pct"/>
            <w:noWrap/>
            <w:hideMark/>
          </w:tcPr>
          <w:p w14:paraId="08F63056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10</w:t>
            </w:r>
          </w:p>
        </w:tc>
      </w:tr>
      <w:tr w:rsidR="002E12C9" w:rsidRPr="000E2AA5" w14:paraId="783EA944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5B11AB67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) (fixed effects)</w:t>
            </w:r>
          </w:p>
        </w:tc>
        <w:tc>
          <w:tcPr>
            <w:tcW w:w="717" w:type="pct"/>
            <w:noWrap/>
            <w:hideMark/>
          </w:tcPr>
          <w:p w14:paraId="4FE96B54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90</w:t>
            </w:r>
          </w:p>
        </w:tc>
        <w:tc>
          <w:tcPr>
            <w:tcW w:w="717" w:type="pct"/>
            <w:noWrap/>
            <w:hideMark/>
          </w:tcPr>
          <w:p w14:paraId="48C75859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3.60</w:t>
            </w:r>
          </w:p>
        </w:tc>
        <w:tc>
          <w:tcPr>
            <w:tcW w:w="717" w:type="pct"/>
            <w:noWrap/>
            <w:hideMark/>
          </w:tcPr>
          <w:p w14:paraId="22951837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9.20</w:t>
            </w:r>
          </w:p>
        </w:tc>
        <w:tc>
          <w:tcPr>
            <w:tcW w:w="717" w:type="pct"/>
            <w:noWrap/>
            <w:hideMark/>
          </w:tcPr>
          <w:p w14:paraId="4CCEAD34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50</w:t>
            </w:r>
          </w:p>
        </w:tc>
        <w:tc>
          <w:tcPr>
            <w:tcW w:w="717" w:type="pct"/>
            <w:noWrap/>
            <w:hideMark/>
          </w:tcPr>
          <w:p w14:paraId="2FD778B6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00</w:t>
            </w:r>
          </w:p>
        </w:tc>
      </w:tr>
      <w:tr w:rsidR="002E12C9" w:rsidRPr="000E2AA5" w14:paraId="62260063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16F09D07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,-0.5) (fixed effects)</w:t>
            </w:r>
          </w:p>
        </w:tc>
        <w:tc>
          <w:tcPr>
            <w:tcW w:w="717" w:type="pct"/>
            <w:noWrap/>
            <w:hideMark/>
          </w:tcPr>
          <w:p w14:paraId="27C4CAD2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90</w:t>
            </w:r>
          </w:p>
        </w:tc>
        <w:tc>
          <w:tcPr>
            <w:tcW w:w="717" w:type="pct"/>
            <w:noWrap/>
            <w:hideMark/>
          </w:tcPr>
          <w:p w14:paraId="43A59362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60</w:t>
            </w:r>
          </w:p>
        </w:tc>
        <w:tc>
          <w:tcPr>
            <w:tcW w:w="717" w:type="pct"/>
            <w:noWrap/>
            <w:hideMark/>
          </w:tcPr>
          <w:p w14:paraId="4214002D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60</w:t>
            </w:r>
          </w:p>
        </w:tc>
        <w:tc>
          <w:tcPr>
            <w:tcW w:w="717" w:type="pct"/>
            <w:noWrap/>
            <w:hideMark/>
          </w:tcPr>
          <w:p w14:paraId="14579591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20</w:t>
            </w:r>
          </w:p>
        </w:tc>
        <w:tc>
          <w:tcPr>
            <w:tcW w:w="717" w:type="pct"/>
            <w:noWrap/>
            <w:hideMark/>
          </w:tcPr>
          <w:p w14:paraId="7F119FA2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60</w:t>
            </w:r>
          </w:p>
        </w:tc>
      </w:tr>
      <w:tr w:rsidR="002E12C9" w:rsidRPr="000E2AA5" w14:paraId="0C6CAFC9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66E9BD97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,0) (fixed effects)</w:t>
            </w:r>
          </w:p>
        </w:tc>
        <w:tc>
          <w:tcPr>
            <w:tcW w:w="717" w:type="pct"/>
            <w:noWrap/>
            <w:hideMark/>
          </w:tcPr>
          <w:p w14:paraId="301B2BB7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90</w:t>
            </w:r>
          </w:p>
        </w:tc>
        <w:tc>
          <w:tcPr>
            <w:tcW w:w="717" w:type="pct"/>
            <w:noWrap/>
            <w:hideMark/>
          </w:tcPr>
          <w:p w14:paraId="1D68C780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30</w:t>
            </w:r>
          </w:p>
        </w:tc>
        <w:tc>
          <w:tcPr>
            <w:tcW w:w="717" w:type="pct"/>
            <w:noWrap/>
            <w:hideMark/>
          </w:tcPr>
          <w:p w14:paraId="57BA3FEE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60</w:t>
            </w:r>
          </w:p>
        </w:tc>
        <w:tc>
          <w:tcPr>
            <w:tcW w:w="717" w:type="pct"/>
            <w:noWrap/>
            <w:hideMark/>
          </w:tcPr>
          <w:p w14:paraId="1F3383C6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10</w:t>
            </w:r>
          </w:p>
        </w:tc>
        <w:tc>
          <w:tcPr>
            <w:tcW w:w="717" w:type="pct"/>
            <w:noWrap/>
            <w:hideMark/>
          </w:tcPr>
          <w:p w14:paraId="16531581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60</w:t>
            </w:r>
          </w:p>
        </w:tc>
      </w:tr>
      <w:tr w:rsidR="002E12C9" w:rsidRPr="000E2AA5" w14:paraId="38E001EE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40A07528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,0.5) (fixed effects)</w:t>
            </w:r>
          </w:p>
        </w:tc>
        <w:tc>
          <w:tcPr>
            <w:tcW w:w="717" w:type="pct"/>
            <w:noWrap/>
            <w:hideMark/>
          </w:tcPr>
          <w:p w14:paraId="66BB4FC7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80</w:t>
            </w:r>
          </w:p>
        </w:tc>
        <w:tc>
          <w:tcPr>
            <w:tcW w:w="717" w:type="pct"/>
            <w:noWrap/>
            <w:hideMark/>
          </w:tcPr>
          <w:p w14:paraId="3AF073BD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20</w:t>
            </w:r>
          </w:p>
        </w:tc>
        <w:tc>
          <w:tcPr>
            <w:tcW w:w="717" w:type="pct"/>
            <w:noWrap/>
            <w:hideMark/>
          </w:tcPr>
          <w:p w14:paraId="3594E976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70</w:t>
            </w:r>
          </w:p>
        </w:tc>
        <w:tc>
          <w:tcPr>
            <w:tcW w:w="717" w:type="pct"/>
            <w:noWrap/>
            <w:hideMark/>
          </w:tcPr>
          <w:p w14:paraId="2CCD1881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00</w:t>
            </w:r>
          </w:p>
        </w:tc>
        <w:tc>
          <w:tcPr>
            <w:tcW w:w="717" w:type="pct"/>
            <w:noWrap/>
            <w:hideMark/>
          </w:tcPr>
          <w:p w14:paraId="5331CF06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60</w:t>
            </w:r>
          </w:p>
        </w:tc>
      </w:tr>
      <w:tr w:rsidR="002E12C9" w:rsidRPr="000E2AA5" w14:paraId="4FBBDC03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04B6DEC2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,1) (fixed effects)</w:t>
            </w:r>
          </w:p>
        </w:tc>
        <w:tc>
          <w:tcPr>
            <w:tcW w:w="717" w:type="pct"/>
            <w:noWrap/>
            <w:hideMark/>
          </w:tcPr>
          <w:p w14:paraId="768C5D0A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70</w:t>
            </w:r>
          </w:p>
        </w:tc>
        <w:tc>
          <w:tcPr>
            <w:tcW w:w="717" w:type="pct"/>
            <w:noWrap/>
            <w:hideMark/>
          </w:tcPr>
          <w:p w14:paraId="01DA3B0D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30</w:t>
            </w:r>
          </w:p>
        </w:tc>
        <w:tc>
          <w:tcPr>
            <w:tcW w:w="717" w:type="pct"/>
            <w:noWrap/>
            <w:hideMark/>
          </w:tcPr>
          <w:p w14:paraId="2C182349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80</w:t>
            </w:r>
          </w:p>
        </w:tc>
        <w:tc>
          <w:tcPr>
            <w:tcW w:w="717" w:type="pct"/>
            <w:noWrap/>
            <w:hideMark/>
          </w:tcPr>
          <w:p w14:paraId="350E7EE4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00</w:t>
            </w:r>
          </w:p>
        </w:tc>
        <w:tc>
          <w:tcPr>
            <w:tcW w:w="717" w:type="pct"/>
            <w:noWrap/>
            <w:hideMark/>
          </w:tcPr>
          <w:p w14:paraId="0826B35E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60</w:t>
            </w:r>
          </w:p>
        </w:tc>
      </w:tr>
      <w:tr w:rsidR="002E12C9" w:rsidRPr="000E2AA5" w14:paraId="61A92E5C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74F44823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,2) (fixed effects)</w:t>
            </w:r>
          </w:p>
        </w:tc>
        <w:tc>
          <w:tcPr>
            <w:tcW w:w="717" w:type="pct"/>
            <w:noWrap/>
            <w:hideMark/>
          </w:tcPr>
          <w:p w14:paraId="5A8059E1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60</w:t>
            </w:r>
          </w:p>
        </w:tc>
        <w:tc>
          <w:tcPr>
            <w:tcW w:w="717" w:type="pct"/>
            <w:noWrap/>
            <w:hideMark/>
          </w:tcPr>
          <w:p w14:paraId="0904EDA0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50</w:t>
            </w:r>
          </w:p>
        </w:tc>
        <w:tc>
          <w:tcPr>
            <w:tcW w:w="717" w:type="pct"/>
            <w:noWrap/>
            <w:hideMark/>
          </w:tcPr>
          <w:p w14:paraId="1D1CC149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9.20</w:t>
            </w:r>
          </w:p>
        </w:tc>
        <w:tc>
          <w:tcPr>
            <w:tcW w:w="717" w:type="pct"/>
            <w:noWrap/>
            <w:hideMark/>
          </w:tcPr>
          <w:p w14:paraId="732FBCC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00</w:t>
            </w:r>
          </w:p>
        </w:tc>
        <w:tc>
          <w:tcPr>
            <w:tcW w:w="717" w:type="pct"/>
            <w:noWrap/>
            <w:hideMark/>
          </w:tcPr>
          <w:p w14:paraId="096ACF8E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70</w:t>
            </w:r>
          </w:p>
        </w:tc>
      </w:tr>
      <w:tr w:rsidR="002E12C9" w:rsidRPr="000E2AA5" w14:paraId="56469869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32646CF8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) (fixed effects)</w:t>
            </w:r>
          </w:p>
        </w:tc>
        <w:tc>
          <w:tcPr>
            <w:tcW w:w="717" w:type="pct"/>
            <w:noWrap/>
            <w:hideMark/>
          </w:tcPr>
          <w:p w14:paraId="51B52F00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00</w:t>
            </w:r>
          </w:p>
        </w:tc>
        <w:tc>
          <w:tcPr>
            <w:tcW w:w="717" w:type="pct"/>
            <w:noWrap/>
            <w:hideMark/>
          </w:tcPr>
          <w:p w14:paraId="2ED8E2BA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3.60</w:t>
            </w:r>
          </w:p>
        </w:tc>
        <w:tc>
          <w:tcPr>
            <w:tcW w:w="717" w:type="pct"/>
            <w:noWrap/>
            <w:hideMark/>
          </w:tcPr>
          <w:p w14:paraId="517EB73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50</w:t>
            </w:r>
          </w:p>
        </w:tc>
        <w:tc>
          <w:tcPr>
            <w:tcW w:w="717" w:type="pct"/>
            <w:noWrap/>
            <w:hideMark/>
          </w:tcPr>
          <w:p w14:paraId="05486572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90</w:t>
            </w:r>
          </w:p>
        </w:tc>
        <w:tc>
          <w:tcPr>
            <w:tcW w:w="717" w:type="pct"/>
            <w:noWrap/>
            <w:hideMark/>
          </w:tcPr>
          <w:p w14:paraId="4568886D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20</w:t>
            </w:r>
          </w:p>
        </w:tc>
      </w:tr>
      <w:tr w:rsidR="009152DD" w:rsidRPr="000E2AA5" w14:paraId="3ED5B05A" w14:textId="77777777" w:rsidTr="008731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6D51D3AD" w14:textId="5A724DC1" w:rsidR="009152DD" w:rsidRPr="000E2AA5" w:rsidRDefault="009152DD" w:rsidP="009152DD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,0) (fixed effects)</w:t>
            </w:r>
          </w:p>
        </w:tc>
        <w:tc>
          <w:tcPr>
            <w:tcW w:w="717" w:type="pct"/>
            <w:noWrap/>
            <w:hideMark/>
          </w:tcPr>
          <w:p w14:paraId="77328463" w14:textId="2F9FA130" w:rsidR="009152DD" w:rsidRPr="000E2AA5" w:rsidRDefault="0007473E" w:rsidP="009152DD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9.77</w:t>
            </w:r>
          </w:p>
        </w:tc>
        <w:tc>
          <w:tcPr>
            <w:tcW w:w="717" w:type="pct"/>
            <w:noWrap/>
            <w:hideMark/>
          </w:tcPr>
          <w:p w14:paraId="680DC392" w14:textId="19F77300" w:rsidR="009152DD" w:rsidRPr="000E2AA5" w:rsidRDefault="0007473E" w:rsidP="009152DD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23.93</w:t>
            </w:r>
          </w:p>
        </w:tc>
        <w:tc>
          <w:tcPr>
            <w:tcW w:w="717" w:type="pct"/>
            <w:noWrap/>
            <w:hideMark/>
          </w:tcPr>
          <w:p w14:paraId="7314B0BF" w14:textId="45038232" w:rsidR="009152DD" w:rsidRPr="000E2AA5" w:rsidRDefault="0007473E" w:rsidP="009152DD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18.20</w:t>
            </w:r>
          </w:p>
        </w:tc>
        <w:tc>
          <w:tcPr>
            <w:tcW w:w="717" w:type="pct"/>
            <w:noWrap/>
            <w:hideMark/>
          </w:tcPr>
          <w:p w14:paraId="7BCD8120" w14:textId="32A67EAC" w:rsidR="009152DD" w:rsidRPr="000E2AA5" w:rsidRDefault="0007473E" w:rsidP="009152DD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13.95</w:t>
            </w:r>
          </w:p>
        </w:tc>
        <w:tc>
          <w:tcPr>
            <w:tcW w:w="717" w:type="pct"/>
            <w:noWrap/>
            <w:hideMark/>
          </w:tcPr>
          <w:p w14:paraId="15DF9EA4" w14:textId="653034DE" w:rsidR="009152DD" w:rsidRPr="000E2AA5" w:rsidRDefault="0007473E" w:rsidP="009152DD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14.60</w:t>
            </w:r>
          </w:p>
        </w:tc>
      </w:tr>
      <w:tr w:rsidR="002E12C9" w:rsidRPr="000E2AA5" w14:paraId="1D90812D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26DB3E12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,0.5) (fixed effects)</w:t>
            </w:r>
          </w:p>
        </w:tc>
        <w:tc>
          <w:tcPr>
            <w:tcW w:w="717" w:type="pct"/>
            <w:noWrap/>
            <w:hideMark/>
          </w:tcPr>
          <w:p w14:paraId="43E8F60E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60</w:t>
            </w:r>
          </w:p>
        </w:tc>
        <w:tc>
          <w:tcPr>
            <w:tcW w:w="717" w:type="pct"/>
            <w:noWrap/>
            <w:hideMark/>
          </w:tcPr>
          <w:p w14:paraId="5B3455CB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00</w:t>
            </w:r>
          </w:p>
        </w:tc>
        <w:tc>
          <w:tcPr>
            <w:tcW w:w="717" w:type="pct"/>
            <w:noWrap/>
            <w:hideMark/>
          </w:tcPr>
          <w:p w14:paraId="01CC3D5E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80</w:t>
            </w:r>
          </w:p>
        </w:tc>
        <w:tc>
          <w:tcPr>
            <w:tcW w:w="717" w:type="pct"/>
            <w:noWrap/>
            <w:hideMark/>
          </w:tcPr>
          <w:p w14:paraId="135AF2DA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20</w:t>
            </w:r>
          </w:p>
        </w:tc>
        <w:tc>
          <w:tcPr>
            <w:tcW w:w="717" w:type="pct"/>
            <w:noWrap/>
            <w:hideMark/>
          </w:tcPr>
          <w:p w14:paraId="2323556A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40</w:t>
            </w:r>
          </w:p>
        </w:tc>
      </w:tr>
      <w:tr w:rsidR="002E12C9" w:rsidRPr="000E2AA5" w14:paraId="15D5919F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4BB861A1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,1) (fixed effects)</w:t>
            </w:r>
          </w:p>
        </w:tc>
        <w:tc>
          <w:tcPr>
            <w:tcW w:w="717" w:type="pct"/>
            <w:noWrap/>
            <w:hideMark/>
          </w:tcPr>
          <w:p w14:paraId="7B8645D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50</w:t>
            </w:r>
          </w:p>
        </w:tc>
        <w:tc>
          <w:tcPr>
            <w:tcW w:w="717" w:type="pct"/>
            <w:noWrap/>
            <w:hideMark/>
          </w:tcPr>
          <w:p w14:paraId="69330A19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10</w:t>
            </w:r>
          </w:p>
        </w:tc>
        <w:tc>
          <w:tcPr>
            <w:tcW w:w="717" w:type="pct"/>
            <w:noWrap/>
            <w:hideMark/>
          </w:tcPr>
          <w:p w14:paraId="6617409D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70</w:t>
            </w:r>
          </w:p>
        </w:tc>
        <w:tc>
          <w:tcPr>
            <w:tcW w:w="717" w:type="pct"/>
            <w:noWrap/>
            <w:hideMark/>
          </w:tcPr>
          <w:p w14:paraId="2516B794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30</w:t>
            </w:r>
          </w:p>
        </w:tc>
        <w:tc>
          <w:tcPr>
            <w:tcW w:w="717" w:type="pct"/>
            <w:noWrap/>
            <w:hideMark/>
          </w:tcPr>
          <w:p w14:paraId="738D7BD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40</w:t>
            </w:r>
          </w:p>
        </w:tc>
      </w:tr>
      <w:tr w:rsidR="002E12C9" w:rsidRPr="000E2AA5" w14:paraId="1C79C5F9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3D404D6A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,2) (fixed effects)</w:t>
            </w:r>
          </w:p>
        </w:tc>
        <w:tc>
          <w:tcPr>
            <w:tcW w:w="717" w:type="pct"/>
            <w:noWrap/>
            <w:hideMark/>
          </w:tcPr>
          <w:p w14:paraId="66E6AE60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30</w:t>
            </w:r>
          </w:p>
        </w:tc>
        <w:tc>
          <w:tcPr>
            <w:tcW w:w="717" w:type="pct"/>
            <w:noWrap/>
            <w:hideMark/>
          </w:tcPr>
          <w:p w14:paraId="3ABC9508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30</w:t>
            </w:r>
          </w:p>
        </w:tc>
        <w:tc>
          <w:tcPr>
            <w:tcW w:w="717" w:type="pct"/>
            <w:noWrap/>
            <w:hideMark/>
          </w:tcPr>
          <w:p w14:paraId="6FAE2CEB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70</w:t>
            </w:r>
          </w:p>
        </w:tc>
        <w:tc>
          <w:tcPr>
            <w:tcW w:w="717" w:type="pct"/>
            <w:noWrap/>
            <w:hideMark/>
          </w:tcPr>
          <w:p w14:paraId="07FE2B7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70</w:t>
            </w:r>
          </w:p>
        </w:tc>
        <w:tc>
          <w:tcPr>
            <w:tcW w:w="717" w:type="pct"/>
            <w:noWrap/>
            <w:hideMark/>
          </w:tcPr>
          <w:p w14:paraId="3CD6EE1E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20</w:t>
            </w:r>
          </w:p>
        </w:tc>
      </w:tr>
      <w:tr w:rsidR="002E12C9" w:rsidRPr="000E2AA5" w14:paraId="1C106DE9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06ACA978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.5) (fixed effects)</w:t>
            </w:r>
          </w:p>
        </w:tc>
        <w:tc>
          <w:tcPr>
            <w:tcW w:w="717" w:type="pct"/>
            <w:noWrap/>
            <w:hideMark/>
          </w:tcPr>
          <w:p w14:paraId="28EE0310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00</w:t>
            </w:r>
          </w:p>
        </w:tc>
        <w:tc>
          <w:tcPr>
            <w:tcW w:w="717" w:type="pct"/>
            <w:noWrap/>
            <w:hideMark/>
          </w:tcPr>
          <w:p w14:paraId="4DF84591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3.70</w:t>
            </w:r>
          </w:p>
        </w:tc>
        <w:tc>
          <w:tcPr>
            <w:tcW w:w="717" w:type="pct"/>
            <w:noWrap/>
            <w:hideMark/>
          </w:tcPr>
          <w:p w14:paraId="4891B3D3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80</w:t>
            </w:r>
          </w:p>
        </w:tc>
        <w:tc>
          <w:tcPr>
            <w:tcW w:w="717" w:type="pct"/>
            <w:noWrap/>
            <w:hideMark/>
          </w:tcPr>
          <w:p w14:paraId="18AC91ED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50</w:t>
            </w:r>
          </w:p>
        </w:tc>
        <w:tc>
          <w:tcPr>
            <w:tcW w:w="717" w:type="pct"/>
            <w:noWrap/>
            <w:hideMark/>
          </w:tcPr>
          <w:p w14:paraId="2F66F6A2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00</w:t>
            </w:r>
          </w:p>
        </w:tc>
      </w:tr>
      <w:tr w:rsidR="002E12C9" w:rsidRPr="000E2AA5" w14:paraId="422BE227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3D553AF1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lastRenderedPageBreak/>
              <w:t>FP(0.5,0.5) (fixed effects)</w:t>
            </w:r>
          </w:p>
        </w:tc>
        <w:tc>
          <w:tcPr>
            <w:tcW w:w="717" w:type="pct"/>
            <w:noWrap/>
            <w:hideMark/>
          </w:tcPr>
          <w:p w14:paraId="09C30B57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40</w:t>
            </w:r>
          </w:p>
        </w:tc>
        <w:tc>
          <w:tcPr>
            <w:tcW w:w="717" w:type="pct"/>
            <w:noWrap/>
            <w:hideMark/>
          </w:tcPr>
          <w:p w14:paraId="1A96CFA4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3.90</w:t>
            </w:r>
          </w:p>
        </w:tc>
        <w:tc>
          <w:tcPr>
            <w:tcW w:w="717" w:type="pct"/>
            <w:noWrap/>
            <w:hideMark/>
          </w:tcPr>
          <w:p w14:paraId="26A8818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70</w:t>
            </w:r>
          </w:p>
        </w:tc>
        <w:tc>
          <w:tcPr>
            <w:tcW w:w="717" w:type="pct"/>
            <w:noWrap/>
            <w:hideMark/>
          </w:tcPr>
          <w:p w14:paraId="297EAFD4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40</w:t>
            </w:r>
          </w:p>
        </w:tc>
        <w:tc>
          <w:tcPr>
            <w:tcW w:w="717" w:type="pct"/>
            <w:noWrap/>
            <w:hideMark/>
          </w:tcPr>
          <w:p w14:paraId="7C2C14EE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30</w:t>
            </w:r>
          </w:p>
        </w:tc>
      </w:tr>
      <w:tr w:rsidR="002E12C9" w:rsidRPr="000E2AA5" w14:paraId="6DF76931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288FB707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.5,1) (fixed effects)</w:t>
            </w:r>
          </w:p>
        </w:tc>
        <w:tc>
          <w:tcPr>
            <w:tcW w:w="717" w:type="pct"/>
            <w:noWrap/>
            <w:hideMark/>
          </w:tcPr>
          <w:p w14:paraId="2C6D5E9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20</w:t>
            </w:r>
          </w:p>
        </w:tc>
        <w:tc>
          <w:tcPr>
            <w:tcW w:w="717" w:type="pct"/>
            <w:noWrap/>
            <w:hideMark/>
          </w:tcPr>
          <w:p w14:paraId="7AD3630E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00</w:t>
            </w:r>
          </w:p>
        </w:tc>
        <w:tc>
          <w:tcPr>
            <w:tcW w:w="717" w:type="pct"/>
            <w:noWrap/>
            <w:hideMark/>
          </w:tcPr>
          <w:p w14:paraId="1A8C0EDE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60</w:t>
            </w:r>
          </w:p>
        </w:tc>
        <w:tc>
          <w:tcPr>
            <w:tcW w:w="717" w:type="pct"/>
            <w:noWrap/>
            <w:hideMark/>
          </w:tcPr>
          <w:p w14:paraId="0A231B04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50</w:t>
            </w:r>
          </w:p>
        </w:tc>
        <w:tc>
          <w:tcPr>
            <w:tcW w:w="717" w:type="pct"/>
            <w:noWrap/>
            <w:hideMark/>
          </w:tcPr>
          <w:p w14:paraId="7FD01D0D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10</w:t>
            </w:r>
          </w:p>
        </w:tc>
      </w:tr>
      <w:tr w:rsidR="002E12C9" w:rsidRPr="000E2AA5" w14:paraId="20279F22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478B652D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.5,2) (fixed effects)</w:t>
            </w:r>
          </w:p>
        </w:tc>
        <w:tc>
          <w:tcPr>
            <w:tcW w:w="717" w:type="pct"/>
            <w:noWrap/>
            <w:hideMark/>
          </w:tcPr>
          <w:p w14:paraId="49B54A3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10</w:t>
            </w:r>
          </w:p>
        </w:tc>
        <w:tc>
          <w:tcPr>
            <w:tcW w:w="717" w:type="pct"/>
            <w:noWrap/>
            <w:hideMark/>
          </w:tcPr>
          <w:p w14:paraId="4AEDC64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10</w:t>
            </w:r>
          </w:p>
        </w:tc>
        <w:tc>
          <w:tcPr>
            <w:tcW w:w="717" w:type="pct"/>
            <w:noWrap/>
            <w:hideMark/>
          </w:tcPr>
          <w:p w14:paraId="1EDD3E08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80</w:t>
            </w:r>
          </w:p>
        </w:tc>
        <w:tc>
          <w:tcPr>
            <w:tcW w:w="717" w:type="pct"/>
            <w:noWrap/>
            <w:hideMark/>
          </w:tcPr>
          <w:p w14:paraId="28A18C61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90</w:t>
            </w:r>
          </w:p>
        </w:tc>
        <w:tc>
          <w:tcPr>
            <w:tcW w:w="717" w:type="pct"/>
            <w:noWrap/>
            <w:hideMark/>
          </w:tcPr>
          <w:p w14:paraId="5893260D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00</w:t>
            </w:r>
          </w:p>
        </w:tc>
      </w:tr>
      <w:tr w:rsidR="002E12C9" w:rsidRPr="000E2AA5" w14:paraId="70A15F65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2B10B019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1) (fixed effects)</w:t>
            </w:r>
          </w:p>
        </w:tc>
        <w:tc>
          <w:tcPr>
            <w:tcW w:w="717" w:type="pct"/>
            <w:noWrap/>
            <w:hideMark/>
          </w:tcPr>
          <w:p w14:paraId="3A407344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00</w:t>
            </w:r>
          </w:p>
        </w:tc>
        <w:tc>
          <w:tcPr>
            <w:tcW w:w="717" w:type="pct"/>
            <w:noWrap/>
            <w:hideMark/>
          </w:tcPr>
          <w:p w14:paraId="5592DCC8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00</w:t>
            </w:r>
          </w:p>
        </w:tc>
        <w:tc>
          <w:tcPr>
            <w:tcW w:w="717" w:type="pct"/>
            <w:noWrap/>
            <w:hideMark/>
          </w:tcPr>
          <w:p w14:paraId="7E2CBFC4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80</w:t>
            </w:r>
          </w:p>
        </w:tc>
        <w:tc>
          <w:tcPr>
            <w:tcW w:w="717" w:type="pct"/>
            <w:noWrap/>
            <w:hideMark/>
          </w:tcPr>
          <w:p w14:paraId="15C5BD9D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30</w:t>
            </w:r>
          </w:p>
        </w:tc>
        <w:tc>
          <w:tcPr>
            <w:tcW w:w="717" w:type="pct"/>
            <w:noWrap/>
            <w:hideMark/>
          </w:tcPr>
          <w:p w14:paraId="5E07E9CE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90</w:t>
            </w:r>
          </w:p>
        </w:tc>
      </w:tr>
      <w:tr w:rsidR="002E12C9" w:rsidRPr="000E2AA5" w14:paraId="7C04E31A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79D5A48B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1,1) (fixed effects)</w:t>
            </w:r>
          </w:p>
        </w:tc>
        <w:tc>
          <w:tcPr>
            <w:tcW w:w="717" w:type="pct"/>
            <w:noWrap/>
            <w:hideMark/>
          </w:tcPr>
          <w:p w14:paraId="14165645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10</w:t>
            </w:r>
          </w:p>
        </w:tc>
        <w:tc>
          <w:tcPr>
            <w:tcW w:w="717" w:type="pct"/>
            <w:noWrap/>
            <w:hideMark/>
          </w:tcPr>
          <w:p w14:paraId="37F84C97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00</w:t>
            </w:r>
          </w:p>
        </w:tc>
        <w:tc>
          <w:tcPr>
            <w:tcW w:w="717" w:type="pct"/>
            <w:noWrap/>
            <w:hideMark/>
          </w:tcPr>
          <w:p w14:paraId="4B9F072F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70</w:t>
            </w:r>
          </w:p>
        </w:tc>
        <w:tc>
          <w:tcPr>
            <w:tcW w:w="717" w:type="pct"/>
            <w:noWrap/>
            <w:hideMark/>
          </w:tcPr>
          <w:p w14:paraId="2EE3771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70</w:t>
            </w:r>
          </w:p>
        </w:tc>
        <w:tc>
          <w:tcPr>
            <w:tcW w:w="717" w:type="pct"/>
            <w:noWrap/>
            <w:hideMark/>
          </w:tcPr>
          <w:p w14:paraId="675D2943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00</w:t>
            </w:r>
          </w:p>
        </w:tc>
      </w:tr>
      <w:tr w:rsidR="002E12C9" w:rsidRPr="000E2AA5" w14:paraId="56E00176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62894EA2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1,2) (fixed effects)</w:t>
            </w:r>
          </w:p>
        </w:tc>
        <w:tc>
          <w:tcPr>
            <w:tcW w:w="717" w:type="pct"/>
            <w:noWrap/>
            <w:hideMark/>
          </w:tcPr>
          <w:p w14:paraId="489A9629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8.90</w:t>
            </w:r>
          </w:p>
        </w:tc>
        <w:tc>
          <w:tcPr>
            <w:tcW w:w="717" w:type="pct"/>
            <w:noWrap/>
            <w:hideMark/>
          </w:tcPr>
          <w:p w14:paraId="6D7F7FA7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00</w:t>
            </w:r>
          </w:p>
        </w:tc>
        <w:tc>
          <w:tcPr>
            <w:tcW w:w="717" w:type="pct"/>
            <w:noWrap/>
            <w:hideMark/>
          </w:tcPr>
          <w:p w14:paraId="4F5124ED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80</w:t>
            </w:r>
          </w:p>
        </w:tc>
        <w:tc>
          <w:tcPr>
            <w:tcW w:w="717" w:type="pct"/>
            <w:noWrap/>
            <w:hideMark/>
          </w:tcPr>
          <w:p w14:paraId="77026A4A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90</w:t>
            </w:r>
          </w:p>
        </w:tc>
        <w:tc>
          <w:tcPr>
            <w:tcW w:w="717" w:type="pct"/>
            <w:noWrap/>
            <w:hideMark/>
          </w:tcPr>
          <w:p w14:paraId="32B4A30D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80</w:t>
            </w:r>
          </w:p>
        </w:tc>
      </w:tr>
      <w:tr w:rsidR="002E12C9" w:rsidRPr="000E2AA5" w14:paraId="3DB2FE5F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6AA5009A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2) (fixed effects)</w:t>
            </w:r>
          </w:p>
        </w:tc>
        <w:tc>
          <w:tcPr>
            <w:tcW w:w="717" w:type="pct"/>
            <w:noWrap/>
            <w:hideMark/>
          </w:tcPr>
          <w:p w14:paraId="571513FF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10</w:t>
            </w:r>
          </w:p>
        </w:tc>
        <w:tc>
          <w:tcPr>
            <w:tcW w:w="717" w:type="pct"/>
            <w:noWrap/>
            <w:hideMark/>
          </w:tcPr>
          <w:p w14:paraId="5EAD07B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90</w:t>
            </w:r>
          </w:p>
        </w:tc>
        <w:tc>
          <w:tcPr>
            <w:tcW w:w="717" w:type="pct"/>
            <w:noWrap/>
            <w:hideMark/>
          </w:tcPr>
          <w:p w14:paraId="2F0E98EE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90</w:t>
            </w:r>
          </w:p>
        </w:tc>
        <w:tc>
          <w:tcPr>
            <w:tcW w:w="717" w:type="pct"/>
            <w:noWrap/>
            <w:hideMark/>
          </w:tcPr>
          <w:p w14:paraId="5E0DAFEF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40</w:t>
            </w:r>
          </w:p>
        </w:tc>
        <w:tc>
          <w:tcPr>
            <w:tcW w:w="717" w:type="pct"/>
            <w:noWrap/>
            <w:hideMark/>
          </w:tcPr>
          <w:p w14:paraId="4E235CFC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90</w:t>
            </w:r>
          </w:p>
        </w:tc>
      </w:tr>
      <w:tr w:rsidR="002E12C9" w:rsidRPr="000E2AA5" w14:paraId="1C0533D5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16D55FA7" w14:textId="77777777" w:rsidR="002E12C9" w:rsidRPr="000E2AA5" w:rsidRDefault="002E12C9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2,2) (fixed effects)</w:t>
            </w:r>
          </w:p>
        </w:tc>
        <w:tc>
          <w:tcPr>
            <w:tcW w:w="717" w:type="pct"/>
            <w:noWrap/>
            <w:hideMark/>
          </w:tcPr>
          <w:p w14:paraId="12C334AE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8.80</w:t>
            </w:r>
          </w:p>
        </w:tc>
        <w:tc>
          <w:tcPr>
            <w:tcW w:w="717" w:type="pct"/>
            <w:noWrap/>
            <w:hideMark/>
          </w:tcPr>
          <w:p w14:paraId="65C8B4BA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00</w:t>
            </w:r>
          </w:p>
        </w:tc>
        <w:tc>
          <w:tcPr>
            <w:tcW w:w="717" w:type="pct"/>
            <w:noWrap/>
            <w:hideMark/>
          </w:tcPr>
          <w:p w14:paraId="5FCA2247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80</w:t>
            </w:r>
          </w:p>
        </w:tc>
        <w:tc>
          <w:tcPr>
            <w:tcW w:w="717" w:type="pct"/>
            <w:noWrap/>
            <w:hideMark/>
          </w:tcPr>
          <w:p w14:paraId="6891EE68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80</w:t>
            </w:r>
          </w:p>
        </w:tc>
        <w:tc>
          <w:tcPr>
            <w:tcW w:w="717" w:type="pct"/>
            <w:noWrap/>
            <w:hideMark/>
          </w:tcPr>
          <w:p w14:paraId="41740C35" w14:textId="77777777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60</w:t>
            </w:r>
          </w:p>
        </w:tc>
      </w:tr>
      <w:tr w:rsidR="002E12C9" w:rsidRPr="000E2AA5" w14:paraId="4D03677D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6687FCEF" w14:textId="27183742" w:rsidR="002E12C9" w:rsidRPr="000E2AA5" w:rsidRDefault="00B418E0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loglogistic</w:t>
            </w:r>
            <w:r w:rsidR="002E12C9" w:rsidRPr="000E2AA5">
              <w:rPr>
                <w:rFonts w:ascii="Trebuchet MS" w:hAnsi="Trebuchet MS"/>
                <w:sz w:val="20"/>
                <w:szCs w:val="20"/>
              </w:rPr>
              <w:t xml:space="preserve"> (fixed effects)</w:t>
            </w:r>
          </w:p>
        </w:tc>
        <w:tc>
          <w:tcPr>
            <w:tcW w:w="717" w:type="pct"/>
            <w:noWrap/>
            <w:hideMark/>
          </w:tcPr>
          <w:p w14:paraId="09FF48CD" w14:textId="13F8B1C4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1</w:t>
            </w:r>
            <w:r w:rsidR="0098634F" w:rsidRPr="000E2AA5">
              <w:rPr>
                <w:rFonts w:ascii="Trebuchet MS" w:hAnsi="Trebuchet MS"/>
                <w:sz w:val="20"/>
                <w:szCs w:val="20"/>
              </w:rPr>
              <w:t>0</w:t>
            </w:r>
          </w:p>
        </w:tc>
        <w:tc>
          <w:tcPr>
            <w:tcW w:w="717" w:type="pct"/>
            <w:noWrap/>
            <w:hideMark/>
          </w:tcPr>
          <w:p w14:paraId="21988A23" w14:textId="0569094F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3.</w:t>
            </w:r>
            <w:r w:rsidR="008840A7" w:rsidRPr="000E2AA5">
              <w:rPr>
                <w:rFonts w:ascii="Trebuchet MS" w:hAnsi="Trebuchet MS"/>
                <w:sz w:val="20"/>
                <w:szCs w:val="20"/>
              </w:rPr>
              <w:t>87</w:t>
            </w:r>
          </w:p>
        </w:tc>
        <w:tc>
          <w:tcPr>
            <w:tcW w:w="717" w:type="pct"/>
            <w:noWrap/>
            <w:hideMark/>
          </w:tcPr>
          <w:p w14:paraId="73F813E3" w14:textId="1F62F7DF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4</w:t>
            </w:r>
            <w:r w:rsidR="00052E73" w:rsidRPr="000E2AA5">
              <w:rPr>
                <w:rFonts w:ascii="Trebuchet MS" w:hAnsi="Trebuchet MS"/>
                <w:sz w:val="20"/>
                <w:szCs w:val="20"/>
              </w:rPr>
              <w:t>0</w:t>
            </w:r>
          </w:p>
        </w:tc>
        <w:tc>
          <w:tcPr>
            <w:tcW w:w="717" w:type="pct"/>
            <w:noWrap/>
            <w:hideMark/>
          </w:tcPr>
          <w:p w14:paraId="0F1FEDFE" w14:textId="2996DB51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</w:t>
            </w:r>
            <w:r w:rsidR="00052E73" w:rsidRPr="000E2AA5">
              <w:rPr>
                <w:rFonts w:ascii="Trebuchet MS" w:hAnsi="Trebuchet MS"/>
                <w:sz w:val="20"/>
                <w:szCs w:val="20"/>
              </w:rPr>
              <w:t>79</w:t>
            </w:r>
          </w:p>
        </w:tc>
        <w:tc>
          <w:tcPr>
            <w:tcW w:w="717" w:type="pct"/>
            <w:noWrap/>
            <w:hideMark/>
          </w:tcPr>
          <w:p w14:paraId="56F9ECEF" w14:textId="7B6BC75D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7</w:t>
            </w:r>
            <w:r w:rsidR="008840A7" w:rsidRPr="000E2AA5">
              <w:rPr>
                <w:rFonts w:ascii="Trebuchet MS" w:hAnsi="Trebuchet MS"/>
                <w:sz w:val="20"/>
                <w:szCs w:val="20"/>
              </w:rPr>
              <w:t>1</w:t>
            </w:r>
          </w:p>
        </w:tc>
      </w:tr>
      <w:tr w:rsidR="002E12C9" w:rsidRPr="000E2AA5" w14:paraId="03DECDB6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16A5F803" w14:textId="1A2544C9" w:rsidR="002E12C9" w:rsidRPr="000E2AA5" w:rsidRDefault="00B418E0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lognormal</w:t>
            </w:r>
            <w:r w:rsidR="002E12C9" w:rsidRPr="000E2AA5">
              <w:rPr>
                <w:rFonts w:ascii="Trebuchet MS" w:hAnsi="Trebuchet MS"/>
                <w:sz w:val="20"/>
                <w:szCs w:val="20"/>
              </w:rPr>
              <w:t xml:space="preserve"> (fixed effects)</w:t>
            </w:r>
          </w:p>
        </w:tc>
        <w:tc>
          <w:tcPr>
            <w:tcW w:w="717" w:type="pct"/>
            <w:noWrap/>
            <w:hideMark/>
          </w:tcPr>
          <w:p w14:paraId="78283725" w14:textId="5436D292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9.5</w:t>
            </w:r>
            <w:r w:rsidR="008840A7" w:rsidRPr="000E2AA5">
              <w:rPr>
                <w:rFonts w:ascii="Trebuchet MS" w:hAnsi="Trebuchet MS"/>
                <w:sz w:val="20"/>
                <w:szCs w:val="20"/>
              </w:rPr>
              <w:t>1</w:t>
            </w:r>
          </w:p>
        </w:tc>
        <w:tc>
          <w:tcPr>
            <w:tcW w:w="717" w:type="pct"/>
            <w:noWrap/>
            <w:hideMark/>
          </w:tcPr>
          <w:p w14:paraId="39D87F27" w14:textId="3FB6F4CC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</w:t>
            </w:r>
            <w:r w:rsidR="008840A7" w:rsidRPr="000E2AA5">
              <w:rPr>
                <w:rFonts w:ascii="Trebuchet MS" w:hAnsi="Trebuchet MS"/>
                <w:sz w:val="20"/>
                <w:szCs w:val="20"/>
              </w:rPr>
              <w:t>4</w:t>
            </w:r>
            <w:r w:rsidRPr="000E2AA5">
              <w:rPr>
                <w:rFonts w:ascii="Trebuchet MS" w:hAnsi="Trebuchet MS"/>
                <w:sz w:val="20"/>
                <w:szCs w:val="20"/>
              </w:rPr>
              <w:t>5</w:t>
            </w:r>
          </w:p>
        </w:tc>
        <w:tc>
          <w:tcPr>
            <w:tcW w:w="717" w:type="pct"/>
            <w:noWrap/>
            <w:hideMark/>
          </w:tcPr>
          <w:p w14:paraId="4192C69F" w14:textId="1B686E12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</w:t>
            </w:r>
            <w:r w:rsidR="008840A7" w:rsidRPr="000E2AA5">
              <w:rPr>
                <w:rFonts w:ascii="Trebuchet MS" w:hAnsi="Trebuchet MS"/>
                <w:sz w:val="20"/>
                <w:szCs w:val="20"/>
              </w:rPr>
              <w:t>59</w:t>
            </w:r>
          </w:p>
        </w:tc>
        <w:tc>
          <w:tcPr>
            <w:tcW w:w="717" w:type="pct"/>
            <w:noWrap/>
            <w:hideMark/>
          </w:tcPr>
          <w:p w14:paraId="36DA983B" w14:textId="16954916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5</w:t>
            </w:r>
            <w:r w:rsidR="005E1D92" w:rsidRPr="000E2AA5">
              <w:rPr>
                <w:rFonts w:ascii="Trebuchet MS" w:hAnsi="Trebuchet MS"/>
                <w:sz w:val="20"/>
                <w:szCs w:val="20"/>
              </w:rPr>
              <w:t>0</w:t>
            </w:r>
          </w:p>
        </w:tc>
        <w:tc>
          <w:tcPr>
            <w:tcW w:w="717" w:type="pct"/>
            <w:noWrap/>
            <w:hideMark/>
          </w:tcPr>
          <w:p w14:paraId="7B0EDA6F" w14:textId="27536190" w:rsidR="002E12C9" w:rsidRPr="000E2AA5" w:rsidRDefault="002E12C9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3</w:t>
            </w:r>
            <w:r w:rsidR="005E1D92" w:rsidRPr="000E2AA5">
              <w:rPr>
                <w:rFonts w:ascii="Trebuchet MS" w:hAnsi="Trebuchet MS"/>
                <w:sz w:val="20"/>
                <w:szCs w:val="20"/>
              </w:rPr>
              <w:t>2</w:t>
            </w:r>
          </w:p>
        </w:tc>
      </w:tr>
    </w:tbl>
    <w:p w14:paraId="2EE80B5B" w14:textId="18B48397" w:rsidR="009721D2" w:rsidRPr="000E2AA5" w:rsidRDefault="004631EA" w:rsidP="001D1C9A">
      <w:pPr>
        <w:pStyle w:val="Footer"/>
      </w:pPr>
      <w:r w:rsidRPr="000E2AA5">
        <w:t>NA</w:t>
      </w:r>
      <w:r w:rsidR="008B6D2E" w:rsidRPr="000E2AA5">
        <w:t>, not available</w:t>
      </w:r>
      <w:r w:rsidR="009721D2" w:rsidRPr="000E2AA5">
        <w:br w:type="page"/>
      </w:r>
    </w:p>
    <w:p w14:paraId="37BD1271" w14:textId="3456F32C" w:rsidR="00D94EAE" w:rsidRPr="000E2AA5" w:rsidRDefault="00D94EAE" w:rsidP="00D94EAE">
      <w:pPr>
        <w:pStyle w:val="Caption"/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lastRenderedPageBreak/>
        <w:t xml:space="preserve">Tabl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Tabl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7</w:t>
      </w:r>
      <w:r w:rsidRPr="000E2AA5">
        <w:rPr>
          <w:rFonts w:ascii="Trebuchet MS" w:hAnsi="Trebuchet MS"/>
        </w:rPr>
        <w:fldChar w:fldCharType="end"/>
      </w:r>
      <w:r w:rsidRPr="000E2AA5">
        <w:rPr>
          <w:rFonts w:ascii="Trebuchet MS" w:hAnsi="Trebuchet MS"/>
        </w:rPr>
        <w:t xml:space="preserve">. Comparison of </w:t>
      </w:r>
      <w:r w:rsidR="009152DD" w:rsidRPr="000E2AA5">
        <w:rPr>
          <w:rFonts w:ascii="Trebuchet MS" w:hAnsi="Trebuchet MS"/>
        </w:rPr>
        <w:t xml:space="preserve">restricted mean survival </w:t>
      </w:r>
      <w:r w:rsidR="00300805" w:rsidRPr="000E2AA5">
        <w:rPr>
          <w:rFonts w:ascii="Trebuchet MS" w:hAnsi="Trebuchet MS"/>
        </w:rPr>
        <w:t>at 32.1 months</w:t>
      </w:r>
      <w:r w:rsidR="000618A8" w:rsidRPr="000E2AA5">
        <w:rPr>
          <w:rFonts w:ascii="Trebuchet MS" w:hAnsi="Trebuchet MS"/>
        </w:rPr>
        <w:t xml:space="preserve"> </w:t>
      </w:r>
      <w:r w:rsidRPr="000E2AA5">
        <w:rPr>
          <w:rFonts w:ascii="Trebuchet MS" w:hAnsi="Trebuchet MS"/>
        </w:rPr>
        <w:t xml:space="preserve">between trials and NMA models </w:t>
      </w:r>
    </w:p>
    <w:tbl>
      <w:tblPr>
        <w:tblStyle w:val="PharmeritTable2018"/>
        <w:tblW w:w="5634" w:type="pct"/>
        <w:tblLook w:val="04A0" w:firstRow="1" w:lastRow="0" w:firstColumn="1" w:lastColumn="0" w:noHBand="0" w:noVBand="1"/>
      </w:tblPr>
      <w:tblGrid>
        <w:gridCol w:w="2874"/>
        <w:gridCol w:w="1458"/>
        <w:gridCol w:w="1458"/>
        <w:gridCol w:w="1458"/>
        <w:gridCol w:w="1458"/>
        <w:gridCol w:w="1458"/>
      </w:tblGrid>
      <w:tr w:rsidR="00D94EAE" w:rsidRPr="000E2AA5" w14:paraId="13896B5F" w14:textId="77777777" w:rsidTr="003C795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3"/>
        </w:trPr>
        <w:tc>
          <w:tcPr>
            <w:tcW w:w="1414" w:type="pct"/>
            <w:shd w:val="clear" w:color="auto" w:fill="0D213A"/>
          </w:tcPr>
          <w:p w14:paraId="6B794CD1" w14:textId="77777777" w:rsidR="00D94EAE" w:rsidRPr="000E2AA5" w:rsidRDefault="00D94EAE" w:rsidP="00327157">
            <w:pPr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0D213A"/>
          </w:tcPr>
          <w:p w14:paraId="2784F0FA" w14:textId="30B71693" w:rsidR="00D94EAE" w:rsidRPr="000E2AA5" w:rsidRDefault="00D94EAE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SUN</w:t>
            </w:r>
          </w:p>
        </w:tc>
        <w:tc>
          <w:tcPr>
            <w:tcW w:w="717" w:type="pct"/>
            <w:shd w:val="clear" w:color="auto" w:fill="0D213A"/>
          </w:tcPr>
          <w:p w14:paraId="321D74D2" w14:textId="34B2215F" w:rsidR="00D94EAE" w:rsidRPr="000E2AA5" w:rsidRDefault="006A670D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PEM + LEN</w:t>
            </w:r>
          </w:p>
        </w:tc>
        <w:tc>
          <w:tcPr>
            <w:tcW w:w="717" w:type="pct"/>
            <w:shd w:val="clear" w:color="auto" w:fill="0D213A"/>
          </w:tcPr>
          <w:p w14:paraId="2F177980" w14:textId="77777777" w:rsidR="00D94EAE" w:rsidRPr="000E2AA5" w:rsidRDefault="00D94EAE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NIV + CAB</w:t>
            </w:r>
          </w:p>
        </w:tc>
        <w:tc>
          <w:tcPr>
            <w:tcW w:w="717" w:type="pct"/>
            <w:shd w:val="clear" w:color="auto" w:fill="0D213A"/>
          </w:tcPr>
          <w:p w14:paraId="329CFBD7" w14:textId="77777777" w:rsidR="00D94EAE" w:rsidRPr="000E2AA5" w:rsidRDefault="00D94EAE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AVE + AXI</w:t>
            </w:r>
          </w:p>
        </w:tc>
        <w:tc>
          <w:tcPr>
            <w:tcW w:w="717" w:type="pct"/>
            <w:shd w:val="clear" w:color="auto" w:fill="0D213A"/>
          </w:tcPr>
          <w:p w14:paraId="4B7646DD" w14:textId="77777777" w:rsidR="00D94EAE" w:rsidRPr="000E2AA5" w:rsidRDefault="00D94EAE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PEM + AXI</w:t>
            </w:r>
          </w:p>
        </w:tc>
      </w:tr>
      <w:tr w:rsidR="003F6005" w:rsidRPr="000E2AA5" w14:paraId="1102B6A7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shd w:val="clear" w:color="auto" w:fill="D9E4F2" w:themeFill="text2" w:themeFillTint="33"/>
            <w:noWrap/>
            <w:hideMark/>
          </w:tcPr>
          <w:p w14:paraId="19E8E23F" w14:textId="77777777" w:rsidR="00394AA0" w:rsidRPr="000E2AA5" w:rsidRDefault="00394AA0" w:rsidP="00394AA0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CLEAR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163C5059" w14:textId="788DF9A3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10.9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22E3286C" w14:textId="45E8EC57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17.2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7F9272A6" w14:textId="77777777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30454C15" w14:textId="77777777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6D848C2E" w14:textId="77777777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</w:tr>
      <w:tr w:rsidR="003F6005" w:rsidRPr="000E2AA5" w14:paraId="52782C98" w14:textId="77777777" w:rsidTr="003C7959">
        <w:trPr>
          <w:trHeight w:val="288"/>
        </w:trPr>
        <w:tc>
          <w:tcPr>
            <w:tcW w:w="1414" w:type="pct"/>
            <w:shd w:val="clear" w:color="auto" w:fill="D9E4F2" w:themeFill="text2" w:themeFillTint="33"/>
            <w:noWrap/>
            <w:hideMark/>
          </w:tcPr>
          <w:p w14:paraId="3025D48C" w14:textId="068CCE3B" w:rsidR="00394AA0" w:rsidRPr="000E2AA5" w:rsidRDefault="00CC0571" w:rsidP="00394AA0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CheckMate 9ER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3657DB52" w14:textId="3B09966E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10.8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6385B82C" w14:textId="77777777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1BF75298" w14:textId="25C207A6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15.3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7A284631" w14:textId="77777777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7619AFBF" w14:textId="77777777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</w:tr>
      <w:tr w:rsidR="003F6005" w:rsidRPr="000E2AA5" w14:paraId="3617A31A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shd w:val="clear" w:color="auto" w:fill="D9E4F2" w:themeFill="text2" w:themeFillTint="33"/>
            <w:noWrap/>
            <w:hideMark/>
          </w:tcPr>
          <w:p w14:paraId="6753A6F2" w14:textId="10CEF1AC" w:rsidR="00394AA0" w:rsidRPr="000E2AA5" w:rsidRDefault="00CC0571" w:rsidP="00394AA0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JAVELIN Renal 101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0F38890E" w14:textId="2D0E0353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10.5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06EE8A39" w14:textId="77777777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08395FA9" w14:textId="77777777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1C179DA7" w14:textId="272B1C12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13.3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5107DF8A" w14:textId="77777777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</w:tr>
      <w:tr w:rsidR="003F6005" w:rsidRPr="000E2AA5" w14:paraId="5B918C8D" w14:textId="77777777" w:rsidTr="003C7959">
        <w:trPr>
          <w:trHeight w:val="288"/>
        </w:trPr>
        <w:tc>
          <w:tcPr>
            <w:tcW w:w="1414" w:type="pct"/>
            <w:shd w:val="clear" w:color="auto" w:fill="D9E4F2" w:themeFill="text2" w:themeFillTint="33"/>
            <w:noWrap/>
            <w:hideMark/>
          </w:tcPr>
          <w:p w14:paraId="43D8DA7C" w14:textId="77777777" w:rsidR="00394AA0" w:rsidRPr="000E2AA5" w:rsidRDefault="00394AA0" w:rsidP="00394AA0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KEYNOTE-426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7142B02B" w14:textId="3542479A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12.4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266D5BC2" w14:textId="77777777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4C65D7F3" w14:textId="77777777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7A1A6123" w14:textId="77777777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610D7014" w14:textId="05DD7D0E" w:rsidR="00394AA0" w:rsidRPr="000E2AA5" w:rsidRDefault="00394AA0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</w:rPr>
              <w:t>15.1</w:t>
            </w:r>
          </w:p>
        </w:tc>
      </w:tr>
      <w:tr w:rsidR="00694A14" w:rsidRPr="000E2AA5" w14:paraId="22599DF5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1BAED08E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) (fixed effects)</w:t>
            </w:r>
          </w:p>
        </w:tc>
        <w:tc>
          <w:tcPr>
            <w:tcW w:w="717" w:type="pct"/>
            <w:noWrap/>
            <w:hideMark/>
          </w:tcPr>
          <w:p w14:paraId="1C838E37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2.32</w:t>
            </w:r>
          </w:p>
        </w:tc>
        <w:tc>
          <w:tcPr>
            <w:tcW w:w="717" w:type="pct"/>
            <w:noWrap/>
            <w:hideMark/>
          </w:tcPr>
          <w:p w14:paraId="7DF3880D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89</w:t>
            </w:r>
          </w:p>
        </w:tc>
        <w:tc>
          <w:tcPr>
            <w:tcW w:w="717" w:type="pct"/>
            <w:noWrap/>
            <w:hideMark/>
          </w:tcPr>
          <w:p w14:paraId="02B7642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71</w:t>
            </w:r>
          </w:p>
        </w:tc>
        <w:tc>
          <w:tcPr>
            <w:tcW w:w="717" w:type="pct"/>
            <w:noWrap/>
            <w:hideMark/>
          </w:tcPr>
          <w:p w14:paraId="50899803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93</w:t>
            </w:r>
          </w:p>
        </w:tc>
        <w:tc>
          <w:tcPr>
            <w:tcW w:w="717" w:type="pct"/>
            <w:noWrap/>
            <w:hideMark/>
          </w:tcPr>
          <w:p w14:paraId="49998A40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69</w:t>
            </w:r>
          </w:p>
        </w:tc>
      </w:tr>
      <w:tr w:rsidR="00694A14" w:rsidRPr="000E2AA5" w14:paraId="0E0E4925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630D7846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-2) (fixed effects)</w:t>
            </w:r>
          </w:p>
        </w:tc>
        <w:tc>
          <w:tcPr>
            <w:tcW w:w="717" w:type="pct"/>
            <w:noWrap/>
            <w:hideMark/>
          </w:tcPr>
          <w:p w14:paraId="16CBFF1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2.46</w:t>
            </w:r>
          </w:p>
        </w:tc>
        <w:tc>
          <w:tcPr>
            <w:tcW w:w="717" w:type="pct"/>
            <w:noWrap/>
            <w:hideMark/>
          </w:tcPr>
          <w:p w14:paraId="2B058074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92</w:t>
            </w:r>
          </w:p>
        </w:tc>
        <w:tc>
          <w:tcPr>
            <w:tcW w:w="717" w:type="pct"/>
            <w:noWrap/>
            <w:hideMark/>
          </w:tcPr>
          <w:p w14:paraId="0D1DA1FC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45</w:t>
            </w:r>
          </w:p>
        </w:tc>
        <w:tc>
          <w:tcPr>
            <w:tcW w:w="717" w:type="pct"/>
            <w:noWrap/>
            <w:hideMark/>
          </w:tcPr>
          <w:p w14:paraId="44DBEABB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86</w:t>
            </w:r>
          </w:p>
        </w:tc>
        <w:tc>
          <w:tcPr>
            <w:tcW w:w="717" w:type="pct"/>
            <w:noWrap/>
            <w:hideMark/>
          </w:tcPr>
          <w:p w14:paraId="43C8EBE3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05</w:t>
            </w:r>
          </w:p>
        </w:tc>
      </w:tr>
      <w:tr w:rsidR="00694A14" w:rsidRPr="000E2AA5" w14:paraId="4CF96A8B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5518D693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-1) (fixed effects)</w:t>
            </w:r>
          </w:p>
        </w:tc>
        <w:tc>
          <w:tcPr>
            <w:tcW w:w="717" w:type="pct"/>
            <w:noWrap/>
            <w:hideMark/>
          </w:tcPr>
          <w:p w14:paraId="34EC9FD7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2.40</w:t>
            </w:r>
          </w:p>
        </w:tc>
        <w:tc>
          <w:tcPr>
            <w:tcW w:w="717" w:type="pct"/>
            <w:noWrap/>
            <w:hideMark/>
          </w:tcPr>
          <w:p w14:paraId="74BCDE28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95</w:t>
            </w:r>
          </w:p>
        </w:tc>
        <w:tc>
          <w:tcPr>
            <w:tcW w:w="717" w:type="pct"/>
            <w:noWrap/>
            <w:hideMark/>
          </w:tcPr>
          <w:p w14:paraId="0CA3A9AF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42</w:t>
            </w:r>
          </w:p>
        </w:tc>
        <w:tc>
          <w:tcPr>
            <w:tcW w:w="717" w:type="pct"/>
            <w:noWrap/>
            <w:hideMark/>
          </w:tcPr>
          <w:p w14:paraId="7DB14981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80</w:t>
            </w:r>
          </w:p>
        </w:tc>
        <w:tc>
          <w:tcPr>
            <w:tcW w:w="717" w:type="pct"/>
            <w:noWrap/>
            <w:hideMark/>
          </w:tcPr>
          <w:p w14:paraId="155DDD24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99</w:t>
            </w:r>
          </w:p>
        </w:tc>
      </w:tr>
      <w:tr w:rsidR="00694A14" w:rsidRPr="000E2AA5" w14:paraId="53D90ED3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177946BE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-0.5) (fixed effects)</w:t>
            </w:r>
          </w:p>
        </w:tc>
        <w:tc>
          <w:tcPr>
            <w:tcW w:w="717" w:type="pct"/>
            <w:noWrap/>
            <w:hideMark/>
          </w:tcPr>
          <w:p w14:paraId="229B9E3F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2.35</w:t>
            </w:r>
          </w:p>
        </w:tc>
        <w:tc>
          <w:tcPr>
            <w:tcW w:w="717" w:type="pct"/>
            <w:noWrap/>
            <w:hideMark/>
          </w:tcPr>
          <w:p w14:paraId="4712ABB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96</w:t>
            </w:r>
          </w:p>
        </w:tc>
        <w:tc>
          <w:tcPr>
            <w:tcW w:w="717" w:type="pct"/>
            <w:noWrap/>
            <w:hideMark/>
          </w:tcPr>
          <w:p w14:paraId="325209E8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42</w:t>
            </w:r>
          </w:p>
        </w:tc>
        <w:tc>
          <w:tcPr>
            <w:tcW w:w="717" w:type="pct"/>
            <w:noWrap/>
            <w:hideMark/>
          </w:tcPr>
          <w:p w14:paraId="1052EA3E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74</w:t>
            </w:r>
          </w:p>
        </w:tc>
        <w:tc>
          <w:tcPr>
            <w:tcW w:w="717" w:type="pct"/>
            <w:noWrap/>
            <w:hideMark/>
          </w:tcPr>
          <w:p w14:paraId="57F101A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97</w:t>
            </w:r>
          </w:p>
        </w:tc>
      </w:tr>
      <w:tr w:rsidR="00694A14" w:rsidRPr="000E2AA5" w14:paraId="2C9A63D9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491AA678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0) (fixed effects)</w:t>
            </w:r>
          </w:p>
        </w:tc>
        <w:tc>
          <w:tcPr>
            <w:tcW w:w="717" w:type="pct"/>
            <w:noWrap/>
            <w:hideMark/>
          </w:tcPr>
          <w:p w14:paraId="1E712010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2.33</w:t>
            </w:r>
          </w:p>
        </w:tc>
        <w:tc>
          <w:tcPr>
            <w:tcW w:w="717" w:type="pct"/>
            <w:noWrap/>
            <w:hideMark/>
          </w:tcPr>
          <w:p w14:paraId="74E7D0D0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98</w:t>
            </w:r>
          </w:p>
        </w:tc>
        <w:tc>
          <w:tcPr>
            <w:tcW w:w="717" w:type="pct"/>
            <w:noWrap/>
            <w:hideMark/>
          </w:tcPr>
          <w:p w14:paraId="7C42B4F1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42</w:t>
            </w:r>
          </w:p>
        </w:tc>
        <w:tc>
          <w:tcPr>
            <w:tcW w:w="717" w:type="pct"/>
            <w:noWrap/>
            <w:hideMark/>
          </w:tcPr>
          <w:p w14:paraId="26248BA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71</w:t>
            </w:r>
          </w:p>
        </w:tc>
        <w:tc>
          <w:tcPr>
            <w:tcW w:w="717" w:type="pct"/>
            <w:noWrap/>
            <w:hideMark/>
          </w:tcPr>
          <w:p w14:paraId="630E09CA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96</w:t>
            </w:r>
          </w:p>
        </w:tc>
      </w:tr>
      <w:tr w:rsidR="00694A14" w:rsidRPr="000E2AA5" w14:paraId="6DB9B377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39F55107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0.5) (fixed effects)</w:t>
            </w:r>
          </w:p>
        </w:tc>
        <w:tc>
          <w:tcPr>
            <w:tcW w:w="717" w:type="pct"/>
            <w:noWrap/>
            <w:hideMark/>
          </w:tcPr>
          <w:p w14:paraId="1332412D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2.31</w:t>
            </w:r>
          </w:p>
        </w:tc>
        <w:tc>
          <w:tcPr>
            <w:tcW w:w="717" w:type="pct"/>
            <w:noWrap/>
            <w:hideMark/>
          </w:tcPr>
          <w:p w14:paraId="09FB27B4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02</w:t>
            </w:r>
          </w:p>
        </w:tc>
        <w:tc>
          <w:tcPr>
            <w:tcW w:w="717" w:type="pct"/>
            <w:noWrap/>
            <w:hideMark/>
          </w:tcPr>
          <w:p w14:paraId="032EDB64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49</w:t>
            </w:r>
          </w:p>
        </w:tc>
        <w:tc>
          <w:tcPr>
            <w:tcW w:w="717" w:type="pct"/>
            <w:noWrap/>
            <w:hideMark/>
          </w:tcPr>
          <w:p w14:paraId="37A34B3E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68</w:t>
            </w:r>
          </w:p>
        </w:tc>
        <w:tc>
          <w:tcPr>
            <w:tcW w:w="717" w:type="pct"/>
            <w:noWrap/>
            <w:hideMark/>
          </w:tcPr>
          <w:p w14:paraId="0E8A610C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99</w:t>
            </w:r>
          </w:p>
        </w:tc>
      </w:tr>
      <w:tr w:rsidR="00694A14" w:rsidRPr="000E2AA5" w14:paraId="7E31887A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0826DF95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1) (fixed effects)</w:t>
            </w:r>
          </w:p>
        </w:tc>
        <w:tc>
          <w:tcPr>
            <w:tcW w:w="717" w:type="pct"/>
            <w:noWrap/>
            <w:hideMark/>
          </w:tcPr>
          <w:p w14:paraId="565C1AA3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2.31</w:t>
            </w:r>
          </w:p>
        </w:tc>
        <w:tc>
          <w:tcPr>
            <w:tcW w:w="717" w:type="pct"/>
            <w:noWrap/>
            <w:hideMark/>
          </w:tcPr>
          <w:p w14:paraId="2676D24E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02</w:t>
            </w:r>
          </w:p>
        </w:tc>
        <w:tc>
          <w:tcPr>
            <w:tcW w:w="717" w:type="pct"/>
            <w:noWrap/>
            <w:hideMark/>
          </w:tcPr>
          <w:p w14:paraId="376ED42D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54</w:t>
            </w:r>
          </w:p>
        </w:tc>
        <w:tc>
          <w:tcPr>
            <w:tcW w:w="717" w:type="pct"/>
            <w:noWrap/>
            <w:hideMark/>
          </w:tcPr>
          <w:p w14:paraId="31CE940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66</w:t>
            </w:r>
          </w:p>
        </w:tc>
        <w:tc>
          <w:tcPr>
            <w:tcW w:w="717" w:type="pct"/>
            <w:noWrap/>
            <w:hideMark/>
          </w:tcPr>
          <w:p w14:paraId="5D115D34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06</w:t>
            </w:r>
          </w:p>
        </w:tc>
      </w:tr>
      <w:tr w:rsidR="00694A14" w:rsidRPr="000E2AA5" w14:paraId="3A9D4B33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4D4DA270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,2) (fixed effects)</w:t>
            </w:r>
          </w:p>
        </w:tc>
        <w:tc>
          <w:tcPr>
            <w:tcW w:w="717" w:type="pct"/>
            <w:noWrap/>
            <w:hideMark/>
          </w:tcPr>
          <w:p w14:paraId="365D6EBE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2.31</w:t>
            </w:r>
          </w:p>
        </w:tc>
        <w:tc>
          <w:tcPr>
            <w:tcW w:w="717" w:type="pct"/>
            <w:noWrap/>
            <w:hideMark/>
          </w:tcPr>
          <w:p w14:paraId="396E3083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8.07</w:t>
            </w:r>
          </w:p>
        </w:tc>
        <w:tc>
          <w:tcPr>
            <w:tcW w:w="717" w:type="pct"/>
            <w:noWrap/>
            <w:hideMark/>
          </w:tcPr>
          <w:p w14:paraId="5347E1FD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71</w:t>
            </w:r>
          </w:p>
        </w:tc>
        <w:tc>
          <w:tcPr>
            <w:tcW w:w="717" w:type="pct"/>
            <w:noWrap/>
            <w:hideMark/>
          </w:tcPr>
          <w:p w14:paraId="07B57CEE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66</w:t>
            </w:r>
          </w:p>
        </w:tc>
        <w:tc>
          <w:tcPr>
            <w:tcW w:w="717" w:type="pct"/>
            <w:noWrap/>
            <w:hideMark/>
          </w:tcPr>
          <w:p w14:paraId="58867E04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23</w:t>
            </w:r>
          </w:p>
        </w:tc>
      </w:tr>
      <w:tr w:rsidR="00694A14" w:rsidRPr="000E2AA5" w14:paraId="69A6762D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3F5AC502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) (fixed effects)</w:t>
            </w:r>
          </w:p>
        </w:tc>
        <w:tc>
          <w:tcPr>
            <w:tcW w:w="717" w:type="pct"/>
            <w:noWrap/>
            <w:hideMark/>
          </w:tcPr>
          <w:p w14:paraId="1844C3A2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84</w:t>
            </w:r>
          </w:p>
        </w:tc>
        <w:tc>
          <w:tcPr>
            <w:tcW w:w="717" w:type="pct"/>
            <w:noWrap/>
            <w:hideMark/>
          </w:tcPr>
          <w:p w14:paraId="2111D287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87</w:t>
            </w:r>
          </w:p>
        </w:tc>
        <w:tc>
          <w:tcPr>
            <w:tcW w:w="717" w:type="pct"/>
            <w:noWrap/>
            <w:hideMark/>
          </w:tcPr>
          <w:p w14:paraId="43C6531E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55</w:t>
            </w:r>
          </w:p>
        </w:tc>
        <w:tc>
          <w:tcPr>
            <w:tcW w:w="717" w:type="pct"/>
            <w:noWrap/>
            <w:hideMark/>
          </w:tcPr>
          <w:p w14:paraId="2A6F8A14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62</w:t>
            </w:r>
          </w:p>
        </w:tc>
        <w:tc>
          <w:tcPr>
            <w:tcW w:w="717" w:type="pct"/>
            <w:noWrap/>
            <w:hideMark/>
          </w:tcPr>
          <w:p w14:paraId="1410F57D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29</w:t>
            </w:r>
          </w:p>
        </w:tc>
      </w:tr>
      <w:tr w:rsidR="00694A14" w:rsidRPr="000E2AA5" w14:paraId="4EC32591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32109E46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,-1) (fixed effects)</w:t>
            </w:r>
          </w:p>
        </w:tc>
        <w:tc>
          <w:tcPr>
            <w:tcW w:w="717" w:type="pct"/>
            <w:noWrap/>
            <w:hideMark/>
          </w:tcPr>
          <w:p w14:paraId="4294BBEC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2.31</w:t>
            </w:r>
          </w:p>
        </w:tc>
        <w:tc>
          <w:tcPr>
            <w:tcW w:w="717" w:type="pct"/>
            <w:noWrap/>
            <w:hideMark/>
          </w:tcPr>
          <w:p w14:paraId="5EFA1411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95</w:t>
            </w:r>
          </w:p>
        </w:tc>
        <w:tc>
          <w:tcPr>
            <w:tcW w:w="717" w:type="pct"/>
            <w:noWrap/>
            <w:hideMark/>
          </w:tcPr>
          <w:p w14:paraId="3AE0A70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37</w:t>
            </w:r>
          </w:p>
        </w:tc>
        <w:tc>
          <w:tcPr>
            <w:tcW w:w="717" w:type="pct"/>
            <w:noWrap/>
            <w:hideMark/>
          </w:tcPr>
          <w:p w14:paraId="5774324C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71</w:t>
            </w:r>
          </w:p>
        </w:tc>
        <w:tc>
          <w:tcPr>
            <w:tcW w:w="717" w:type="pct"/>
            <w:noWrap/>
            <w:hideMark/>
          </w:tcPr>
          <w:p w14:paraId="1FBA7264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91</w:t>
            </w:r>
          </w:p>
        </w:tc>
      </w:tr>
      <w:tr w:rsidR="00694A14" w:rsidRPr="000E2AA5" w14:paraId="7287CA19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2F851134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,-0.5) (fixed effects)</w:t>
            </w:r>
          </w:p>
        </w:tc>
        <w:tc>
          <w:tcPr>
            <w:tcW w:w="717" w:type="pct"/>
            <w:noWrap/>
            <w:hideMark/>
          </w:tcPr>
          <w:p w14:paraId="1EF1D674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2.28</w:t>
            </w:r>
          </w:p>
        </w:tc>
        <w:tc>
          <w:tcPr>
            <w:tcW w:w="717" w:type="pct"/>
            <w:noWrap/>
            <w:hideMark/>
          </w:tcPr>
          <w:p w14:paraId="3EBCDC7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90</w:t>
            </w:r>
          </w:p>
        </w:tc>
        <w:tc>
          <w:tcPr>
            <w:tcW w:w="717" w:type="pct"/>
            <w:noWrap/>
            <w:hideMark/>
          </w:tcPr>
          <w:p w14:paraId="6E6256CF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37</w:t>
            </w:r>
          </w:p>
        </w:tc>
        <w:tc>
          <w:tcPr>
            <w:tcW w:w="717" w:type="pct"/>
            <w:noWrap/>
            <w:hideMark/>
          </w:tcPr>
          <w:p w14:paraId="4DA92907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69</w:t>
            </w:r>
          </w:p>
        </w:tc>
        <w:tc>
          <w:tcPr>
            <w:tcW w:w="717" w:type="pct"/>
            <w:noWrap/>
            <w:hideMark/>
          </w:tcPr>
          <w:p w14:paraId="6D97C5AF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92</w:t>
            </w:r>
          </w:p>
        </w:tc>
      </w:tr>
      <w:tr w:rsidR="00694A14" w:rsidRPr="000E2AA5" w14:paraId="0429E7B7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5E612747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,0) (fixed effects)</w:t>
            </w:r>
          </w:p>
        </w:tc>
        <w:tc>
          <w:tcPr>
            <w:tcW w:w="717" w:type="pct"/>
            <w:noWrap/>
            <w:hideMark/>
          </w:tcPr>
          <w:p w14:paraId="502CB4EB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2.21</w:t>
            </w:r>
          </w:p>
        </w:tc>
        <w:tc>
          <w:tcPr>
            <w:tcW w:w="717" w:type="pct"/>
            <w:noWrap/>
            <w:hideMark/>
          </w:tcPr>
          <w:p w14:paraId="5E258B50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91</w:t>
            </w:r>
          </w:p>
        </w:tc>
        <w:tc>
          <w:tcPr>
            <w:tcW w:w="717" w:type="pct"/>
            <w:noWrap/>
            <w:hideMark/>
          </w:tcPr>
          <w:p w14:paraId="615E6423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37</w:t>
            </w:r>
          </w:p>
        </w:tc>
        <w:tc>
          <w:tcPr>
            <w:tcW w:w="717" w:type="pct"/>
            <w:noWrap/>
            <w:hideMark/>
          </w:tcPr>
          <w:p w14:paraId="7D347804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61</w:t>
            </w:r>
          </w:p>
        </w:tc>
        <w:tc>
          <w:tcPr>
            <w:tcW w:w="717" w:type="pct"/>
            <w:noWrap/>
            <w:hideMark/>
          </w:tcPr>
          <w:p w14:paraId="60ED2178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91</w:t>
            </w:r>
          </w:p>
        </w:tc>
      </w:tr>
      <w:tr w:rsidR="00694A14" w:rsidRPr="000E2AA5" w14:paraId="5D3287BF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56AB1944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,0.5) (fixed effects)</w:t>
            </w:r>
          </w:p>
        </w:tc>
        <w:tc>
          <w:tcPr>
            <w:tcW w:w="717" w:type="pct"/>
            <w:noWrap/>
            <w:hideMark/>
          </w:tcPr>
          <w:p w14:paraId="7CF531F9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2.16</w:t>
            </w:r>
          </w:p>
        </w:tc>
        <w:tc>
          <w:tcPr>
            <w:tcW w:w="717" w:type="pct"/>
            <w:noWrap/>
            <w:hideMark/>
          </w:tcPr>
          <w:p w14:paraId="658B095A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91</w:t>
            </w:r>
          </w:p>
        </w:tc>
        <w:tc>
          <w:tcPr>
            <w:tcW w:w="717" w:type="pct"/>
            <w:noWrap/>
            <w:hideMark/>
          </w:tcPr>
          <w:p w14:paraId="21F2B11E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41</w:t>
            </w:r>
          </w:p>
        </w:tc>
        <w:tc>
          <w:tcPr>
            <w:tcW w:w="717" w:type="pct"/>
            <w:noWrap/>
            <w:hideMark/>
          </w:tcPr>
          <w:p w14:paraId="76818331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55</w:t>
            </w:r>
          </w:p>
        </w:tc>
        <w:tc>
          <w:tcPr>
            <w:tcW w:w="717" w:type="pct"/>
            <w:noWrap/>
            <w:hideMark/>
          </w:tcPr>
          <w:p w14:paraId="6192F0F3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92</w:t>
            </w:r>
          </w:p>
        </w:tc>
      </w:tr>
      <w:tr w:rsidR="00694A14" w:rsidRPr="000E2AA5" w14:paraId="4694C717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768E92AF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,1) (fixed effects)</w:t>
            </w:r>
          </w:p>
        </w:tc>
        <w:tc>
          <w:tcPr>
            <w:tcW w:w="717" w:type="pct"/>
            <w:noWrap/>
            <w:hideMark/>
          </w:tcPr>
          <w:p w14:paraId="569E3DC8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2.09</w:t>
            </w:r>
          </w:p>
        </w:tc>
        <w:tc>
          <w:tcPr>
            <w:tcW w:w="717" w:type="pct"/>
            <w:noWrap/>
            <w:hideMark/>
          </w:tcPr>
          <w:p w14:paraId="0FB50564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93</w:t>
            </w:r>
          </w:p>
        </w:tc>
        <w:tc>
          <w:tcPr>
            <w:tcW w:w="717" w:type="pct"/>
            <w:noWrap/>
            <w:hideMark/>
          </w:tcPr>
          <w:p w14:paraId="2E9C77BD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45</w:t>
            </w:r>
          </w:p>
        </w:tc>
        <w:tc>
          <w:tcPr>
            <w:tcW w:w="717" w:type="pct"/>
            <w:noWrap/>
            <w:hideMark/>
          </w:tcPr>
          <w:p w14:paraId="43AA6028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49</w:t>
            </w:r>
          </w:p>
        </w:tc>
        <w:tc>
          <w:tcPr>
            <w:tcW w:w="717" w:type="pct"/>
            <w:noWrap/>
            <w:hideMark/>
          </w:tcPr>
          <w:p w14:paraId="7A37B7D8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94</w:t>
            </w:r>
          </w:p>
        </w:tc>
      </w:tr>
      <w:tr w:rsidR="00694A14" w:rsidRPr="000E2AA5" w14:paraId="393757BE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54A68D4E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,2) (fixed effects)</w:t>
            </w:r>
          </w:p>
        </w:tc>
        <w:tc>
          <w:tcPr>
            <w:tcW w:w="717" w:type="pct"/>
            <w:noWrap/>
            <w:hideMark/>
          </w:tcPr>
          <w:p w14:paraId="1487BBE9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96</w:t>
            </w:r>
          </w:p>
        </w:tc>
        <w:tc>
          <w:tcPr>
            <w:tcW w:w="717" w:type="pct"/>
            <w:noWrap/>
            <w:hideMark/>
          </w:tcPr>
          <w:p w14:paraId="36409391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95</w:t>
            </w:r>
          </w:p>
        </w:tc>
        <w:tc>
          <w:tcPr>
            <w:tcW w:w="717" w:type="pct"/>
            <w:noWrap/>
            <w:hideMark/>
          </w:tcPr>
          <w:p w14:paraId="6669E4CF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57</w:t>
            </w:r>
          </w:p>
        </w:tc>
        <w:tc>
          <w:tcPr>
            <w:tcW w:w="717" w:type="pct"/>
            <w:noWrap/>
            <w:hideMark/>
          </w:tcPr>
          <w:p w14:paraId="077BCFD1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41</w:t>
            </w:r>
          </w:p>
        </w:tc>
        <w:tc>
          <w:tcPr>
            <w:tcW w:w="717" w:type="pct"/>
            <w:noWrap/>
            <w:hideMark/>
          </w:tcPr>
          <w:p w14:paraId="33E026A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97</w:t>
            </w:r>
          </w:p>
        </w:tc>
      </w:tr>
      <w:tr w:rsidR="00694A14" w:rsidRPr="000E2AA5" w14:paraId="32B9D102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1B2DD8A9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) (fixed effects)</w:t>
            </w:r>
          </w:p>
        </w:tc>
        <w:tc>
          <w:tcPr>
            <w:tcW w:w="717" w:type="pct"/>
            <w:noWrap/>
            <w:hideMark/>
          </w:tcPr>
          <w:p w14:paraId="48DD8D8E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64</w:t>
            </w:r>
          </w:p>
        </w:tc>
        <w:tc>
          <w:tcPr>
            <w:tcW w:w="717" w:type="pct"/>
            <w:noWrap/>
            <w:hideMark/>
          </w:tcPr>
          <w:p w14:paraId="768C695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83</w:t>
            </w:r>
          </w:p>
        </w:tc>
        <w:tc>
          <w:tcPr>
            <w:tcW w:w="717" w:type="pct"/>
            <w:noWrap/>
            <w:hideMark/>
          </w:tcPr>
          <w:p w14:paraId="03B1DF8A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34</w:t>
            </w:r>
          </w:p>
        </w:tc>
        <w:tc>
          <w:tcPr>
            <w:tcW w:w="717" w:type="pct"/>
            <w:noWrap/>
            <w:hideMark/>
          </w:tcPr>
          <w:p w14:paraId="59D955C6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36</w:t>
            </w:r>
          </w:p>
        </w:tc>
        <w:tc>
          <w:tcPr>
            <w:tcW w:w="717" w:type="pct"/>
            <w:noWrap/>
            <w:hideMark/>
          </w:tcPr>
          <w:p w14:paraId="01BC5FF4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01</w:t>
            </w:r>
          </w:p>
        </w:tc>
      </w:tr>
      <w:tr w:rsidR="00694A14" w:rsidRPr="000E2AA5" w14:paraId="3B572AFF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1D940A81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,-0.5) (fixed effects)</w:t>
            </w:r>
          </w:p>
        </w:tc>
        <w:tc>
          <w:tcPr>
            <w:tcW w:w="717" w:type="pct"/>
            <w:noWrap/>
            <w:hideMark/>
          </w:tcPr>
          <w:p w14:paraId="5363BA00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2.20</w:t>
            </w:r>
          </w:p>
        </w:tc>
        <w:tc>
          <w:tcPr>
            <w:tcW w:w="717" w:type="pct"/>
            <w:noWrap/>
            <w:hideMark/>
          </w:tcPr>
          <w:p w14:paraId="33E36240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91</w:t>
            </w:r>
          </w:p>
        </w:tc>
        <w:tc>
          <w:tcPr>
            <w:tcW w:w="717" w:type="pct"/>
            <w:noWrap/>
            <w:hideMark/>
          </w:tcPr>
          <w:p w14:paraId="353CF95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32</w:t>
            </w:r>
          </w:p>
        </w:tc>
        <w:tc>
          <w:tcPr>
            <w:tcW w:w="717" w:type="pct"/>
            <w:noWrap/>
            <w:hideMark/>
          </w:tcPr>
          <w:p w14:paraId="7F3601AD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58</w:t>
            </w:r>
          </w:p>
        </w:tc>
        <w:tc>
          <w:tcPr>
            <w:tcW w:w="717" w:type="pct"/>
            <w:noWrap/>
            <w:hideMark/>
          </w:tcPr>
          <w:p w14:paraId="55EB34D8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90</w:t>
            </w:r>
          </w:p>
        </w:tc>
      </w:tr>
      <w:tr w:rsidR="00694A14" w:rsidRPr="000E2AA5" w14:paraId="605245D0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1A193B07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,0) (fixed effects)</w:t>
            </w:r>
          </w:p>
        </w:tc>
        <w:tc>
          <w:tcPr>
            <w:tcW w:w="717" w:type="pct"/>
            <w:noWrap/>
            <w:hideMark/>
          </w:tcPr>
          <w:p w14:paraId="54FA2C78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2.12</w:t>
            </w:r>
          </w:p>
        </w:tc>
        <w:tc>
          <w:tcPr>
            <w:tcW w:w="717" w:type="pct"/>
            <w:noWrap/>
            <w:hideMark/>
          </w:tcPr>
          <w:p w14:paraId="1C88E8E3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87</w:t>
            </w:r>
          </w:p>
        </w:tc>
        <w:tc>
          <w:tcPr>
            <w:tcW w:w="717" w:type="pct"/>
            <w:noWrap/>
            <w:hideMark/>
          </w:tcPr>
          <w:p w14:paraId="4B5B1884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32</w:t>
            </w:r>
          </w:p>
        </w:tc>
        <w:tc>
          <w:tcPr>
            <w:tcW w:w="717" w:type="pct"/>
            <w:noWrap/>
            <w:hideMark/>
          </w:tcPr>
          <w:p w14:paraId="00C867CF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52</w:t>
            </w:r>
          </w:p>
        </w:tc>
        <w:tc>
          <w:tcPr>
            <w:tcW w:w="717" w:type="pct"/>
            <w:noWrap/>
            <w:hideMark/>
          </w:tcPr>
          <w:p w14:paraId="23431A3C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87</w:t>
            </w:r>
          </w:p>
        </w:tc>
      </w:tr>
      <w:tr w:rsidR="00694A14" w:rsidRPr="000E2AA5" w14:paraId="0EEE6ADD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4F4D35FC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,0.5) (fixed effects)</w:t>
            </w:r>
          </w:p>
        </w:tc>
        <w:tc>
          <w:tcPr>
            <w:tcW w:w="717" w:type="pct"/>
            <w:noWrap/>
            <w:hideMark/>
          </w:tcPr>
          <w:p w14:paraId="601CD89D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2.01</w:t>
            </w:r>
          </w:p>
        </w:tc>
        <w:tc>
          <w:tcPr>
            <w:tcW w:w="717" w:type="pct"/>
            <w:noWrap/>
            <w:hideMark/>
          </w:tcPr>
          <w:p w14:paraId="4DAEF798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86</w:t>
            </w:r>
          </w:p>
        </w:tc>
        <w:tc>
          <w:tcPr>
            <w:tcW w:w="717" w:type="pct"/>
            <w:noWrap/>
            <w:hideMark/>
          </w:tcPr>
          <w:p w14:paraId="4C5D6606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33</w:t>
            </w:r>
          </w:p>
        </w:tc>
        <w:tc>
          <w:tcPr>
            <w:tcW w:w="717" w:type="pct"/>
            <w:noWrap/>
            <w:hideMark/>
          </w:tcPr>
          <w:p w14:paraId="361FCBEC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44</w:t>
            </w:r>
          </w:p>
        </w:tc>
        <w:tc>
          <w:tcPr>
            <w:tcW w:w="717" w:type="pct"/>
            <w:noWrap/>
            <w:hideMark/>
          </w:tcPr>
          <w:p w14:paraId="7CDEEB1B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83</w:t>
            </w:r>
          </w:p>
        </w:tc>
      </w:tr>
      <w:tr w:rsidR="00694A14" w:rsidRPr="000E2AA5" w14:paraId="07FA47F7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6B866418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,1) (fixed effects)</w:t>
            </w:r>
          </w:p>
        </w:tc>
        <w:tc>
          <w:tcPr>
            <w:tcW w:w="717" w:type="pct"/>
            <w:noWrap/>
            <w:hideMark/>
          </w:tcPr>
          <w:p w14:paraId="1DBAD552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89</w:t>
            </w:r>
          </w:p>
        </w:tc>
        <w:tc>
          <w:tcPr>
            <w:tcW w:w="717" w:type="pct"/>
            <w:noWrap/>
            <w:hideMark/>
          </w:tcPr>
          <w:p w14:paraId="2396742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87</w:t>
            </w:r>
          </w:p>
        </w:tc>
        <w:tc>
          <w:tcPr>
            <w:tcW w:w="717" w:type="pct"/>
            <w:noWrap/>
            <w:hideMark/>
          </w:tcPr>
          <w:p w14:paraId="5DF2829C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33</w:t>
            </w:r>
          </w:p>
        </w:tc>
        <w:tc>
          <w:tcPr>
            <w:tcW w:w="717" w:type="pct"/>
            <w:noWrap/>
            <w:hideMark/>
          </w:tcPr>
          <w:p w14:paraId="3B898C57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38</w:t>
            </w:r>
          </w:p>
        </w:tc>
        <w:tc>
          <w:tcPr>
            <w:tcW w:w="717" w:type="pct"/>
            <w:noWrap/>
            <w:hideMark/>
          </w:tcPr>
          <w:p w14:paraId="26D9AE23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80</w:t>
            </w:r>
          </w:p>
        </w:tc>
      </w:tr>
      <w:tr w:rsidR="00694A14" w:rsidRPr="000E2AA5" w14:paraId="7758BF8F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27A77AA4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,2) (fixed effects)</w:t>
            </w:r>
          </w:p>
        </w:tc>
        <w:tc>
          <w:tcPr>
            <w:tcW w:w="717" w:type="pct"/>
            <w:noWrap/>
            <w:hideMark/>
          </w:tcPr>
          <w:p w14:paraId="5F18A9FC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67</w:t>
            </w:r>
          </w:p>
        </w:tc>
        <w:tc>
          <w:tcPr>
            <w:tcW w:w="717" w:type="pct"/>
            <w:noWrap/>
            <w:hideMark/>
          </w:tcPr>
          <w:p w14:paraId="503E2288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85</w:t>
            </w:r>
          </w:p>
        </w:tc>
        <w:tc>
          <w:tcPr>
            <w:tcW w:w="717" w:type="pct"/>
            <w:noWrap/>
            <w:hideMark/>
          </w:tcPr>
          <w:p w14:paraId="7ABF8A27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39</w:t>
            </w:r>
          </w:p>
        </w:tc>
        <w:tc>
          <w:tcPr>
            <w:tcW w:w="717" w:type="pct"/>
            <w:noWrap/>
            <w:hideMark/>
          </w:tcPr>
          <w:p w14:paraId="2123F6B3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26</w:t>
            </w:r>
          </w:p>
        </w:tc>
        <w:tc>
          <w:tcPr>
            <w:tcW w:w="717" w:type="pct"/>
            <w:noWrap/>
            <w:hideMark/>
          </w:tcPr>
          <w:p w14:paraId="7BBC06AB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72</w:t>
            </w:r>
          </w:p>
        </w:tc>
      </w:tr>
      <w:tr w:rsidR="00694A14" w:rsidRPr="000E2AA5" w14:paraId="7BE46893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22B9D174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) (fixed effects)</w:t>
            </w:r>
          </w:p>
        </w:tc>
        <w:tc>
          <w:tcPr>
            <w:tcW w:w="717" w:type="pct"/>
            <w:noWrap/>
            <w:hideMark/>
          </w:tcPr>
          <w:p w14:paraId="4DA51666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14</w:t>
            </w:r>
          </w:p>
        </w:tc>
        <w:tc>
          <w:tcPr>
            <w:tcW w:w="717" w:type="pct"/>
            <w:noWrap/>
            <w:hideMark/>
          </w:tcPr>
          <w:p w14:paraId="515916ED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73</w:t>
            </w:r>
          </w:p>
        </w:tc>
        <w:tc>
          <w:tcPr>
            <w:tcW w:w="717" w:type="pct"/>
            <w:noWrap/>
            <w:hideMark/>
          </w:tcPr>
          <w:p w14:paraId="61D17410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85</w:t>
            </w:r>
          </w:p>
        </w:tc>
        <w:tc>
          <w:tcPr>
            <w:tcW w:w="717" w:type="pct"/>
            <w:noWrap/>
            <w:hideMark/>
          </w:tcPr>
          <w:p w14:paraId="3B5E6E38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94</w:t>
            </w:r>
          </w:p>
        </w:tc>
        <w:tc>
          <w:tcPr>
            <w:tcW w:w="717" w:type="pct"/>
            <w:noWrap/>
            <w:hideMark/>
          </w:tcPr>
          <w:p w14:paraId="30B71D1B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00</w:t>
            </w:r>
          </w:p>
        </w:tc>
      </w:tr>
      <w:tr w:rsidR="00694A14" w:rsidRPr="000E2AA5" w14:paraId="73430728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048CD275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,0) (fixed effects)</w:t>
            </w:r>
          </w:p>
        </w:tc>
        <w:tc>
          <w:tcPr>
            <w:tcW w:w="717" w:type="pct"/>
            <w:noWrap/>
            <w:hideMark/>
          </w:tcPr>
          <w:p w14:paraId="29727A2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98</w:t>
            </w:r>
          </w:p>
        </w:tc>
        <w:tc>
          <w:tcPr>
            <w:tcW w:w="717" w:type="pct"/>
            <w:noWrap/>
            <w:hideMark/>
          </w:tcPr>
          <w:p w14:paraId="27C4944A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82</w:t>
            </w:r>
          </w:p>
        </w:tc>
        <w:tc>
          <w:tcPr>
            <w:tcW w:w="717" w:type="pct"/>
            <w:noWrap/>
            <w:hideMark/>
          </w:tcPr>
          <w:p w14:paraId="3B79B339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6.22</w:t>
            </w:r>
          </w:p>
        </w:tc>
        <w:tc>
          <w:tcPr>
            <w:tcW w:w="717" w:type="pct"/>
            <w:noWrap/>
            <w:hideMark/>
          </w:tcPr>
          <w:p w14:paraId="46DD7177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40</w:t>
            </w:r>
          </w:p>
        </w:tc>
        <w:tc>
          <w:tcPr>
            <w:tcW w:w="717" w:type="pct"/>
            <w:noWrap/>
            <w:hideMark/>
          </w:tcPr>
          <w:p w14:paraId="3856C151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80</w:t>
            </w:r>
          </w:p>
        </w:tc>
      </w:tr>
      <w:tr w:rsidR="00694A14" w:rsidRPr="000E2AA5" w14:paraId="17427C13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6D76755A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,0.5) (fixed effects)</w:t>
            </w:r>
          </w:p>
        </w:tc>
        <w:tc>
          <w:tcPr>
            <w:tcW w:w="717" w:type="pct"/>
            <w:noWrap/>
            <w:hideMark/>
          </w:tcPr>
          <w:p w14:paraId="7480E638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81</w:t>
            </w:r>
          </w:p>
        </w:tc>
        <w:tc>
          <w:tcPr>
            <w:tcW w:w="717" w:type="pct"/>
            <w:noWrap/>
            <w:hideMark/>
          </w:tcPr>
          <w:p w14:paraId="100CDB2C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71</w:t>
            </w:r>
          </w:p>
        </w:tc>
        <w:tc>
          <w:tcPr>
            <w:tcW w:w="717" w:type="pct"/>
            <w:noWrap/>
            <w:hideMark/>
          </w:tcPr>
          <w:p w14:paraId="5840DEF4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95</w:t>
            </w:r>
          </w:p>
        </w:tc>
        <w:tc>
          <w:tcPr>
            <w:tcW w:w="717" w:type="pct"/>
            <w:noWrap/>
            <w:hideMark/>
          </w:tcPr>
          <w:p w14:paraId="4BB62AC7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23</w:t>
            </w:r>
          </w:p>
        </w:tc>
        <w:tc>
          <w:tcPr>
            <w:tcW w:w="717" w:type="pct"/>
            <w:noWrap/>
            <w:hideMark/>
          </w:tcPr>
          <w:p w14:paraId="269402F7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69</w:t>
            </w:r>
          </w:p>
        </w:tc>
      </w:tr>
      <w:tr w:rsidR="00694A14" w:rsidRPr="000E2AA5" w14:paraId="6BF57257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6C9E9D2C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,1) (fixed effects)</w:t>
            </w:r>
          </w:p>
        </w:tc>
        <w:tc>
          <w:tcPr>
            <w:tcW w:w="717" w:type="pct"/>
            <w:noWrap/>
            <w:hideMark/>
          </w:tcPr>
          <w:p w14:paraId="1C008AA3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63</w:t>
            </w:r>
          </w:p>
        </w:tc>
        <w:tc>
          <w:tcPr>
            <w:tcW w:w="717" w:type="pct"/>
            <w:noWrap/>
            <w:hideMark/>
          </w:tcPr>
          <w:p w14:paraId="5BD3472F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72</w:t>
            </w:r>
          </w:p>
        </w:tc>
        <w:tc>
          <w:tcPr>
            <w:tcW w:w="717" w:type="pct"/>
            <w:noWrap/>
            <w:hideMark/>
          </w:tcPr>
          <w:p w14:paraId="535ECA36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87</w:t>
            </w:r>
          </w:p>
        </w:tc>
        <w:tc>
          <w:tcPr>
            <w:tcW w:w="717" w:type="pct"/>
            <w:noWrap/>
            <w:hideMark/>
          </w:tcPr>
          <w:p w14:paraId="76806849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09</w:t>
            </w:r>
          </w:p>
        </w:tc>
        <w:tc>
          <w:tcPr>
            <w:tcW w:w="717" w:type="pct"/>
            <w:noWrap/>
            <w:hideMark/>
          </w:tcPr>
          <w:p w14:paraId="372D9D39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56</w:t>
            </w:r>
          </w:p>
        </w:tc>
      </w:tr>
      <w:tr w:rsidR="00694A14" w:rsidRPr="000E2AA5" w14:paraId="78981EC7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42305D41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,2) (fixed effects)</w:t>
            </w:r>
          </w:p>
        </w:tc>
        <w:tc>
          <w:tcPr>
            <w:tcW w:w="717" w:type="pct"/>
            <w:noWrap/>
            <w:hideMark/>
          </w:tcPr>
          <w:p w14:paraId="547664F2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39</w:t>
            </w:r>
          </w:p>
        </w:tc>
        <w:tc>
          <w:tcPr>
            <w:tcW w:w="717" w:type="pct"/>
            <w:noWrap/>
            <w:hideMark/>
          </w:tcPr>
          <w:p w14:paraId="5D0B8C0D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71</w:t>
            </w:r>
          </w:p>
        </w:tc>
        <w:tc>
          <w:tcPr>
            <w:tcW w:w="717" w:type="pct"/>
            <w:noWrap/>
            <w:hideMark/>
          </w:tcPr>
          <w:p w14:paraId="1F08BD6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86</w:t>
            </w:r>
          </w:p>
        </w:tc>
        <w:tc>
          <w:tcPr>
            <w:tcW w:w="717" w:type="pct"/>
            <w:noWrap/>
            <w:hideMark/>
          </w:tcPr>
          <w:p w14:paraId="2D568A09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91</w:t>
            </w:r>
          </w:p>
        </w:tc>
        <w:tc>
          <w:tcPr>
            <w:tcW w:w="717" w:type="pct"/>
            <w:noWrap/>
            <w:hideMark/>
          </w:tcPr>
          <w:p w14:paraId="6BFA338A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32</w:t>
            </w:r>
          </w:p>
        </w:tc>
      </w:tr>
      <w:tr w:rsidR="00694A14" w:rsidRPr="000E2AA5" w14:paraId="2BA46031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7EE1BCFD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.5) (fixed effects)</w:t>
            </w:r>
          </w:p>
        </w:tc>
        <w:tc>
          <w:tcPr>
            <w:tcW w:w="717" w:type="pct"/>
            <w:noWrap/>
            <w:hideMark/>
          </w:tcPr>
          <w:p w14:paraId="351C2A20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20</w:t>
            </w:r>
          </w:p>
        </w:tc>
        <w:tc>
          <w:tcPr>
            <w:tcW w:w="717" w:type="pct"/>
            <w:noWrap/>
            <w:hideMark/>
          </w:tcPr>
          <w:p w14:paraId="1488DCFA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68</w:t>
            </w:r>
          </w:p>
        </w:tc>
        <w:tc>
          <w:tcPr>
            <w:tcW w:w="717" w:type="pct"/>
            <w:noWrap/>
            <w:hideMark/>
          </w:tcPr>
          <w:p w14:paraId="61922402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77</w:t>
            </w:r>
          </w:p>
        </w:tc>
        <w:tc>
          <w:tcPr>
            <w:tcW w:w="717" w:type="pct"/>
            <w:noWrap/>
            <w:hideMark/>
          </w:tcPr>
          <w:p w14:paraId="3E7C3B9D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92</w:t>
            </w:r>
          </w:p>
        </w:tc>
        <w:tc>
          <w:tcPr>
            <w:tcW w:w="717" w:type="pct"/>
            <w:noWrap/>
            <w:hideMark/>
          </w:tcPr>
          <w:p w14:paraId="3F07DC8A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97</w:t>
            </w:r>
          </w:p>
        </w:tc>
      </w:tr>
      <w:tr w:rsidR="00694A14" w:rsidRPr="000E2AA5" w14:paraId="238D3436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5C0B0B45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.5,0.5) (fixed effects)</w:t>
            </w:r>
          </w:p>
        </w:tc>
        <w:tc>
          <w:tcPr>
            <w:tcW w:w="717" w:type="pct"/>
            <w:noWrap/>
            <w:hideMark/>
          </w:tcPr>
          <w:p w14:paraId="2EBC3D3E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59</w:t>
            </w:r>
          </w:p>
        </w:tc>
        <w:tc>
          <w:tcPr>
            <w:tcW w:w="717" w:type="pct"/>
            <w:noWrap/>
            <w:hideMark/>
          </w:tcPr>
          <w:p w14:paraId="068651F0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66</w:t>
            </w:r>
          </w:p>
        </w:tc>
        <w:tc>
          <w:tcPr>
            <w:tcW w:w="717" w:type="pct"/>
            <w:noWrap/>
            <w:hideMark/>
          </w:tcPr>
          <w:p w14:paraId="6A021291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89</w:t>
            </w:r>
          </w:p>
        </w:tc>
        <w:tc>
          <w:tcPr>
            <w:tcW w:w="717" w:type="pct"/>
            <w:noWrap/>
            <w:hideMark/>
          </w:tcPr>
          <w:p w14:paraId="6C8F2F39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07</w:t>
            </w:r>
          </w:p>
        </w:tc>
        <w:tc>
          <w:tcPr>
            <w:tcW w:w="717" w:type="pct"/>
            <w:noWrap/>
            <w:hideMark/>
          </w:tcPr>
          <w:p w14:paraId="4C1382C9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48</w:t>
            </w:r>
          </w:p>
        </w:tc>
      </w:tr>
      <w:tr w:rsidR="00694A14" w:rsidRPr="000E2AA5" w14:paraId="523E8DB7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7B18B143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.5,1) (fixed effects)</w:t>
            </w:r>
          </w:p>
        </w:tc>
        <w:tc>
          <w:tcPr>
            <w:tcW w:w="717" w:type="pct"/>
            <w:noWrap/>
            <w:hideMark/>
          </w:tcPr>
          <w:p w14:paraId="7D5559A3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43</w:t>
            </w:r>
          </w:p>
        </w:tc>
        <w:tc>
          <w:tcPr>
            <w:tcW w:w="717" w:type="pct"/>
            <w:noWrap/>
            <w:hideMark/>
          </w:tcPr>
          <w:p w14:paraId="4E5CBD9F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65</w:t>
            </w:r>
          </w:p>
        </w:tc>
        <w:tc>
          <w:tcPr>
            <w:tcW w:w="717" w:type="pct"/>
            <w:noWrap/>
            <w:hideMark/>
          </w:tcPr>
          <w:p w14:paraId="56E35CE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83</w:t>
            </w:r>
          </w:p>
        </w:tc>
        <w:tc>
          <w:tcPr>
            <w:tcW w:w="717" w:type="pct"/>
            <w:noWrap/>
            <w:hideMark/>
          </w:tcPr>
          <w:p w14:paraId="6B6F98C0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97</w:t>
            </w:r>
          </w:p>
        </w:tc>
        <w:tc>
          <w:tcPr>
            <w:tcW w:w="717" w:type="pct"/>
            <w:noWrap/>
            <w:hideMark/>
          </w:tcPr>
          <w:p w14:paraId="3343FC9B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31</w:t>
            </w:r>
          </w:p>
        </w:tc>
      </w:tr>
      <w:tr w:rsidR="00694A14" w:rsidRPr="000E2AA5" w14:paraId="62B54954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44CF834A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lastRenderedPageBreak/>
              <w:t>FP(0.5,2) (fixed effects)</w:t>
            </w:r>
          </w:p>
        </w:tc>
        <w:tc>
          <w:tcPr>
            <w:tcW w:w="717" w:type="pct"/>
            <w:noWrap/>
            <w:hideMark/>
          </w:tcPr>
          <w:p w14:paraId="67EC979B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29</w:t>
            </w:r>
          </w:p>
        </w:tc>
        <w:tc>
          <w:tcPr>
            <w:tcW w:w="717" w:type="pct"/>
            <w:noWrap/>
            <w:hideMark/>
          </w:tcPr>
          <w:p w14:paraId="7A80FA7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62</w:t>
            </w:r>
          </w:p>
        </w:tc>
        <w:tc>
          <w:tcPr>
            <w:tcW w:w="717" w:type="pct"/>
            <w:noWrap/>
            <w:hideMark/>
          </w:tcPr>
          <w:p w14:paraId="411562F3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80</w:t>
            </w:r>
          </w:p>
        </w:tc>
        <w:tc>
          <w:tcPr>
            <w:tcW w:w="717" w:type="pct"/>
            <w:noWrap/>
            <w:hideMark/>
          </w:tcPr>
          <w:p w14:paraId="6C81D546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87</w:t>
            </w:r>
          </w:p>
        </w:tc>
        <w:tc>
          <w:tcPr>
            <w:tcW w:w="717" w:type="pct"/>
            <w:noWrap/>
            <w:hideMark/>
          </w:tcPr>
          <w:p w14:paraId="4BDFC5D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14</w:t>
            </w:r>
          </w:p>
        </w:tc>
      </w:tr>
      <w:tr w:rsidR="00694A14" w:rsidRPr="000E2AA5" w14:paraId="0DE3593B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5FCB0A42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1) (fixed effects)</w:t>
            </w:r>
          </w:p>
        </w:tc>
        <w:tc>
          <w:tcPr>
            <w:tcW w:w="717" w:type="pct"/>
            <w:noWrap/>
            <w:hideMark/>
          </w:tcPr>
          <w:p w14:paraId="0B5571A7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23</w:t>
            </w:r>
          </w:p>
        </w:tc>
        <w:tc>
          <w:tcPr>
            <w:tcW w:w="717" w:type="pct"/>
            <w:noWrap/>
            <w:hideMark/>
          </w:tcPr>
          <w:p w14:paraId="67F5C7D1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66</w:t>
            </w:r>
          </w:p>
        </w:tc>
        <w:tc>
          <w:tcPr>
            <w:tcW w:w="717" w:type="pct"/>
            <w:noWrap/>
            <w:hideMark/>
          </w:tcPr>
          <w:p w14:paraId="5AFF86F3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71</w:t>
            </w:r>
          </w:p>
        </w:tc>
        <w:tc>
          <w:tcPr>
            <w:tcW w:w="717" w:type="pct"/>
            <w:noWrap/>
            <w:hideMark/>
          </w:tcPr>
          <w:p w14:paraId="17E8F2F1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94</w:t>
            </w:r>
          </w:p>
        </w:tc>
        <w:tc>
          <w:tcPr>
            <w:tcW w:w="717" w:type="pct"/>
            <w:noWrap/>
            <w:hideMark/>
          </w:tcPr>
          <w:p w14:paraId="5EBCD92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00</w:t>
            </w:r>
          </w:p>
        </w:tc>
      </w:tr>
      <w:tr w:rsidR="00694A14" w:rsidRPr="000E2AA5" w14:paraId="60DA268D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65E2D86A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1,1) (fixed effects)</w:t>
            </w:r>
          </w:p>
        </w:tc>
        <w:tc>
          <w:tcPr>
            <w:tcW w:w="717" w:type="pct"/>
            <w:noWrap/>
            <w:hideMark/>
          </w:tcPr>
          <w:p w14:paraId="4A954C40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33</w:t>
            </w:r>
          </w:p>
        </w:tc>
        <w:tc>
          <w:tcPr>
            <w:tcW w:w="717" w:type="pct"/>
            <w:noWrap/>
            <w:hideMark/>
          </w:tcPr>
          <w:p w14:paraId="5C9B02BF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62</w:t>
            </w:r>
          </w:p>
        </w:tc>
        <w:tc>
          <w:tcPr>
            <w:tcW w:w="717" w:type="pct"/>
            <w:noWrap/>
            <w:hideMark/>
          </w:tcPr>
          <w:p w14:paraId="41C54EE0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79</w:t>
            </w:r>
          </w:p>
        </w:tc>
        <w:tc>
          <w:tcPr>
            <w:tcW w:w="717" w:type="pct"/>
            <w:noWrap/>
            <w:hideMark/>
          </w:tcPr>
          <w:p w14:paraId="496FBA0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89</w:t>
            </w:r>
          </w:p>
        </w:tc>
        <w:tc>
          <w:tcPr>
            <w:tcW w:w="717" w:type="pct"/>
            <w:noWrap/>
            <w:hideMark/>
          </w:tcPr>
          <w:p w14:paraId="5E403911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16</w:t>
            </w:r>
          </w:p>
        </w:tc>
      </w:tr>
      <w:tr w:rsidR="00694A14" w:rsidRPr="000E2AA5" w14:paraId="6E31474B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2C05E636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1,2) (fixed effects)</w:t>
            </w:r>
          </w:p>
        </w:tc>
        <w:tc>
          <w:tcPr>
            <w:tcW w:w="717" w:type="pct"/>
            <w:noWrap/>
            <w:hideMark/>
          </w:tcPr>
          <w:p w14:paraId="795D6A2C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25</w:t>
            </w:r>
          </w:p>
        </w:tc>
        <w:tc>
          <w:tcPr>
            <w:tcW w:w="717" w:type="pct"/>
            <w:noWrap/>
            <w:hideMark/>
          </w:tcPr>
          <w:p w14:paraId="0FBF21E8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56</w:t>
            </w:r>
          </w:p>
        </w:tc>
        <w:tc>
          <w:tcPr>
            <w:tcW w:w="717" w:type="pct"/>
            <w:noWrap/>
            <w:hideMark/>
          </w:tcPr>
          <w:p w14:paraId="328487F1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74</w:t>
            </w:r>
          </w:p>
        </w:tc>
        <w:tc>
          <w:tcPr>
            <w:tcW w:w="717" w:type="pct"/>
            <w:noWrap/>
            <w:hideMark/>
          </w:tcPr>
          <w:p w14:paraId="215FE70B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85</w:t>
            </w:r>
          </w:p>
        </w:tc>
        <w:tc>
          <w:tcPr>
            <w:tcW w:w="717" w:type="pct"/>
            <w:noWrap/>
            <w:hideMark/>
          </w:tcPr>
          <w:p w14:paraId="772F5733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02</w:t>
            </w:r>
          </w:p>
        </w:tc>
      </w:tr>
      <w:tr w:rsidR="00694A14" w:rsidRPr="000E2AA5" w14:paraId="56A7C075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73890D8A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2) (fixed effects)</w:t>
            </w:r>
          </w:p>
        </w:tc>
        <w:tc>
          <w:tcPr>
            <w:tcW w:w="717" w:type="pct"/>
            <w:noWrap/>
            <w:hideMark/>
          </w:tcPr>
          <w:p w14:paraId="6BD96CBA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31</w:t>
            </w:r>
          </w:p>
        </w:tc>
        <w:tc>
          <w:tcPr>
            <w:tcW w:w="717" w:type="pct"/>
            <w:noWrap/>
            <w:hideMark/>
          </w:tcPr>
          <w:p w14:paraId="0F2D16AE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62</w:t>
            </w:r>
          </w:p>
        </w:tc>
        <w:tc>
          <w:tcPr>
            <w:tcW w:w="717" w:type="pct"/>
            <w:noWrap/>
            <w:hideMark/>
          </w:tcPr>
          <w:p w14:paraId="4FCBD578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74</w:t>
            </w:r>
          </w:p>
        </w:tc>
        <w:tc>
          <w:tcPr>
            <w:tcW w:w="717" w:type="pct"/>
            <w:noWrap/>
            <w:hideMark/>
          </w:tcPr>
          <w:p w14:paraId="59C948A4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96</w:t>
            </w:r>
          </w:p>
        </w:tc>
        <w:tc>
          <w:tcPr>
            <w:tcW w:w="717" w:type="pct"/>
            <w:noWrap/>
            <w:hideMark/>
          </w:tcPr>
          <w:p w14:paraId="19F49293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09</w:t>
            </w:r>
          </w:p>
        </w:tc>
      </w:tr>
      <w:tr w:rsidR="00694A14" w:rsidRPr="000E2AA5" w14:paraId="759C7701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7C8F2509" w14:textId="77777777" w:rsidR="00694A14" w:rsidRPr="000E2AA5" w:rsidRDefault="00694A1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2,2) (fixed effects)</w:t>
            </w:r>
          </w:p>
        </w:tc>
        <w:tc>
          <w:tcPr>
            <w:tcW w:w="717" w:type="pct"/>
            <w:noWrap/>
            <w:hideMark/>
          </w:tcPr>
          <w:p w14:paraId="1A8CD6FD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22</w:t>
            </w:r>
          </w:p>
        </w:tc>
        <w:tc>
          <w:tcPr>
            <w:tcW w:w="717" w:type="pct"/>
            <w:noWrap/>
            <w:hideMark/>
          </w:tcPr>
          <w:p w14:paraId="2820602F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53</w:t>
            </w:r>
          </w:p>
        </w:tc>
        <w:tc>
          <w:tcPr>
            <w:tcW w:w="717" w:type="pct"/>
            <w:noWrap/>
            <w:hideMark/>
          </w:tcPr>
          <w:p w14:paraId="7D16AE5B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66</w:t>
            </w:r>
          </w:p>
        </w:tc>
        <w:tc>
          <w:tcPr>
            <w:tcW w:w="717" w:type="pct"/>
            <w:noWrap/>
            <w:hideMark/>
          </w:tcPr>
          <w:p w14:paraId="6A2BDD9B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85</w:t>
            </w:r>
          </w:p>
        </w:tc>
        <w:tc>
          <w:tcPr>
            <w:tcW w:w="717" w:type="pct"/>
            <w:noWrap/>
            <w:hideMark/>
          </w:tcPr>
          <w:p w14:paraId="2FE16996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3.93</w:t>
            </w:r>
          </w:p>
        </w:tc>
      </w:tr>
      <w:tr w:rsidR="00694A14" w:rsidRPr="000E2AA5" w14:paraId="307E1890" w14:textId="77777777" w:rsidTr="003C7959">
        <w:trPr>
          <w:trHeight w:val="288"/>
        </w:trPr>
        <w:tc>
          <w:tcPr>
            <w:tcW w:w="1414" w:type="pct"/>
            <w:noWrap/>
            <w:hideMark/>
          </w:tcPr>
          <w:p w14:paraId="0E8E6790" w14:textId="6CD62A36" w:rsidR="00694A14" w:rsidRPr="000E2AA5" w:rsidRDefault="00B418E0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loglogistic</w:t>
            </w:r>
            <w:r w:rsidR="00694A14" w:rsidRPr="000E2AA5">
              <w:rPr>
                <w:rFonts w:ascii="Trebuchet MS" w:hAnsi="Trebuchet MS"/>
                <w:sz w:val="20"/>
                <w:szCs w:val="20"/>
              </w:rPr>
              <w:t xml:space="preserve"> (fixed effects)</w:t>
            </w:r>
          </w:p>
        </w:tc>
        <w:tc>
          <w:tcPr>
            <w:tcW w:w="717" w:type="pct"/>
            <w:noWrap/>
            <w:hideMark/>
          </w:tcPr>
          <w:p w14:paraId="0827BF15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44</w:t>
            </w:r>
          </w:p>
        </w:tc>
        <w:tc>
          <w:tcPr>
            <w:tcW w:w="717" w:type="pct"/>
            <w:noWrap/>
            <w:hideMark/>
          </w:tcPr>
          <w:p w14:paraId="77DA2BD8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81</w:t>
            </w:r>
          </w:p>
        </w:tc>
        <w:tc>
          <w:tcPr>
            <w:tcW w:w="717" w:type="pct"/>
            <w:noWrap/>
            <w:hideMark/>
          </w:tcPr>
          <w:p w14:paraId="07D0E58C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23</w:t>
            </w:r>
          </w:p>
        </w:tc>
        <w:tc>
          <w:tcPr>
            <w:tcW w:w="717" w:type="pct"/>
            <w:noWrap/>
            <w:hideMark/>
          </w:tcPr>
          <w:p w14:paraId="7402EADF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62</w:t>
            </w:r>
          </w:p>
        </w:tc>
        <w:tc>
          <w:tcPr>
            <w:tcW w:w="717" w:type="pct"/>
            <w:noWrap/>
            <w:hideMark/>
          </w:tcPr>
          <w:p w14:paraId="2EF96400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10</w:t>
            </w:r>
          </w:p>
        </w:tc>
      </w:tr>
      <w:tr w:rsidR="00694A14" w:rsidRPr="000E2AA5" w14:paraId="602F2A1F" w14:textId="77777777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14" w:type="pct"/>
            <w:noWrap/>
            <w:hideMark/>
          </w:tcPr>
          <w:p w14:paraId="70810781" w14:textId="1F473A29" w:rsidR="00694A14" w:rsidRPr="000E2AA5" w:rsidRDefault="00B418E0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lognormal</w:t>
            </w:r>
            <w:r w:rsidR="00694A14" w:rsidRPr="000E2AA5">
              <w:rPr>
                <w:rFonts w:ascii="Trebuchet MS" w:hAnsi="Trebuchet MS"/>
                <w:sz w:val="20"/>
                <w:szCs w:val="20"/>
              </w:rPr>
              <w:t xml:space="preserve"> (fixed effects)</w:t>
            </w:r>
          </w:p>
        </w:tc>
        <w:tc>
          <w:tcPr>
            <w:tcW w:w="717" w:type="pct"/>
            <w:noWrap/>
            <w:hideMark/>
          </w:tcPr>
          <w:p w14:paraId="2109CCBC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1.75</w:t>
            </w:r>
          </w:p>
        </w:tc>
        <w:tc>
          <w:tcPr>
            <w:tcW w:w="717" w:type="pct"/>
            <w:noWrap/>
            <w:hideMark/>
          </w:tcPr>
          <w:p w14:paraId="10001F4B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89</w:t>
            </w:r>
          </w:p>
        </w:tc>
        <w:tc>
          <w:tcPr>
            <w:tcW w:w="717" w:type="pct"/>
            <w:noWrap/>
            <w:hideMark/>
          </w:tcPr>
          <w:p w14:paraId="6FBD2F4C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41</w:t>
            </w:r>
          </w:p>
        </w:tc>
        <w:tc>
          <w:tcPr>
            <w:tcW w:w="717" w:type="pct"/>
            <w:noWrap/>
            <w:hideMark/>
          </w:tcPr>
          <w:p w14:paraId="47CC7982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5.03</w:t>
            </w:r>
          </w:p>
        </w:tc>
        <w:tc>
          <w:tcPr>
            <w:tcW w:w="717" w:type="pct"/>
            <w:noWrap/>
            <w:hideMark/>
          </w:tcPr>
          <w:p w14:paraId="0A5E56A8" w14:textId="77777777" w:rsidR="00694A14" w:rsidRPr="000E2AA5" w:rsidRDefault="00694A1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4.46</w:t>
            </w:r>
          </w:p>
        </w:tc>
      </w:tr>
    </w:tbl>
    <w:p w14:paraId="0984A748" w14:textId="77777777" w:rsidR="00D94EAE" w:rsidRPr="000E2AA5" w:rsidRDefault="00D94EAE" w:rsidP="00D94EAE">
      <w:pPr>
        <w:rPr>
          <w:rFonts w:ascii="Trebuchet MS" w:hAnsi="Trebuchet MS"/>
        </w:rPr>
      </w:pPr>
    </w:p>
    <w:p w14:paraId="32BCBEB0" w14:textId="77777777" w:rsidR="009721D2" w:rsidRPr="000E2AA5" w:rsidRDefault="009721D2">
      <w:pPr>
        <w:rPr>
          <w:rFonts w:ascii="Trebuchet MS" w:hAnsi="Trebuchet MS"/>
          <w:color w:val="333333"/>
          <w:szCs w:val="26"/>
          <w:u w:color="CC0000"/>
        </w:rPr>
      </w:pPr>
      <w:r w:rsidRPr="000E2AA5">
        <w:rPr>
          <w:rFonts w:ascii="Trebuchet MS" w:hAnsi="Trebuchet MS"/>
        </w:rPr>
        <w:br w:type="page"/>
      </w:r>
    </w:p>
    <w:p w14:paraId="6F884957" w14:textId="4DA44A21" w:rsidR="006347A3" w:rsidRPr="000E2AA5" w:rsidRDefault="006347A3" w:rsidP="00235BA5">
      <w:pPr>
        <w:pStyle w:val="Heading3"/>
      </w:pPr>
      <w:bookmarkStart w:id="33" w:name="_Toc127193974"/>
      <w:r w:rsidRPr="000E2AA5">
        <w:lastRenderedPageBreak/>
        <w:t>OS</w:t>
      </w:r>
      <w:bookmarkEnd w:id="33"/>
    </w:p>
    <w:p w14:paraId="7DDFA165" w14:textId="34C90657" w:rsidR="00A73D69" w:rsidRPr="000E2AA5" w:rsidRDefault="00A73D69" w:rsidP="003C7959">
      <w:pPr>
        <w:pStyle w:val="Caption"/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Tabl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Tabl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8</w:t>
      </w:r>
      <w:r w:rsidRPr="000E2AA5">
        <w:rPr>
          <w:rFonts w:ascii="Trebuchet MS" w:hAnsi="Trebuchet MS"/>
        </w:rPr>
        <w:fldChar w:fldCharType="end"/>
      </w:r>
      <w:r w:rsidRPr="000E2AA5">
        <w:rPr>
          <w:rFonts w:ascii="Trebuchet MS" w:hAnsi="Trebuchet MS"/>
        </w:rPr>
        <w:t xml:space="preserve">. </w:t>
      </w:r>
      <w:r w:rsidR="00DD5594" w:rsidRPr="000E2AA5">
        <w:rPr>
          <w:rFonts w:ascii="Trebuchet MS" w:hAnsi="Trebuchet MS"/>
        </w:rPr>
        <w:t xml:space="preserve">Comparison </w:t>
      </w:r>
      <w:r w:rsidR="00F600AC" w:rsidRPr="000E2AA5">
        <w:rPr>
          <w:rFonts w:ascii="Trebuchet MS" w:hAnsi="Trebuchet MS"/>
        </w:rPr>
        <w:t xml:space="preserve">of 2-year </w:t>
      </w:r>
      <w:r w:rsidR="00DD5594" w:rsidRPr="000E2AA5">
        <w:rPr>
          <w:rFonts w:ascii="Trebuchet MS" w:hAnsi="Trebuchet MS"/>
        </w:rPr>
        <w:t xml:space="preserve">survival outcomes between trials and </w:t>
      </w:r>
      <w:r w:rsidR="00225933" w:rsidRPr="000E2AA5">
        <w:rPr>
          <w:rFonts w:ascii="Trebuchet MS" w:hAnsi="Trebuchet MS"/>
        </w:rPr>
        <w:t>NMA models</w:t>
      </w:r>
    </w:p>
    <w:tbl>
      <w:tblPr>
        <w:tblStyle w:val="PharmeritTable2018"/>
        <w:tblW w:w="5000" w:type="pct"/>
        <w:jc w:val="center"/>
        <w:tblLook w:val="04A0" w:firstRow="1" w:lastRow="0" w:firstColumn="1" w:lastColumn="0" w:noHBand="0" w:noVBand="1"/>
      </w:tblPr>
      <w:tblGrid>
        <w:gridCol w:w="1771"/>
        <w:gridCol w:w="1457"/>
        <w:gridCol w:w="1447"/>
        <w:gridCol w:w="1449"/>
        <w:gridCol w:w="1449"/>
        <w:gridCol w:w="1447"/>
      </w:tblGrid>
      <w:tr w:rsidR="00A73D69" w:rsidRPr="000E2AA5" w14:paraId="22010D5C" w14:textId="7EF98F5D" w:rsidTr="003508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3"/>
          <w:jc w:val="center"/>
        </w:trPr>
        <w:tc>
          <w:tcPr>
            <w:tcW w:w="982" w:type="pct"/>
            <w:shd w:val="clear" w:color="auto" w:fill="0D213A"/>
          </w:tcPr>
          <w:p w14:paraId="6330333B" w14:textId="08AD3D35" w:rsidR="00A26ADB" w:rsidRPr="000E2AA5" w:rsidRDefault="00A26ADB">
            <w:pPr>
              <w:rPr>
                <w:rFonts w:ascii="Trebuchet MS" w:hAnsi="Trebuchet MS"/>
                <w:i/>
                <w:color w:val="FFFFFF" w:themeColor="background1"/>
                <w:sz w:val="20"/>
                <w:szCs w:val="20"/>
              </w:rPr>
            </w:pPr>
          </w:p>
        </w:tc>
        <w:tc>
          <w:tcPr>
            <w:tcW w:w="808" w:type="pct"/>
            <w:shd w:val="clear" w:color="auto" w:fill="0D213A"/>
          </w:tcPr>
          <w:p w14:paraId="4B2A4ADB" w14:textId="3DA652BB" w:rsidR="00A26ADB" w:rsidRPr="000E2AA5" w:rsidRDefault="00A26ADB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SUN</w:t>
            </w:r>
          </w:p>
        </w:tc>
        <w:tc>
          <w:tcPr>
            <w:tcW w:w="802" w:type="pct"/>
            <w:shd w:val="clear" w:color="auto" w:fill="0D213A"/>
          </w:tcPr>
          <w:p w14:paraId="33F6FEB8" w14:textId="4685AD7A" w:rsidR="00A26ADB" w:rsidRPr="000E2AA5" w:rsidRDefault="006A670D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PEM + LEN</w:t>
            </w:r>
          </w:p>
        </w:tc>
        <w:tc>
          <w:tcPr>
            <w:tcW w:w="803" w:type="pct"/>
            <w:shd w:val="clear" w:color="auto" w:fill="0D213A"/>
          </w:tcPr>
          <w:p w14:paraId="2596B741" w14:textId="2D996ECB" w:rsidR="00A26ADB" w:rsidRPr="000E2AA5" w:rsidRDefault="00A26ADB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NIV + CAB</w:t>
            </w:r>
          </w:p>
        </w:tc>
        <w:tc>
          <w:tcPr>
            <w:tcW w:w="803" w:type="pct"/>
            <w:shd w:val="clear" w:color="auto" w:fill="0D213A"/>
          </w:tcPr>
          <w:p w14:paraId="45499718" w14:textId="093478C9" w:rsidR="00A26ADB" w:rsidRPr="000E2AA5" w:rsidRDefault="00A26ADB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AVE + AXI</w:t>
            </w:r>
          </w:p>
        </w:tc>
        <w:tc>
          <w:tcPr>
            <w:tcW w:w="802" w:type="pct"/>
            <w:shd w:val="clear" w:color="auto" w:fill="0D213A"/>
          </w:tcPr>
          <w:p w14:paraId="46FDCCCF" w14:textId="5148B6F7" w:rsidR="00A26ADB" w:rsidRPr="000E2AA5" w:rsidRDefault="00A26ADB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PEM + AXI</w:t>
            </w:r>
          </w:p>
        </w:tc>
      </w:tr>
      <w:tr w:rsidR="00A26ADB" w:rsidRPr="000E2AA5" w14:paraId="31AD0B39" w14:textId="2309006A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982" w:type="pct"/>
            <w:shd w:val="clear" w:color="auto" w:fill="D9E4F2" w:themeFill="text2" w:themeFillTint="33"/>
          </w:tcPr>
          <w:p w14:paraId="1D6A469C" w14:textId="30A7BD80" w:rsidR="00A26ADB" w:rsidRPr="000E2AA5" w:rsidRDefault="00A26ADB" w:rsidP="00A26ADB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CLEAR</w:t>
            </w:r>
          </w:p>
        </w:tc>
        <w:tc>
          <w:tcPr>
            <w:tcW w:w="808" w:type="pct"/>
            <w:shd w:val="clear" w:color="auto" w:fill="D9E4F2" w:themeFill="text2" w:themeFillTint="33"/>
          </w:tcPr>
          <w:p w14:paraId="11238D64" w14:textId="4C4DED88" w:rsidR="00A26ADB" w:rsidRPr="000E2AA5" w:rsidRDefault="00A26AD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68.8%</w:t>
            </w:r>
            <w:r w:rsidR="00F600AC" w:rsidRPr="000E2AA5">
              <w:rPr>
                <w:rFonts w:ascii="Trebuchet MS" w:hAnsi="Trebuchet MS"/>
                <w:sz w:val="20"/>
                <w:szCs w:val="20"/>
              </w:rPr>
              <w:t xml:space="preserve"> </w:t>
            </w:r>
            <w:r w:rsidRPr="000E2AA5">
              <w:rPr>
                <w:rFonts w:ascii="Trebuchet MS" w:hAnsi="Trebuchet MS"/>
                <w:sz w:val="20"/>
                <w:szCs w:val="20"/>
              </w:rPr>
              <w:t>(63.8%, 74.3%)</w:t>
            </w:r>
          </w:p>
        </w:tc>
        <w:tc>
          <w:tcPr>
            <w:tcW w:w="802" w:type="pct"/>
            <w:shd w:val="clear" w:color="auto" w:fill="D9E4F2" w:themeFill="text2" w:themeFillTint="33"/>
          </w:tcPr>
          <w:p w14:paraId="7767D64E" w14:textId="43AAADF8" w:rsidR="00A26ADB" w:rsidRPr="000E2AA5" w:rsidRDefault="00A26AD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7.5% (72.8%, 82.5%)</w:t>
            </w:r>
          </w:p>
        </w:tc>
        <w:tc>
          <w:tcPr>
            <w:tcW w:w="803" w:type="pct"/>
            <w:shd w:val="clear" w:color="auto" w:fill="D9E4F2" w:themeFill="text2" w:themeFillTint="33"/>
          </w:tcPr>
          <w:p w14:paraId="659574C1" w14:textId="77777777" w:rsidR="00A26ADB" w:rsidRPr="000E2AA5" w:rsidRDefault="00A26AD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803" w:type="pct"/>
            <w:shd w:val="clear" w:color="auto" w:fill="D9E4F2" w:themeFill="text2" w:themeFillTint="33"/>
          </w:tcPr>
          <w:p w14:paraId="243C12F9" w14:textId="77777777" w:rsidR="00A26ADB" w:rsidRPr="000E2AA5" w:rsidRDefault="00A26AD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802" w:type="pct"/>
            <w:shd w:val="clear" w:color="auto" w:fill="D9E4F2" w:themeFill="text2" w:themeFillTint="33"/>
          </w:tcPr>
          <w:p w14:paraId="2B61B53B" w14:textId="77777777" w:rsidR="00A26ADB" w:rsidRPr="000E2AA5" w:rsidRDefault="00A26AD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</w:tr>
      <w:tr w:rsidR="00A26ADB" w:rsidRPr="000E2AA5" w14:paraId="778D65A6" w14:textId="3A44AE14" w:rsidTr="003C7959">
        <w:trPr>
          <w:jc w:val="center"/>
        </w:trPr>
        <w:tc>
          <w:tcPr>
            <w:tcW w:w="982" w:type="pct"/>
            <w:shd w:val="clear" w:color="auto" w:fill="D9E4F2" w:themeFill="text2" w:themeFillTint="33"/>
          </w:tcPr>
          <w:p w14:paraId="56944DE4" w14:textId="28B8B6BB" w:rsidR="00A26ADB" w:rsidRPr="000E2AA5" w:rsidRDefault="00CC0571" w:rsidP="00A26ADB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CheckMate 9ER</w:t>
            </w:r>
          </w:p>
        </w:tc>
        <w:tc>
          <w:tcPr>
            <w:tcW w:w="808" w:type="pct"/>
            <w:shd w:val="clear" w:color="auto" w:fill="D9E4F2" w:themeFill="text2" w:themeFillTint="33"/>
          </w:tcPr>
          <w:p w14:paraId="127D08E9" w14:textId="1B7202F3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60.2% (55.0%, 65.8%)</w:t>
            </w:r>
          </w:p>
        </w:tc>
        <w:tc>
          <w:tcPr>
            <w:tcW w:w="802" w:type="pct"/>
            <w:shd w:val="clear" w:color="auto" w:fill="D9E4F2" w:themeFill="text2" w:themeFillTint="33"/>
          </w:tcPr>
          <w:p w14:paraId="581602BC" w14:textId="7FE7D9EC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</w:p>
        </w:tc>
        <w:tc>
          <w:tcPr>
            <w:tcW w:w="803" w:type="pct"/>
            <w:shd w:val="clear" w:color="auto" w:fill="D9E4F2" w:themeFill="text2" w:themeFillTint="33"/>
          </w:tcPr>
          <w:p w14:paraId="5F73C65A" w14:textId="291F6F51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0.1% (65.3%, 75.4%)</w:t>
            </w:r>
          </w:p>
        </w:tc>
        <w:tc>
          <w:tcPr>
            <w:tcW w:w="803" w:type="pct"/>
            <w:shd w:val="clear" w:color="auto" w:fill="D9E4F2" w:themeFill="text2" w:themeFillTint="33"/>
          </w:tcPr>
          <w:p w14:paraId="5E2788AD" w14:textId="77777777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</w:p>
        </w:tc>
        <w:tc>
          <w:tcPr>
            <w:tcW w:w="802" w:type="pct"/>
            <w:shd w:val="clear" w:color="auto" w:fill="D9E4F2" w:themeFill="text2" w:themeFillTint="33"/>
          </w:tcPr>
          <w:p w14:paraId="77D6F64D" w14:textId="77777777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</w:p>
        </w:tc>
      </w:tr>
      <w:tr w:rsidR="00A26ADB" w:rsidRPr="000E2AA5" w14:paraId="694ECDE4" w14:textId="24C5CBE2" w:rsidTr="003C7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982" w:type="pct"/>
            <w:shd w:val="clear" w:color="auto" w:fill="D9E4F2" w:themeFill="text2" w:themeFillTint="33"/>
          </w:tcPr>
          <w:p w14:paraId="06819448" w14:textId="738BC9B9" w:rsidR="00A26ADB" w:rsidRPr="000E2AA5" w:rsidRDefault="00A26ADB" w:rsidP="00A26ADB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JAVELIN</w:t>
            </w:r>
          </w:p>
        </w:tc>
        <w:tc>
          <w:tcPr>
            <w:tcW w:w="808" w:type="pct"/>
            <w:shd w:val="clear" w:color="auto" w:fill="D9E4F2" w:themeFill="text2" w:themeFillTint="33"/>
          </w:tcPr>
          <w:p w14:paraId="3422551D" w14:textId="674FD638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60.4% (54.1%, 67.5%)</w:t>
            </w:r>
          </w:p>
        </w:tc>
        <w:tc>
          <w:tcPr>
            <w:tcW w:w="802" w:type="pct"/>
            <w:shd w:val="clear" w:color="auto" w:fill="D9E4F2" w:themeFill="text2" w:themeFillTint="33"/>
          </w:tcPr>
          <w:p w14:paraId="30903AA5" w14:textId="7CDA0027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</w:p>
        </w:tc>
        <w:tc>
          <w:tcPr>
            <w:tcW w:w="803" w:type="pct"/>
            <w:shd w:val="clear" w:color="auto" w:fill="D9E4F2" w:themeFill="text2" w:themeFillTint="33"/>
          </w:tcPr>
          <w:p w14:paraId="2826887C" w14:textId="5244C1E4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</w:p>
        </w:tc>
        <w:tc>
          <w:tcPr>
            <w:tcW w:w="803" w:type="pct"/>
            <w:shd w:val="clear" w:color="auto" w:fill="D9E4F2" w:themeFill="text2" w:themeFillTint="33"/>
          </w:tcPr>
          <w:p w14:paraId="465FE92B" w14:textId="32CF2D0F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64.1% (57.5%, 71.4%)</w:t>
            </w:r>
          </w:p>
        </w:tc>
        <w:tc>
          <w:tcPr>
            <w:tcW w:w="802" w:type="pct"/>
            <w:shd w:val="clear" w:color="auto" w:fill="D9E4F2" w:themeFill="text2" w:themeFillTint="33"/>
          </w:tcPr>
          <w:p w14:paraId="532B73A5" w14:textId="77777777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</w:p>
        </w:tc>
      </w:tr>
      <w:tr w:rsidR="00A26ADB" w:rsidRPr="000E2AA5" w14:paraId="3BC6B9E4" w14:textId="77777777" w:rsidTr="0035080A">
        <w:trPr>
          <w:jc w:val="center"/>
        </w:trPr>
        <w:tc>
          <w:tcPr>
            <w:tcW w:w="982" w:type="pct"/>
            <w:shd w:val="clear" w:color="auto" w:fill="D9E4F2" w:themeFill="text2" w:themeFillTint="33"/>
          </w:tcPr>
          <w:p w14:paraId="0881CB86" w14:textId="51005B22" w:rsidR="00A26ADB" w:rsidRPr="000E2AA5" w:rsidRDefault="00A26ADB" w:rsidP="00A26ADB">
            <w:pPr>
              <w:rPr>
                <w:rFonts w:ascii="Trebuchet MS" w:hAnsi="Trebuchet MS"/>
                <w:color w:val="000000" w:themeColor="text1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KEYNOTE-426</w:t>
            </w:r>
          </w:p>
        </w:tc>
        <w:tc>
          <w:tcPr>
            <w:tcW w:w="808" w:type="pct"/>
            <w:shd w:val="clear" w:color="auto" w:fill="D9E4F2" w:themeFill="text2" w:themeFillTint="33"/>
          </w:tcPr>
          <w:p w14:paraId="76699B15" w14:textId="15B51A85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65.9% (61.5%, 70.5%)</w:t>
            </w:r>
          </w:p>
        </w:tc>
        <w:tc>
          <w:tcPr>
            <w:tcW w:w="802" w:type="pct"/>
            <w:shd w:val="clear" w:color="auto" w:fill="D9E4F2" w:themeFill="text2" w:themeFillTint="33"/>
          </w:tcPr>
          <w:p w14:paraId="4C6F78CD" w14:textId="77777777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</w:p>
        </w:tc>
        <w:tc>
          <w:tcPr>
            <w:tcW w:w="803" w:type="pct"/>
            <w:shd w:val="clear" w:color="auto" w:fill="D9E4F2" w:themeFill="text2" w:themeFillTint="33"/>
          </w:tcPr>
          <w:p w14:paraId="6B7A3A32" w14:textId="77777777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</w:p>
        </w:tc>
        <w:tc>
          <w:tcPr>
            <w:tcW w:w="803" w:type="pct"/>
            <w:shd w:val="clear" w:color="auto" w:fill="D9E4F2" w:themeFill="text2" w:themeFillTint="33"/>
          </w:tcPr>
          <w:p w14:paraId="4B177551" w14:textId="77777777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</w:p>
        </w:tc>
        <w:tc>
          <w:tcPr>
            <w:tcW w:w="802" w:type="pct"/>
            <w:shd w:val="clear" w:color="auto" w:fill="D9E4F2" w:themeFill="text2" w:themeFillTint="33"/>
          </w:tcPr>
          <w:p w14:paraId="5DFC86A8" w14:textId="5FC71AC2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4.5% (70.5%, 78.8%)</w:t>
            </w:r>
          </w:p>
        </w:tc>
      </w:tr>
      <w:tr w:rsidR="00A26ADB" w:rsidRPr="000E2AA5" w14:paraId="29BE4BE4" w14:textId="77777777" w:rsidTr="003508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982" w:type="pct"/>
          </w:tcPr>
          <w:p w14:paraId="5EA8168C" w14:textId="745A7863" w:rsidR="00A26ADB" w:rsidRPr="000E2AA5" w:rsidRDefault="00A26ADB" w:rsidP="00A26ADB">
            <w:pPr>
              <w:rPr>
                <w:rFonts w:ascii="Trebuchet MS" w:hAnsi="Trebuchet MS"/>
                <w:color w:val="000000" w:themeColor="text1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) (fixed effects)</w:t>
            </w:r>
          </w:p>
        </w:tc>
        <w:tc>
          <w:tcPr>
            <w:tcW w:w="808" w:type="pct"/>
          </w:tcPr>
          <w:p w14:paraId="7175D11F" w14:textId="4DC96E17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8.49%</w:t>
            </w:r>
          </w:p>
        </w:tc>
        <w:tc>
          <w:tcPr>
            <w:tcW w:w="802" w:type="pct"/>
          </w:tcPr>
          <w:p w14:paraId="4FE4916A" w14:textId="6DD062B7" w:rsidR="00A26ADB" w:rsidRPr="000E2AA5" w:rsidRDefault="00CC4437" w:rsidP="00CC4437">
            <w:pPr>
              <w:jc w:val="center"/>
              <w:rPr>
                <w:rFonts w:ascii="Trebuchet MS" w:hAnsi="Trebuchet MS"/>
                <w:b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17.06%</w:t>
            </w:r>
          </w:p>
        </w:tc>
        <w:tc>
          <w:tcPr>
            <w:tcW w:w="803" w:type="pct"/>
          </w:tcPr>
          <w:p w14:paraId="0EAB72CB" w14:textId="3A26217D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0.54%</w:t>
            </w:r>
          </w:p>
        </w:tc>
        <w:tc>
          <w:tcPr>
            <w:tcW w:w="803" w:type="pct"/>
          </w:tcPr>
          <w:p w14:paraId="625F7CB5" w14:textId="63DF7E04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62.83%</w:t>
            </w:r>
          </w:p>
        </w:tc>
        <w:tc>
          <w:tcPr>
            <w:tcW w:w="802" w:type="pct"/>
          </w:tcPr>
          <w:p w14:paraId="044016FB" w14:textId="0FF255D8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69.92%</w:t>
            </w:r>
          </w:p>
        </w:tc>
      </w:tr>
      <w:tr w:rsidR="00A26ADB" w:rsidRPr="000E2AA5" w14:paraId="736EEE7E" w14:textId="77777777" w:rsidTr="0035080A">
        <w:trPr>
          <w:jc w:val="center"/>
        </w:trPr>
        <w:tc>
          <w:tcPr>
            <w:tcW w:w="982" w:type="pct"/>
          </w:tcPr>
          <w:p w14:paraId="0D0ECA1E" w14:textId="5ED3F2A5" w:rsidR="00A26ADB" w:rsidRPr="000E2AA5" w:rsidRDefault="00A26ADB" w:rsidP="00A26ADB">
            <w:pPr>
              <w:rPr>
                <w:rFonts w:ascii="Trebuchet MS" w:hAnsi="Trebuchet MS"/>
                <w:color w:val="000000" w:themeColor="text1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) (fixed effects)</w:t>
            </w:r>
          </w:p>
        </w:tc>
        <w:tc>
          <w:tcPr>
            <w:tcW w:w="808" w:type="pct"/>
          </w:tcPr>
          <w:p w14:paraId="0B6C9E31" w14:textId="0410801B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9.42%</w:t>
            </w:r>
          </w:p>
        </w:tc>
        <w:tc>
          <w:tcPr>
            <w:tcW w:w="802" w:type="pct"/>
          </w:tcPr>
          <w:p w14:paraId="60FD879A" w14:textId="080F4F53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68.67%</w:t>
            </w:r>
          </w:p>
        </w:tc>
        <w:tc>
          <w:tcPr>
            <w:tcW w:w="803" w:type="pct"/>
          </w:tcPr>
          <w:p w14:paraId="79481BEC" w14:textId="4E62C984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0.67%</w:t>
            </w:r>
          </w:p>
        </w:tc>
        <w:tc>
          <w:tcPr>
            <w:tcW w:w="803" w:type="pct"/>
          </w:tcPr>
          <w:p w14:paraId="5E642C09" w14:textId="3ED9A6CB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66.26%</w:t>
            </w:r>
          </w:p>
        </w:tc>
        <w:tc>
          <w:tcPr>
            <w:tcW w:w="802" w:type="pct"/>
          </w:tcPr>
          <w:p w14:paraId="43FA467C" w14:textId="3EE08B6B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0.85%</w:t>
            </w:r>
          </w:p>
        </w:tc>
      </w:tr>
      <w:tr w:rsidR="00A26ADB" w:rsidRPr="000E2AA5" w14:paraId="76AF12F0" w14:textId="77777777" w:rsidTr="003508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982" w:type="pct"/>
          </w:tcPr>
          <w:p w14:paraId="558D5AE4" w14:textId="47516143" w:rsidR="00A26ADB" w:rsidRPr="000E2AA5" w:rsidRDefault="00A26ADB" w:rsidP="00A26ADB">
            <w:pPr>
              <w:rPr>
                <w:rFonts w:ascii="Trebuchet MS" w:hAnsi="Trebuchet MS"/>
                <w:color w:val="000000" w:themeColor="text1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) (fixed effects)</w:t>
            </w:r>
          </w:p>
        </w:tc>
        <w:tc>
          <w:tcPr>
            <w:tcW w:w="808" w:type="pct"/>
          </w:tcPr>
          <w:p w14:paraId="2AE4D098" w14:textId="180D1591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9.56%</w:t>
            </w:r>
          </w:p>
        </w:tc>
        <w:tc>
          <w:tcPr>
            <w:tcW w:w="802" w:type="pct"/>
          </w:tcPr>
          <w:p w14:paraId="2723230C" w14:textId="4901276E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0.17%</w:t>
            </w:r>
          </w:p>
        </w:tc>
        <w:tc>
          <w:tcPr>
            <w:tcW w:w="803" w:type="pct"/>
          </w:tcPr>
          <w:p w14:paraId="0A04564F" w14:textId="4C5272F0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0.85%</w:t>
            </w:r>
          </w:p>
        </w:tc>
        <w:tc>
          <w:tcPr>
            <w:tcW w:w="803" w:type="pct"/>
          </w:tcPr>
          <w:p w14:paraId="636FCB18" w14:textId="12104213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66.50%</w:t>
            </w:r>
          </w:p>
        </w:tc>
        <w:tc>
          <w:tcPr>
            <w:tcW w:w="802" w:type="pct"/>
          </w:tcPr>
          <w:p w14:paraId="52CF52FA" w14:textId="14C38110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1.32%</w:t>
            </w:r>
          </w:p>
        </w:tc>
      </w:tr>
      <w:tr w:rsidR="00A26ADB" w:rsidRPr="000E2AA5" w14:paraId="57DACF02" w14:textId="77777777" w:rsidTr="0035080A">
        <w:trPr>
          <w:jc w:val="center"/>
        </w:trPr>
        <w:tc>
          <w:tcPr>
            <w:tcW w:w="982" w:type="pct"/>
          </w:tcPr>
          <w:p w14:paraId="1A1F3419" w14:textId="2B3AF218" w:rsidR="00A26ADB" w:rsidRPr="000E2AA5" w:rsidRDefault="00A26ADB" w:rsidP="00A26ADB">
            <w:pPr>
              <w:rPr>
                <w:rFonts w:ascii="Trebuchet MS" w:hAnsi="Trebuchet MS"/>
                <w:color w:val="000000" w:themeColor="text1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) (fixed effects)</w:t>
            </w:r>
          </w:p>
        </w:tc>
        <w:tc>
          <w:tcPr>
            <w:tcW w:w="808" w:type="pct"/>
          </w:tcPr>
          <w:p w14:paraId="3A1E6BB0" w14:textId="0F664DCD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9.60%</w:t>
            </w:r>
          </w:p>
        </w:tc>
        <w:tc>
          <w:tcPr>
            <w:tcW w:w="802" w:type="pct"/>
          </w:tcPr>
          <w:p w14:paraId="3C161927" w14:textId="62C36519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0.33%</w:t>
            </w:r>
          </w:p>
        </w:tc>
        <w:tc>
          <w:tcPr>
            <w:tcW w:w="803" w:type="pct"/>
          </w:tcPr>
          <w:p w14:paraId="36CFBB52" w14:textId="7D0A4FB0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1.11%</w:t>
            </w:r>
          </w:p>
        </w:tc>
        <w:tc>
          <w:tcPr>
            <w:tcW w:w="803" w:type="pct"/>
          </w:tcPr>
          <w:p w14:paraId="5A51FD92" w14:textId="0FA00A74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66.38%</w:t>
            </w:r>
          </w:p>
        </w:tc>
        <w:tc>
          <w:tcPr>
            <w:tcW w:w="802" w:type="pct"/>
          </w:tcPr>
          <w:p w14:paraId="1679C081" w14:textId="09BDACD5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1.64%</w:t>
            </w:r>
          </w:p>
        </w:tc>
      </w:tr>
      <w:tr w:rsidR="00A26ADB" w:rsidRPr="000E2AA5" w14:paraId="6F2FF27F" w14:textId="77777777" w:rsidTr="003508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982" w:type="pct"/>
          </w:tcPr>
          <w:p w14:paraId="3EE4BAA1" w14:textId="4C9C0CB1" w:rsidR="00A26ADB" w:rsidRPr="000E2AA5" w:rsidRDefault="00A26ADB" w:rsidP="00A26ADB">
            <w:pPr>
              <w:rPr>
                <w:rFonts w:ascii="Trebuchet MS" w:hAnsi="Trebuchet MS"/>
                <w:color w:val="000000" w:themeColor="text1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.5) (fixed effects)</w:t>
            </w:r>
          </w:p>
        </w:tc>
        <w:tc>
          <w:tcPr>
            <w:tcW w:w="808" w:type="pct"/>
          </w:tcPr>
          <w:p w14:paraId="67D89611" w14:textId="199FCDAD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9.58%</w:t>
            </w:r>
          </w:p>
        </w:tc>
        <w:tc>
          <w:tcPr>
            <w:tcW w:w="802" w:type="pct"/>
          </w:tcPr>
          <w:p w14:paraId="7B01F35F" w14:textId="22A2247D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0.23%</w:t>
            </w:r>
          </w:p>
        </w:tc>
        <w:tc>
          <w:tcPr>
            <w:tcW w:w="803" w:type="pct"/>
          </w:tcPr>
          <w:p w14:paraId="14E2849E" w14:textId="415EA38E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1.44%</w:t>
            </w:r>
          </w:p>
        </w:tc>
        <w:tc>
          <w:tcPr>
            <w:tcW w:w="803" w:type="pct"/>
          </w:tcPr>
          <w:p w14:paraId="510653AD" w14:textId="66B557C0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66.23%</w:t>
            </w:r>
          </w:p>
        </w:tc>
        <w:tc>
          <w:tcPr>
            <w:tcW w:w="802" w:type="pct"/>
          </w:tcPr>
          <w:p w14:paraId="7AC4E91D" w14:textId="55F4406F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1.65%</w:t>
            </w:r>
          </w:p>
        </w:tc>
      </w:tr>
      <w:tr w:rsidR="00A26ADB" w:rsidRPr="000E2AA5" w14:paraId="537F81AD" w14:textId="77777777" w:rsidTr="0035080A">
        <w:trPr>
          <w:jc w:val="center"/>
        </w:trPr>
        <w:tc>
          <w:tcPr>
            <w:tcW w:w="982" w:type="pct"/>
          </w:tcPr>
          <w:p w14:paraId="223F6B66" w14:textId="1658BA71" w:rsidR="00A26ADB" w:rsidRPr="000E2AA5" w:rsidRDefault="00A26ADB" w:rsidP="00A26ADB">
            <w:pPr>
              <w:rPr>
                <w:rFonts w:ascii="Trebuchet MS" w:hAnsi="Trebuchet MS"/>
                <w:color w:val="000000" w:themeColor="text1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1) (fixed effects)</w:t>
            </w:r>
          </w:p>
        </w:tc>
        <w:tc>
          <w:tcPr>
            <w:tcW w:w="808" w:type="pct"/>
          </w:tcPr>
          <w:p w14:paraId="7607E7E4" w14:textId="64F54BE7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9.61%</w:t>
            </w:r>
          </w:p>
        </w:tc>
        <w:tc>
          <w:tcPr>
            <w:tcW w:w="802" w:type="pct"/>
          </w:tcPr>
          <w:p w14:paraId="28580CBE" w14:textId="316DC85E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0.24%</w:t>
            </w:r>
          </w:p>
        </w:tc>
        <w:tc>
          <w:tcPr>
            <w:tcW w:w="803" w:type="pct"/>
          </w:tcPr>
          <w:p w14:paraId="54ED92B0" w14:textId="5BAC83C1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1.80%</w:t>
            </w:r>
          </w:p>
        </w:tc>
        <w:tc>
          <w:tcPr>
            <w:tcW w:w="803" w:type="pct"/>
          </w:tcPr>
          <w:p w14:paraId="39215696" w14:textId="04477981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66.08%</w:t>
            </w:r>
          </w:p>
        </w:tc>
        <w:tc>
          <w:tcPr>
            <w:tcW w:w="802" w:type="pct"/>
          </w:tcPr>
          <w:p w14:paraId="4F037A81" w14:textId="450CFD0A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1.49%</w:t>
            </w:r>
          </w:p>
        </w:tc>
      </w:tr>
      <w:tr w:rsidR="00A26ADB" w:rsidRPr="000E2AA5" w14:paraId="6A23E9A5" w14:textId="77777777" w:rsidTr="003508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982" w:type="pct"/>
          </w:tcPr>
          <w:p w14:paraId="02FFC01E" w14:textId="649E5E6F" w:rsidR="00A26ADB" w:rsidRPr="000E2AA5" w:rsidRDefault="00B418E0" w:rsidP="00A26ADB">
            <w:pPr>
              <w:rPr>
                <w:rFonts w:ascii="Trebuchet MS" w:hAnsi="Trebuchet MS"/>
                <w:color w:val="000000" w:themeColor="text1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loglogistic</w:t>
            </w:r>
            <w:r w:rsidR="00A26ADB" w:rsidRPr="000E2AA5">
              <w:rPr>
                <w:rFonts w:ascii="Trebuchet MS" w:hAnsi="Trebuchet MS"/>
                <w:sz w:val="20"/>
                <w:szCs w:val="20"/>
              </w:rPr>
              <w:t xml:space="preserve"> (fixed effects)</w:t>
            </w:r>
          </w:p>
        </w:tc>
        <w:tc>
          <w:tcPr>
            <w:tcW w:w="808" w:type="pct"/>
          </w:tcPr>
          <w:p w14:paraId="2879E124" w14:textId="0BC5C8E6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9.40%</w:t>
            </w:r>
          </w:p>
        </w:tc>
        <w:tc>
          <w:tcPr>
            <w:tcW w:w="802" w:type="pct"/>
          </w:tcPr>
          <w:p w14:paraId="66BEFC4B" w14:textId="3DB8C817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66.67%</w:t>
            </w:r>
          </w:p>
        </w:tc>
        <w:tc>
          <w:tcPr>
            <w:tcW w:w="803" w:type="pct"/>
          </w:tcPr>
          <w:p w14:paraId="47E1AE66" w14:textId="74E0FE75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0.75%</w:t>
            </w:r>
          </w:p>
        </w:tc>
        <w:tc>
          <w:tcPr>
            <w:tcW w:w="803" w:type="pct"/>
          </w:tcPr>
          <w:p w14:paraId="37EC6123" w14:textId="768EC21E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63.60%</w:t>
            </w:r>
          </w:p>
        </w:tc>
        <w:tc>
          <w:tcPr>
            <w:tcW w:w="802" w:type="pct"/>
          </w:tcPr>
          <w:p w14:paraId="02574CA4" w14:textId="5DB9DD3A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67.86%</w:t>
            </w:r>
          </w:p>
        </w:tc>
      </w:tr>
      <w:tr w:rsidR="00A26ADB" w:rsidRPr="000E2AA5" w14:paraId="26819A24" w14:textId="77777777" w:rsidTr="0035080A">
        <w:trPr>
          <w:jc w:val="center"/>
        </w:trPr>
        <w:tc>
          <w:tcPr>
            <w:tcW w:w="982" w:type="pct"/>
          </w:tcPr>
          <w:p w14:paraId="06FBACF0" w14:textId="2A99B4F9" w:rsidR="00A26ADB" w:rsidRPr="000E2AA5" w:rsidRDefault="00B418E0" w:rsidP="00A26ADB">
            <w:pPr>
              <w:rPr>
                <w:rFonts w:ascii="Trebuchet MS" w:hAnsi="Trebuchet MS"/>
                <w:color w:val="000000" w:themeColor="text1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lognormal</w:t>
            </w:r>
            <w:r w:rsidR="00A26ADB" w:rsidRPr="000E2AA5">
              <w:rPr>
                <w:rFonts w:ascii="Trebuchet MS" w:hAnsi="Trebuchet MS"/>
                <w:sz w:val="20"/>
                <w:szCs w:val="20"/>
              </w:rPr>
              <w:t xml:space="preserve"> (fixed effects)</w:t>
            </w:r>
          </w:p>
        </w:tc>
        <w:tc>
          <w:tcPr>
            <w:tcW w:w="808" w:type="pct"/>
          </w:tcPr>
          <w:p w14:paraId="002637C0" w14:textId="57D854D5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59.49%</w:t>
            </w:r>
          </w:p>
        </w:tc>
        <w:tc>
          <w:tcPr>
            <w:tcW w:w="802" w:type="pct"/>
          </w:tcPr>
          <w:p w14:paraId="55357BF1" w14:textId="213B4792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68.23%</w:t>
            </w:r>
          </w:p>
        </w:tc>
        <w:tc>
          <w:tcPr>
            <w:tcW w:w="803" w:type="pct"/>
          </w:tcPr>
          <w:p w14:paraId="7FE0B96B" w14:textId="7A357DDC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70.27%</w:t>
            </w:r>
          </w:p>
        </w:tc>
        <w:tc>
          <w:tcPr>
            <w:tcW w:w="803" w:type="pct"/>
          </w:tcPr>
          <w:p w14:paraId="6B364989" w14:textId="712A483F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64.19%</w:t>
            </w:r>
          </w:p>
        </w:tc>
        <w:tc>
          <w:tcPr>
            <w:tcW w:w="802" w:type="pct"/>
          </w:tcPr>
          <w:p w14:paraId="1CAFFCCA" w14:textId="7E22854E" w:rsidR="00A26ADB" w:rsidRPr="000E2AA5" w:rsidRDefault="00A26ADB">
            <w:pPr>
              <w:jc w:val="center"/>
              <w:rPr>
                <w:rFonts w:ascii="Trebuchet MS" w:hAnsi="Trebuchet MS"/>
                <w:b/>
                <w:bCs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67.70%</w:t>
            </w:r>
          </w:p>
        </w:tc>
      </w:tr>
    </w:tbl>
    <w:p w14:paraId="6A29693D" w14:textId="77777777" w:rsidR="001D0839" w:rsidRPr="000E2AA5" w:rsidRDefault="001D0839">
      <w:pPr>
        <w:rPr>
          <w:rFonts w:ascii="Trebuchet MS" w:hAnsi="Trebuchet MS"/>
        </w:rPr>
      </w:pPr>
    </w:p>
    <w:p w14:paraId="395D9DBA" w14:textId="77777777" w:rsidR="009721D2" w:rsidRPr="000E2AA5" w:rsidRDefault="009721D2">
      <w:pPr>
        <w:rPr>
          <w:rFonts w:ascii="Trebuchet MS" w:hAnsi="Trebuchet MS"/>
          <w:b/>
          <w:bCs/>
        </w:rPr>
      </w:pPr>
      <w:r w:rsidRPr="000E2AA5">
        <w:rPr>
          <w:rFonts w:ascii="Trebuchet MS" w:hAnsi="Trebuchet MS"/>
        </w:rPr>
        <w:br w:type="page"/>
      </w:r>
    </w:p>
    <w:p w14:paraId="1C5A35DB" w14:textId="0F8B4A7B" w:rsidR="00F600AC" w:rsidRPr="000E2AA5" w:rsidRDefault="00F600AC" w:rsidP="00F600AC">
      <w:pPr>
        <w:pStyle w:val="Caption"/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lastRenderedPageBreak/>
        <w:t xml:space="preserve">Tabl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Tabl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9</w:t>
      </w:r>
      <w:r w:rsidRPr="000E2AA5">
        <w:rPr>
          <w:rFonts w:ascii="Trebuchet MS" w:hAnsi="Trebuchet MS"/>
        </w:rPr>
        <w:fldChar w:fldCharType="end"/>
      </w:r>
      <w:r w:rsidRPr="000E2AA5">
        <w:rPr>
          <w:rFonts w:ascii="Trebuchet MS" w:hAnsi="Trebuchet MS"/>
        </w:rPr>
        <w:t xml:space="preserve">. Comparison of median survival outcomes between trials and NMA models </w:t>
      </w:r>
    </w:p>
    <w:tbl>
      <w:tblPr>
        <w:tblStyle w:val="PharmeritTable2018"/>
        <w:tblW w:w="5387" w:type="pct"/>
        <w:tblLook w:val="04A0" w:firstRow="1" w:lastRow="0" w:firstColumn="1" w:lastColumn="0" w:noHBand="0" w:noVBand="1"/>
      </w:tblPr>
      <w:tblGrid>
        <w:gridCol w:w="2541"/>
        <w:gridCol w:w="1435"/>
        <w:gridCol w:w="1434"/>
        <w:gridCol w:w="1436"/>
        <w:gridCol w:w="1436"/>
        <w:gridCol w:w="1436"/>
      </w:tblGrid>
      <w:tr w:rsidR="00B418E0" w:rsidRPr="000E2AA5" w14:paraId="0DC218FC" w14:textId="77777777" w:rsidTr="003508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3"/>
        </w:trPr>
        <w:tc>
          <w:tcPr>
            <w:tcW w:w="1307" w:type="pct"/>
            <w:shd w:val="clear" w:color="auto" w:fill="0D213A"/>
          </w:tcPr>
          <w:p w14:paraId="4BD0DA57" w14:textId="030C19ED" w:rsidR="002F4971" w:rsidRPr="000E2AA5" w:rsidRDefault="002F4971" w:rsidP="002F4971">
            <w:pPr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</w:p>
        </w:tc>
        <w:tc>
          <w:tcPr>
            <w:tcW w:w="738" w:type="pct"/>
            <w:shd w:val="clear" w:color="auto" w:fill="0D213A"/>
          </w:tcPr>
          <w:p w14:paraId="265515E5" w14:textId="700BD08D" w:rsidR="002F4971" w:rsidRPr="000E2AA5" w:rsidRDefault="002F4971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SUN</w:t>
            </w:r>
          </w:p>
        </w:tc>
        <w:tc>
          <w:tcPr>
            <w:tcW w:w="738" w:type="pct"/>
            <w:shd w:val="clear" w:color="auto" w:fill="0D213A"/>
          </w:tcPr>
          <w:p w14:paraId="2935C750" w14:textId="0B37A043" w:rsidR="002F4971" w:rsidRPr="000E2AA5" w:rsidRDefault="006A670D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PEM + LEN</w:t>
            </w:r>
          </w:p>
        </w:tc>
        <w:tc>
          <w:tcPr>
            <w:tcW w:w="739" w:type="pct"/>
            <w:shd w:val="clear" w:color="auto" w:fill="0D213A"/>
          </w:tcPr>
          <w:p w14:paraId="0F2C08BB" w14:textId="6711DC25" w:rsidR="002F4971" w:rsidRPr="000E2AA5" w:rsidRDefault="002F4971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NIV + CAB</w:t>
            </w:r>
          </w:p>
        </w:tc>
        <w:tc>
          <w:tcPr>
            <w:tcW w:w="739" w:type="pct"/>
            <w:shd w:val="clear" w:color="auto" w:fill="0D213A"/>
          </w:tcPr>
          <w:p w14:paraId="2757980C" w14:textId="42008404" w:rsidR="002F4971" w:rsidRPr="000E2AA5" w:rsidRDefault="002F4971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AVE + AXI</w:t>
            </w:r>
          </w:p>
        </w:tc>
        <w:tc>
          <w:tcPr>
            <w:tcW w:w="739" w:type="pct"/>
            <w:shd w:val="clear" w:color="auto" w:fill="0D213A"/>
          </w:tcPr>
          <w:p w14:paraId="6670BAFB" w14:textId="53782E85" w:rsidR="002F4971" w:rsidRPr="000E2AA5" w:rsidRDefault="002F4971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PEM + AXI</w:t>
            </w:r>
          </w:p>
        </w:tc>
      </w:tr>
      <w:tr w:rsidR="00306D1F" w:rsidRPr="000E2AA5" w14:paraId="4DA8427F" w14:textId="77777777" w:rsidTr="003508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307" w:type="pct"/>
            <w:shd w:val="clear" w:color="auto" w:fill="D9E4F2" w:themeFill="text2" w:themeFillTint="33"/>
            <w:noWrap/>
            <w:hideMark/>
          </w:tcPr>
          <w:p w14:paraId="66C3DBCA" w14:textId="037F6F6A" w:rsidR="000576B4" w:rsidRPr="000E2AA5" w:rsidRDefault="000576B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CLEAR</w:t>
            </w:r>
          </w:p>
        </w:tc>
        <w:tc>
          <w:tcPr>
            <w:tcW w:w="738" w:type="pct"/>
            <w:shd w:val="clear" w:color="auto" w:fill="D9E4F2" w:themeFill="text2" w:themeFillTint="33"/>
            <w:noWrap/>
            <w:hideMark/>
          </w:tcPr>
          <w:p w14:paraId="165FB315" w14:textId="77777777" w:rsidR="00F413DF" w:rsidRPr="000E2AA5" w:rsidRDefault="000576B4" w:rsidP="000576B4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 xml:space="preserve">NA </w:t>
            </w:r>
          </w:p>
          <w:p w14:paraId="02D3CD05" w14:textId="1569C964" w:rsidR="000576B4" w:rsidRPr="000E2AA5" w:rsidRDefault="000576B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(NA, NA)</w:t>
            </w:r>
          </w:p>
        </w:tc>
        <w:tc>
          <w:tcPr>
            <w:tcW w:w="738" w:type="pct"/>
            <w:shd w:val="clear" w:color="auto" w:fill="D9E4F2" w:themeFill="text2" w:themeFillTint="33"/>
            <w:noWrap/>
            <w:hideMark/>
          </w:tcPr>
          <w:p w14:paraId="25319069" w14:textId="77777777" w:rsidR="00EC784E" w:rsidRPr="000E2AA5" w:rsidRDefault="000576B4" w:rsidP="000576B4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 xml:space="preserve">NA </w:t>
            </w:r>
          </w:p>
          <w:p w14:paraId="126CFD3B" w14:textId="091FD4C0" w:rsidR="000576B4" w:rsidRPr="000E2AA5" w:rsidRDefault="000576B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(32.6, NA)</w:t>
            </w:r>
          </w:p>
        </w:tc>
        <w:tc>
          <w:tcPr>
            <w:tcW w:w="739" w:type="pct"/>
            <w:shd w:val="clear" w:color="auto" w:fill="D9E4F2" w:themeFill="text2" w:themeFillTint="33"/>
            <w:noWrap/>
            <w:hideMark/>
          </w:tcPr>
          <w:p w14:paraId="7A3B6DB0" w14:textId="49714D54" w:rsidR="000576B4" w:rsidRPr="000E2AA5" w:rsidRDefault="000576B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39" w:type="pct"/>
            <w:shd w:val="clear" w:color="auto" w:fill="D9E4F2" w:themeFill="text2" w:themeFillTint="33"/>
            <w:noWrap/>
            <w:hideMark/>
          </w:tcPr>
          <w:p w14:paraId="54EC050D" w14:textId="77777777" w:rsidR="000576B4" w:rsidRPr="000E2AA5" w:rsidRDefault="000576B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39" w:type="pct"/>
            <w:shd w:val="clear" w:color="auto" w:fill="D9E4F2" w:themeFill="text2" w:themeFillTint="33"/>
            <w:noWrap/>
            <w:hideMark/>
          </w:tcPr>
          <w:p w14:paraId="7D8AB755" w14:textId="77777777" w:rsidR="000576B4" w:rsidRPr="000E2AA5" w:rsidRDefault="000576B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</w:tr>
      <w:tr w:rsidR="00306D1F" w:rsidRPr="000E2AA5" w14:paraId="0B7CFC3E" w14:textId="77777777" w:rsidTr="0035080A">
        <w:trPr>
          <w:trHeight w:val="288"/>
        </w:trPr>
        <w:tc>
          <w:tcPr>
            <w:tcW w:w="1307" w:type="pct"/>
            <w:shd w:val="clear" w:color="auto" w:fill="D9E4F2" w:themeFill="text2" w:themeFillTint="33"/>
            <w:noWrap/>
          </w:tcPr>
          <w:p w14:paraId="34B83810" w14:textId="245D38B4" w:rsidR="000576B4" w:rsidRPr="000E2AA5" w:rsidRDefault="00CC0571" w:rsidP="000576B4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CheckMate 9ER</w:t>
            </w:r>
          </w:p>
        </w:tc>
        <w:tc>
          <w:tcPr>
            <w:tcW w:w="738" w:type="pct"/>
            <w:shd w:val="clear" w:color="auto" w:fill="D9E4F2" w:themeFill="text2" w:themeFillTint="33"/>
            <w:noWrap/>
          </w:tcPr>
          <w:p w14:paraId="12D41522" w14:textId="77777777" w:rsidR="00F413DF" w:rsidRPr="000E2AA5" w:rsidRDefault="000576B4" w:rsidP="000576B4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 xml:space="preserve">33.0 </w:t>
            </w:r>
          </w:p>
          <w:p w14:paraId="1A4B99CA" w14:textId="7065F77B" w:rsidR="000576B4" w:rsidRPr="000E2AA5" w:rsidRDefault="000576B4" w:rsidP="000576B4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(29.0, NA)</w:t>
            </w:r>
          </w:p>
        </w:tc>
        <w:tc>
          <w:tcPr>
            <w:tcW w:w="738" w:type="pct"/>
            <w:shd w:val="clear" w:color="auto" w:fill="D9E4F2" w:themeFill="text2" w:themeFillTint="33"/>
            <w:noWrap/>
          </w:tcPr>
          <w:p w14:paraId="61579FA7" w14:textId="77777777" w:rsidR="000576B4" w:rsidRPr="000E2AA5" w:rsidRDefault="000576B4" w:rsidP="000576B4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39" w:type="pct"/>
            <w:shd w:val="clear" w:color="auto" w:fill="D9E4F2" w:themeFill="text2" w:themeFillTint="33"/>
            <w:noWrap/>
          </w:tcPr>
          <w:p w14:paraId="69D3956C" w14:textId="77777777" w:rsidR="00EC784E" w:rsidRPr="000E2AA5" w:rsidRDefault="000576B4" w:rsidP="000576B4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 xml:space="preserve">36.1 </w:t>
            </w:r>
          </w:p>
          <w:p w14:paraId="7994B3E0" w14:textId="797DCAA2" w:rsidR="000576B4" w:rsidRPr="000E2AA5" w:rsidRDefault="000576B4" w:rsidP="000576B4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(35.5, NA)</w:t>
            </w:r>
          </w:p>
        </w:tc>
        <w:tc>
          <w:tcPr>
            <w:tcW w:w="739" w:type="pct"/>
            <w:shd w:val="clear" w:color="auto" w:fill="D9E4F2" w:themeFill="text2" w:themeFillTint="33"/>
            <w:noWrap/>
          </w:tcPr>
          <w:p w14:paraId="58C5979A" w14:textId="77777777" w:rsidR="000576B4" w:rsidRPr="000E2AA5" w:rsidRDefault="000576B4" w:rsidP="000576B4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39" w:type="pct"/>
            <w:shd w:val="clear" w:color="auto" w:fill="D9E4F2" w:themeFill="text2" w:themeFillTint="33"/>
            <w:noWrap/>
          </w:tcPr>
          <w:p w14:paraId="2F55D945" w14:textId="77777777" w:rsidR="000576B4" w:rsidRPr="000E2AA5" w:rsidRDefault="000576B4" w:rsidP="000576B4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</w:tr>
      <w:tr w:rsidR="00306D1F" w:rsidRPr="000E2AA5" w14:paraId="4137A6C0" w14:textId="77777777" w:rsidTr="003508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307" w:type="pct"/>
            <w:shd w:val="clear" w:color="auto" w:fill="D9E4F2" w:themeFill="text2" w:themeFillTint="33"/>
            <w:noWrap/>
            <w:hideMark/>
          </w:tcPr>
          <w:p w14:paraId="4B0BDD79" w14:textId="77777777" w:rsidR="000576B4" w:rsidRPr="000E2AA5" w:rsidRDefault="000576B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JAVELIN</w:t>
            </w:r>
          </w:p>
        </w:tc>
        <w:tc>
          <w:tcPr>
            <w:tcW w:w="738" w:type="pct"/>
            <w:shd w:val="clear" w:color="auto" w:fill="D9E4F2" w:themeFill="text2" w:themeFillTint="33"/>
            <w:noWrap/>
            <w:hideMark/>
          </w:tcPr>
          <w:p w14:paraId="1E883322" w14:textId="77777777" w:rsidR="00F413DF" w:rsidRPr="000E2AA5" w:rsidRDefault="000576B4" w:rsidP="000576B4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 xml:space="preserve">26.7 </w:t>
            </w:r>
          </w:p>
          <w:p w14:paraId="213C54E8" w14:textId="6D3B7F1B" w:rsidR="000576B4" w:rsidRPr="000E2AA5" w:rsidRDefault="000576B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(25.3, NA)</w:t>
            </w:r>
          </w:p>
        </w:tc>
        <w:tc>
          <w:tcPr>
            <w:tcW w:w="738" w:type="pct"/>
            <w:shd w:val="clear" w:color="auto" w:fill="D9E4F2" w:themeFill="text2" w:themeFillTint="33"/>
            <w:noWrap/>
            <w:hideMark/>
          </w:tcPr>
          <w:p w14:paraId="22921BFA" w14:textId="77777777" w:rsidR="000576B4" w:rsidRPr="000E2AA5" w:rsidRDefault="000576B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39" w:type="pct"/>
            <w:shd w:val="clear" w:color="auto" w:fill="D9E4F2" w:themeFill="text2" w:themeFillTint="33"/>
            <w:noWrap/>
            <w:hideMark/>
          </w:tcPr>
          <w:p w14:paraId="5A481B89" w14:textId="77777777" w:rsidR="000576B4" w:rsidRPr="000E2AA5" w:rsidRDefault="000576B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39" w:type="pct"/>
            <w:shd w:val="clear" w:color="auto" w:fill="D9E4F2" w:themeFill="text2" w:themeFillTint="33"/>
            <w:noWrap/>
            <w:hideMark/>
          </w:tcPr>
          <w:p w14:paraId="7A28127B" w14:textId="77777777" w:rsidR="00CC4437" w:rsidRPr="000E2AA5" w:rsidRDefault="00CC4437" w:rsidP="00CC4437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 xml:space="preserve">29.5 </w:t>
            </w:r>
          </w:p>
          <w:p w14:paraId="1B554F2F" w14:textId="3C2FF8A2" w:rsidR="000576B4" w:rsidRPr="000E2AA5" w:rsidRDefault="00CC4437" w:rsidP="00CC4437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(26.0, NA)</w:t>
            </w:r>
          </w:p>
        </w:tc>
        <w:tc>
          <w:tcPr>
            <w:tcW w:w="739" w:type="pct"/>
            <w:shd w:val="clear" w:color="auto" w:fill="D9E4F2" w:themeFill="text2" w:themeFillTint="33"/>
            <w:noWrap/>
            <w:hideMark/>
          </w:tcPr>
          <w:p w14:paraId="32CB6D94" w14:textId="77777777" w:rsidR="000576B4" w:rsidRPr="000E2AA5" w:rsidRDefault="000576B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</w:tr>
      <w:tr w:rsidR="00306D1F" w:rsidRPr="000E2AA5" w14:paraId="099592D2" w14:textId="77777777" w:rsidTr="0035080A">
        <w:trPr>
          <w:trHeight w:val="288"/>
        </w:trPr>
        <w:tc>
          <w:tcPr>
            <w:tcW w:w="1307" w:type="pct"/>
            <w:shd w:val="clear" w:color="auto" w:fill="D9E4F2" w:themeFill="text2" w:themeFillTint="33"/>
            <w:noWrap/>
            <w:hideMark/>
          </w:tcPr>
          <w:p w14:paraId="0F04E161" w14:textId="77777777" w:rsidR="000576B4" w:rsidRPr="000E2AA5" w:rsidRDefault="000576B4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KEYNOTE-426</w:t>
            </w:r>
          </w:p>
        </w:tc>
        <w:tc>
          <w:tcPr>
            <w:tcW w:w="738" w:type="pct"/>
            <w:shd w:val="clear" w:color="auto" w:fill="D9E4F2" w:themeFill="text2" w:themeFillTint="33"/>
            <w:noWrap/>
            <w:hideMark/>
          </w:tcPr>
          <w:p w14:paraId="2CDA2CF5" w14:textId="77777777" w:rsidR="00F413DF" w:rsidRPr="000E2AA5" w:rsidRDefault="000576B4" w:rsidP="000576B4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 xml:space="preserve">40.0 </w:t>
            </w:r>
          </w:p>
          <w:p w14:paraId="4947009B" w14:textId="6A1E70CC" w:rsidR="000576B4" w:rsidRPr="000E2AA5" w:rsidRDefault="000576B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(35.0, 42.9)</w:t>
            </w:r>
          </w:p>
        </w:tc>
        <w:tc>
          <w:tcPr>
            <w:tcW w:w="738" w:type="pct"/>
            <w:shd w:val="clear" w:color="auto" w:fill="D9E4F2" w:themeFill="text2" w:themeFillTint="33"/>
            <w:noWrap/>
            <w:hideMark/>
          </w:tcPr>
          <w:p w14:paraId="43EF2741" w14:textId="77777777" w:rsidR="000576B4" w:rsidRPr="000E2AA5" w:rsidRDefault="000576B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39" w:type="pct"/>
            <w:shd w:val="clear" w:color="auto" w:fill="D9E4F2" w:themeFill="text2" w:themeFillTint="33"/>
            <w:noWrap/>
            <w:hideMark/>
          </w:tcPr>
          <w:p w14:paraId="48C1C680" w14:textId="77777777" w:rsidR="000576B4" w:rsidRPr="000E2AA5" w:rsidRDefault="000576B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39" w:type="pct"/>
            <w:shd w:val="clear" w:color="auto" w:fill="D9E4F2" w:themeFill="text2" w:themeFillTint="33"/>
            <w:noWrap/>
            <w:hideMark/>
          </w:tcPr>
          <w:p w14:paraId="4CE8E6D4" w14:textId="77777777" w:rsidR="000576B4" w:rsidRPr="000E2AA5" w:rsidRDefault="000576B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39" w:type="pct"/>
            <w:shd w:val="clear" w:color="auto" w:fill="D9E4F2" w:themeFill="text2" w:themeFillTint="33"/>
            <w:noWrap/>
            <w:hideMark/>
          </w:tcPr>
          <w:p w14:paraId="6295DAA7" w14:textId="77777777" w:rsidR="00EC784E" w:rsidRPr="000E2AA5" w:rsidRDefault="000576B4" w:rsidP="000576B4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 xml:space="preserve">44.2 </w:t>
            </w:r>
          </w:p>
          <w:p w14:paraId="1DEC340D" w14:textId="5018CDA4" w:rsidR="000576B4" w:rsidRPr="000E2AA5" w:rsidRDefault="000576B4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(42.7, 47.5)</w:t>
            </w:r>
          </w:p>
        </w:tc>
      </w:tr>
      <w:tr w:rsidR="00306D1F" w:rsidRPr="000E2AA5" w14:paraId="4564EEBF" w14:textId="77777777" w:rsidTr="003508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307" w:type="pct"/>
            <w:noWrap/>
            <w:hideMark/>
          </w:tcPr>
          <w:p w14:paraId="4A2E2954" w14:textId="77777777" w:rsidR="00805C0B" w:rsidRPr="000E2AA5" w:rsidRDefault="00805C0B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) (fixed effects)</w:t>
            </w:r>
          </w:p>
        </w:tc>
        <w:tc>
          <w:tcPr>
            <w:tcW w:w="738" w:type="pct"/>
            <w:noWrap/>
            <w:vAlign w:val="bottom"/>
            <w:hideMark/>
          </w:tcPr>
          <w:p w14:paraId="67F44757" w14:textId="67C010E7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3.4</w:t>
            </w:r>
          </w:p>
        </w:tc>
        <w:tc>
          <w:tcPr>
            <w:tcW w:w="738" w:type="pct"/>
            <w:noWrap/>
            <w:vAlign w:val="bottom"/>
            <w:hideMark/>
          </w:tcPr>
          <w:p w14:paraId="2161CDEB" w14:textId="3AD3B673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6.5</w:t>
            </w:r>
          </w:p>
        </w:tc>
        <w:tc>
          <w:tcPr>
            <w:tcW w:w="739" w:type="pct"/>
            <w:noWrap/>
            <w:vAlign w:val="bottom"/>
            <w:hideMark/>
          </w:tcPr>
          <w:p w14:paraId="402566C5" w14:textId="30BD091E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6.1</w:t>
            </w:r>
          </w:p>
        </w:tc>
        <w:tc>
          <w:tcPr>
            <w:tcW w:w="739" w:type="pct"/>
            <w:noWrap/>
            <w:vAlign w:val="bottom"/>
            <w:hideMark/>
          </w:tcPr>
          <w:p w14:paraId="75E46875" w14:textId="0F29C6BD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1.6</w:t>
            </w:r>
          </w:p>
        </w:tc>
        <w:tc>
          <w:tcPr>
            <w:tcW w:w="739" w:type="pct"/>
            <w:noWrap/>
            <w:vAlign w:val="bottom"/>
            <w:hideMark/>
          </w:tcPr>
          <w:p w14:paraId="568848FD" w14:textId="0BC5F2A3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4.3</w:t>
            </w:r>
          </w:p>
        </w:tc>
      </w:tr>
      <w:tr w:rsidR="00306D1F" w:rsidRPr="000E2AA5" w14:paraId="0A6AC915" w14:textId="77777777" w:rsidTr="0035080A">
        <w:trPr>
          <w:trHeight w:val="288"/>
        </w:trPr>
        <w:tc>
          <w:tcPr>
            <w:tcW w:w="1307" w:type="pct"/>
            <w:noWrap/>
            <w:hideMark/>
          </w:tcPr>
          <w:p w14:paraId="4C27F140" w14:textId="77777777" w:rsidR="00805C0B" w:rsidRPr="000E2AA5" w:rsidRDefault="00805C0B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) (fixed effects)</w:t>
            </w:r>
          </w:p>
        </w:tc>
        <w:tc>
          <w:tcPr>
            <w:tcW w:w="738" w:type="pct"/>
            <w:noWrap/>
            <w:vAlign w:val="bottom"/>
            <w:hideMark/>
          </w:tcPr>
          <w:p w14:paraId="335EF240" w14:textId="6A311D34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3</w:t>
            </w:r>
          </w:p>
        </w:tc>
        <w:tc>
          <w:tcPr>
            <w:tcW w:w="738" w:type="pct"/>
            <w:noWrap/>
            <w:vAlign w:val="bottom"/>
            <w:hideMark/>
          </w:tcPr>
          <w:p w14:paraId="5C805E76" w14:textId="4BD8E3FD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5.3</w:t>
            </w:r>
          </w:p>
        </w:tc>
        <w:tc>
          <w:tcPr>
            <w:tcW w:w="739" w:type="pct"/>
            <w:noWrap/>
            <w:vAlign w:val="bottom"/>
            <w:hideMark/>
          </w:tcPr>
          <w:p w14:paraId="43B4AD35" w14:textId="0F062E15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5</w:t>
            </w:r>
          </w:p>
        </w:tc>
        <w:tc>
          <w:tcPr>
            <w:tcW w:w="739" w:type="pct"/>
            <w:noWrap/>
            <w:vAlign w:val="bottom"/>
            <w:hideMark/>
          </w:tcPr>
          <w:p w14:paraId="0565AA04" w14:textId="77041A0C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4</w:t>
            </w:r>
          </w:p>
        </w:tc>
        <w:tc>
          <w:tcPr>
            <w:tcW w:w="739" w:type="pct"/>
            <w:noWrap/>
            <w:vAlign w:val="bottom"/>
            <w:hideMark/>
          </w:tcPr>
          <w:p w14:paraId="2838142D" w14:textId="00D8F034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4.4</w:t>
            </w:r>
          </w:p>
        </w:tc>
      </w:tr>
      <w:tr w:rsidR="00306D1F" w:rsidRPr="000E2AA5" w14:paraId="3209CDF4" w14:textId="77777777" w:rsidTr="003508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307" w:type="pct"/>
            <w:noWrap/>
            <w:hideMark/>
          </w:tcPr>
          <w:p w14:paraId="3DB0F017" w14:textId="77777777" w:rsidR="00805C0B" w:rsidRPr="000E2AA5" w:rsidRDefault="00805C0B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) (fixed effects)</w:t>
            </w:r>
          </w:p>
        </w:tc>
        <w:tc>
          <w:tcPr>
            <w:tcW w:w="738" w:type="pct"/>
            <w:noWrap/>
            <w:vAlign w:val="bottom"/>
            <w:hideMark/>
          </w:tcPr>
          <w:p w14:paraId="47F76471" w14:textId="5D8637AF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2.6</w:t>
            </w:r>
          </w:p>
        </w:tc>
        <w:tc>
          <w:tcPr>
            <w:tcW w:w="738" w:type="pct"/>
            <w:noWrap/>
            <w:vAlign w:val="bottom"/>
            <w:hideMark/>
          </w:tcPr>
          <w:p w14:paraId="78D524D4" w14:textId="578DA711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4.1</w:t>
            </w:r>
          </w:p>
        </w:tc>
        <w:tc>
          <w:tcPr>
            <w:tcW w:w="739" w:type="pct"/>
            <w:noWrap/>
            <w:vAlign w:val="bottom"/>
            <w:hideMark/>
          </w:tcPr>
          <w:p w14:paraId="23F2DACB" w14:textId="27B67C47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4.1</w:t>
            </w:r>
          </w:p>
        </w:tc>
        <w:tc>
          <w:tcPr>
            <w:tcW w:w="739" w:type="pct"/>
            <w:noWrap/>
            <w:vAlign w:val="bottom"/>
            <w:hideMark/>
          </w:tcPr>
          <w:p w14:paraId="36C0684D" w14:textId="56071776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9.5</w:t>
            </w:r>
          </w:p>
        </w:tc>
        <w:tc>
          <w:tcPr>
            <w:tcW w:w="739" w:type="pct"/>
            <w:noWrap/>
            <w:vAlign w:val="bottom"/>
            <w:hideMark/>
          </w:tcPr>
          <w:p w14:paraId="0E6E218D" w14:textId="6EA220EC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4.3</w:t>
            </w:r>
          </w:p>
        </w:tc>
      </w:tr>
      <w:tr w:rsidR="00306D1F" w:rsidRPr="000E2AA5" w14:paraId="57E4D7EF" w14:textId="77777777" w:rsidTr="0035080A">
        <w:trPr>
          <w:trHeight w:val="288"/>
        </w:trPr>
        <w:tc>
          <w:tcPr>
            <w:tcW w:w="1307" w:type="pct"/>
            <w:noWrap/>
            <w:hideMark/>
          </w:tcPr>
          <w:p w14:paraId="3D2ED82A" w14:textId="77777777" w:rsidR="00805C0B" w:rsidRPr="000E2AA5" w:rsidRDefault="00805C0B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) (fixed effects)</w:t>
            </w:r>
          </w:p>
        </w:tc>
        <w:tc>
          <w:tcPr>
            <w:tcW w:w="738" w:type="pct"/>
            <w:noWrap/>
            <w:vAlign w:val="bottom"/>
            <w:hideMark/>
          </w:tcPr>
          <w:p w14:paraId="4927AAE2" w14:textId="171741F9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2</w:t>
            </w:r>
          </w:p>
        </w:tc>
        <w:tc>
          <w:tcPr>
            <w:tcW w:w="738" w:type="pct"/>
            <w:noWrap/>
            <w:vAlign w:val="bottom"/>
            <w:hideMark/>
          </w:tcPr>
          <w:p w14:paraId="11D381F6" w14:textId="3844C1EE" w:rsidR="00805C0B" w:rsidRPr="000E2AA5" w:rsidRDefault="00760952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NA</w:t>
            </w:r>
          </w:p>
        </w:tc>
        <w:tc>
          <w:tcPr>
            <w:tcW w:w="739" w:type="pct"/>
            <w:noWrap/>
            <w:vAlign w:val="bottom"/>
            <w:hideMark/>
          </w:tcPr>
          <w:p w14:paraId="7A2D7662" w14:textId="742F9B08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2.7</w:t>
            </w:r>
          </w:p>
        </w:tc>
        <w:tc>
          <w:tcPr>
            <w:tcW w:w="739" w:type="pct"/>
            <w:noWrap/>
            <w:vAlign w:val="bottom"/>
            <w:hideMark/>
          </w:tcPr>
          <w:p w14:paraId="3D237A66" w14:textId="0BA46010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2.4</w:t>
            </w:r>
          </w:p>
        </w:tc>
        <w:tc>
          <w:tcPr>
            <w:tcW w:w="739" w:type="pct"/>
            <w:noWrap/>
            <w:vAlign w:val="bottom"/>
            <w:hideMark/>
          </w:tcPr>
          <w:p w14:paraId="151B6B02" w14:textId="4F445A82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5.6</w:t>
            </w:r>
          </w:p>
        </w:tc>
      </w:tr>
      <w:tr w:rsidR="00306D1F" w:rsidRPr="000E2AA5" w14:paraId="67EA8A30" w14:textId="77777777" w:rsidTr="003508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307" w:type="pct"/>
            <w:noWrap/>
            <w:hideMark/>
          </w:tcPr>
          <w:p w14:paraId="013CCC1C" w14:textId="77777777" w:rsidR="00805C0B" w:rsidRPr="000E2AA5" w:rsidRDefault="00805C0B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.5) (fixed effects)</w:t>
            </w:r>
          </w:p>
        </w:tc>
        <w:tc>
          <w:tcPr>
            <w:tcW w:w="738" w:type="pct"/>
            <w:noWrap/>
            <w:vAlign w:val="bottom"/>
            <w:hideMark/>
          </w:tcPr>
          <w:p w14:paraId="146F1150" w14:textId="1AD3D0FF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3.1</w:t>
            </w:r>
          </w:p>
        </w:tc>
        <w:tc>
          <w:tcPr>
            <w:tcW w:w="738" w:type="pct"/>
            <w:noWrap/>
            <w:vAlign w:val="bottom"/>
            <w:hideMark/>
          </w:tcPr>
          <w:p w14:paraId="03F7D3F4" w14:textId="3082EA29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7.6</w:t>
            </w:r>
          </w:p>
        </w:tc>
        <w:tc>
          <w:tcPr>
            <w:tcW w:w="739" w:type="pct"/>
            <w:noWrap/>
            <w:vAlign w:val="bottom"/>
            <w:hideMark/>
          </w:tcPr>
          <w:p w14:paraId="558AE4DC" w14:textId="12F384A4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1.7</w:t>
            </w:r>
          </w:p>
        </w:tc>
        <w:tc>
          <w:tcPr>
            <w:tcW w:w="739" w:type="pct"/>
            <w:noWrap/>
            <w:vAlign w:val="bottom"/>
            <w:hideMark/>
          </w:tcPr>
          <w:p w14:paraId="4C7AAA5E" w14:textId="266872A6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9.4</w:t>
            </w:r>
          </w:p>
        </w:tc>
        <w:tc>
          <w:tcPr>
            <w:tcW w:w="739" w:type="pct"/>
            <w:noWrap/>
            <w:vAlign w:val="bottom"/>
            <w:hideMark/>
          </w:tcPr>
          <w:p w14:paraId="18E6C399" w14:textId="5E448E06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4.8</w:t>
            </w:r>
          </w:p>
        </w:tc>
      </w:tr>
      <w:tr w:rsidR="00306D1F" w:rsidRPr="000E2AA5" w14:paraId="1E8A3608" w14:textId="77777777" w:rsidTr="0035080A">
        <w:trPr>
          <w:trHeight w:val="288"/>
        </w:trPr>
        <w:tc>
          <w:tcPr>
            <w:tcW w:w="1307" w:type="pct"/>
            <w:noWrap/>
            <w:hideMark/>
          </w:tcPr>
          <w:p w14:paraId="2BC449D3" w14:textId="77777777" w:rsidR="00805C0B" w:rsidRPr="000E2AA5" w:rsidRDefault="00805C0B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1) (fixed effects)</w:t>
            </w:r>
          </w:p>
        </w:tc>
        <w:tc>
          <w:tcPr>
            <w:tcW w:w="738" w:type="pct"/>
            <w:noWrap/>
            <w:vAlign w:val="bottom"/>
            <w:hideMark/>
          </w:tcPr>
          <w:p w14:paraId="2450FD32" w14:textId="0F9148D3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3.2</w:t>
            </w:r>
          </w:p>
        </w:tc>
        <w:tc>
          <w:tcPr>
            <w:tcW w:w="738" w:type="pct"/>
            <w:noWrap/>
            <w:vAlign w:val="bottom"/>
            <w:hideMark/>
          </w:tcPr>
          <w:p w14:paraId="520E1CF6" w14:textId="40D07E53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.6</w:t>
            </w:r>
          </w:p>
        </w:tc>
        <w:tc>
          <w:tcPr>
            <w:tcW w:w="739" w:type="pct"/>
            <w:noWrap/>
            <w:vAlign w:val="bottom"/>
            <w:hideMark/>
          </w:tcPr>
          <w:p w14:paraId="0279F33F" w14:textId="080268AA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9</w:t>
            </w:r>
          </w:p>
        </w:tc>
        <w:tc>
          <w:tcPr>
            <w:tcW w:w="739" w:type="pct"/>
            <w:noWrap/>
            <w:vAlign w:val="bottom"/>
            <w:hideMark/>
          </w:tcPr>
          <w:p w14:paraId="1B755E41" w14:textId="4A0EBED3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8.3</w:t>
            </w:r>
          </w:p>
        </w:tc>
        <w:tc>
          <w:tcPr>
            <w:tcW w:w="739" w:type="pct"/>
            <w:noWrap/>
            <w:vAlign w:val="bottom"/>
            <w:hideMark/>
          </w:tcPr>
          <w:p w14:paraId="00AD9718" w14:textId="5D6F1F43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4.9</w:t>
            </w:r>
          </w:p>
        </w:tc>
      </w:tr>
      <w:tr w:rsidR="00306D1F" w:rsidRPr="000E2AA5" w14:paraId="7E2A02E0" w14:textId="77777777" w:rsidTr="003508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307" w:type="pct"/>
            <w:noWrap/>
            <w:hideMark/>
          </w:tcPr>
          <w:p w14:paraId="2B5FB001" w14:textId="55C9E202" w:rsidR="00805C0B" w:rsidRPr="000E2AA5" w:rsidRDefault="00B418E0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loglogistic</w:t>
            </w:r>
            <w:r w:rsidR="00805C0B" w:rsidRPr="000E2AA5">
              <w:rPr>
                <w:rFonts w:ascii="Trebuchet MS" w:hAnsi="Trebuchet MS"/>
                <w:sz w:val="20"/>
                <w:szCs w:val="20"/>
              </w:rPr>
              <w:t xml:space="preserve"> (fixed effects)</w:t>
            </w:r>
          </w:p>
        </w:tc>
        <w:tc>
          <w:tcPr>
            <w:tcW w:w="738" w:type="pct"/>
            <w:noWrap/>
            <w:vAlign w:val="bottom"/>
            <w:hideMark/>
          </w:tcPr>
          <w:p w14:paraId="10EFDDFF" w14:textId="5F7BE4E1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4</w:t>
            </w:r>
          </w:p>
        </w:tc>
        <w:tc>
          <w:tcPr>
            <w:tcW w:w="738" w:type="pct"/>
            <w:noWrap/>
            <w:vAlign w:val="bottom"/>
            <w:hideMark/>
          </w:tcPr>
          <w:p w14:paraId="5D244BFD" w14:textId="735E0BB5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0.6</w:t>
            </w:r>
          </w:p>
        </w:tc>
        <w:tc>
          <w:tcPr>
            <w:tcW w:w="739" w:type="pct"/>
            <w:noWrap/>
            <w:vAlign w:val="bottom"/>
            <w:hideMark/>
          </w:tcPr>
          <w:p w14:paraId="54840645" w14:textId="2257D127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5.9</w:t>
            </w:r>
          </w:p>
        </w:tc>
        <w:tc>
          <w:tcPr>
            <w:tcW w:w="739" w:type="pct"/>
            <w:noWrap/>
            <w:vAlign w:val="bottom"/>
            <w:hideMark/>
          </w:tcPr>
          <w:p w14:paraId="67F16B57" w14:textId="710E3235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9.5</w:t>
            </w:r>
          </w:p>
        </w:tc>
        <w:tc>
          <w:tcPr>
            <w:tcW w:w="739" w:type="pct"/>
            <w:noWrap/>
            <w:vAlign w:val="bottom"/>
            <w:hideMark/>
          </w:tcPr>
          <w:p w14:paraId="33AFE67C" w14:textId="1A4A2C5B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2.8</w:t>
            </w:r>
          </w:p>
        </w:tc>
      </w:tr>
      <w:tr w:rsidR="00306D1F" w:rsidRPr="000E2AA5" w14:paraId="01372919" w14:textId="77777777" w:rsidTr="0035080A">
        <w:trPr>
          <w:trHeight w:val="288"/>
        </w:trPr>
        <w:tc>
          <w:tcPr>
            <w:tcW w:w="1307" w:type="pct"/>
            <w:noWrap/>
            <w:hideMark/>
          </w:tcPr>
          <w:p w14:paraId="2CBD57CB" w14:textId="45CDFE8D" w:rsidR="00805C0B" w:rsidRPr="000E2AA5" w:rsidRDefault="00B418E0" w:rsidP="003C7959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lognormal</w:t>
            </w:r>
            <w:r w:rsidR="00805C0B" w:rsidRPr="000E2AA5">
              <w:rPr>
                <w:rFonts w:ascii="Trebuchet MS" w:hAnsi="Trebuchet MS"/>
                <w:sz w:val="20"/>
                <w:szCs w:val="20"/>
              </w:rPr>
              <w:t xml:space="preserve"> (fixed effects)</w:t>
            </w:r>
          </w:p>
        </w:tc>
        <w:tc>
          <w:tcPr>
            <w:tcW w:w="738" w:type="pct"/>
            <w:noWrap/>
            <w:vAlign w:val="bottom"/>
            <w:hideMark/>
          </w:tcPr>
          <w:p w14:paraId="76DDC981" w14:textId="1B7C11EA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35.2</w:t>
            </w:r>
          </w:p>
        </w:tc>
        <w:tc>
          <w:tcPr>
            <w:tcW w:w="738" w:type="pct"/>
            <w:noWrap/>
            <w:vAlign w:val="bottom"/>
            <w:hideMark/>
          </w:tcPr>
          <w:p w14:paraId="358853FF" w14:textId="6DA4DDEF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9.8</w:t>
            </w:r>
          </w:p>
        </w:tc>
        <w:tc>
          <w:tcPr>
            <w:tcW w:w="739" w:type="pct"/>
            <w:noWrap/>
            <w:vAlign w:val="bottom"/>
            <w:hideMark/>
          </w:tcPr>
          <w:p w14:paraId="4A0B3A79" w14:textId="68652A14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8.8</w:t>
            </w:r>
          </w:p>
        </w:tc>
        <w:tc>
          <w:tcPr>
            <w:tcW w:w="739" w:type="pct"/>
            <w:noWrap/>
            <w:vAlign w:val="bottom"/>
            <w:hideMark/>
          </w:tcPr>
          <w:p w14:paraId="2BCF0FD2" w14:textId="4C3E5584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3</w:t>
            </w:r>
          </w:p>
        </w:tc>
        <w:tc>
          <w:tcPr>
            <w:tcW w:w="739" w:type="pct"/>
            <w:noWrap/>
            <w:vAlign w:val="bottom"/>
            <w:hideMark/>
          </w:tcPr>
          <w:p w14:paraId="419EB94A" w14:textId="1C89014E" w:rsidR="00805C0B" w:rsidRPr="000E2AA5" w:rsidRDefault="00805C0B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45</w:t>
            </w:r>
          </w:p>
        </w:tc>
      </w:tr>
    </w:tbl>
    <w:p w14:paraId="79BDBDEF" w14:textId="77777777" w:rsidR="00617975" w:rsidRPr="000E2AA5" w:rsidRDefault="00617975" w:rsidP="00A331F8">
      <w:pPr>
        <w:rPr>
          <w:rFonts w:ascii="Trebuchet MS" w:hAnsi="Trebuchet MS"/>
        </w:rPr>
      </w:pPr>
    </w:p>
    <w:p w14:paraId="50EE45E3" w14:textId="1AD9AE44" w:rsidR="00CE6371" w:rsidRPr="000E2AA5" w:rsidRDefault="00CE6371" w:rsidP="00CE6371">
      <w:pPr>
        <w:pStyle w:val="Caption"/>
        <w:keepNext/>
        <w:rPr>
          <w:rFonts w:ascii="Trebuchet MS" w:hAnsi="Trebuchet MS"/>
        </w:rPr>
      </w:pPr>
      <w:r w:rsidRPr="000E2AA5">
        <w:rPr>
          <w:rFonts w:ascii="Trebuchet MS" w:hAnsi="Trebuchet MS"/>
        </w:rPr>
        <w:t xml:space="preserve">Table </w:t>
      </w:r>
      <w:r w:rsidRPr="000E2AA5">
        <w:rPr>
          <w:rFonts w:ascii="Trebuchet MS" w:hAnsi="Trebuchet MS"/>
        </w:rPr>
        <w:fldChar w:fldCharType="begin"/>
      </w:r>
      <w:r w:rsidRPr="000E2AA5">
        <w:rPr>
          <w:rFonts w:ascii="Trebuchet MS" w:hAnsi="Trebuchet MS"/>
        </w:rPr>
        <w:instrText xml:space="preserve"> SEQ Table \* ARABIC </w:instrText>
      </w:r>
      <w:r w:rsidRPr="000E2AA5">
        <w:rPr>
          <w:rFonts w:ascii="Trebuchet MS" w:hAnsi="Trebuchet MS"/>
        </w:rPr>
        <w:fldChar w:fldCharType="separate"/>
      </w:r>
      <w:r w:rsidR="00954BBB" w:rsidRPr="000E2AA5">
        <w:rPr>
          <w:rFonts w:ascii="Trebuchet MS" w:hAnsi="Trebuchet MS"/>
          <w:noProof/>
        </w:rPr>
        <w:t>10</w:t>
      </w:r>
      <w:r w:rsidRPr="000E2AA5">
        <w:rPr>
          <w:rFonts w:ascii="Trebuchet MS" w:hAnsi="Trebuchet MS"/>
        </w:rPr>
        <w:fldChar w:fldCharType="end"/>
      </w:r>
      <w:r w:rsidRPr="000E2AA5">
        <w:rPr>
          <w:rFonts w:ascii="Trebuchet MS" w:hAnsi="Trebuchet MS"/>
        </w:rPr>
        <w:t xml:space="preserve">. Comparison of restricted mean survival </w:t>
      </w:r>
      <w:r w:rsidR="00B26826" w:rsidRPr="000E2AA5">
        <w:rPr>
          <w:rFonts w:ascii="Trebuchet MS" w:hAnsi="Trebuchet MS"/>
        </w:rPr>
        <w:t xml:space="preserve">at 32.1 months </w:t>
      </w:r>
      <w:r w:rsidRPr="000E2AA5">
        <w:rPr>
          <w:rFonts w:ascii="Trebuchet MS" w:hAnsi="Trebuchet MS"/>
        </w:rPr>
        <w:t xml:space="preserve">between trials and NMA models </w:t>
      </w:r>
    </w:p>
    <w:tbl>
      <w:tblPr>
        <w:tblStyle w:val="PharmeritTable2018"/>
        <w:tblW w:w="5000" w:type="pct"/>
        <w:tblLook w:val="04A0" w:firstRow="1" w:lastRow="0" w:firstColumn="1" w:lastColumn="0" w:noHBand="0" w:noVBand="1"/>
      </w:tblPr>
      <w:tblGrid>
        <w:gridCol w:w="2541"/>
        <w:gridCol w:w="1304"/>
        <w:gridCol w:w="1293"/>
        <w:gridCol w:w="1295"/>
        <w:gridCol w:w="1295"/>
        <w:gridCol w:w="1292"/>
      </w:tblGrid>
      <w:tr w:rsidR="00CE6371" w:rsidRPr="000E2AA5" w14:paraId="2547B76B" w14:textId="77777777" w:rsidTr="003508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3"/>
        </w:trPr>
        <w:tc>
          <w:tcPr>
            <w:tcW w:w="1408" w:type="pct"/>
            <w:shd w:val="clear" w:color="auto" w:fill="0D213A"/>
          </w:tcPr>
          <w:p w14:paraId="5FFBE7CF" w14:textId="77777777" w:rsidR="00CE6371" w:rsidRPr="000E2AA5" w:rsidRDefault="00CE6371" w:rsidP="00327157">
            <w:pPr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</w:p>
        </w:tc>
        <w:tc>
          <w:tcPr>
            <w:tcW w:w="723" w:type="pct"/>
            <w:shd w:val="clear" w:color="auto" w:fill="0D213A"/>
          </w:tcPr>
          <w:p w14:paraId="5DF8E1F0" w14:textId="77777777" w:rsidR="00CE6371" w:rsidRPr="000E2AA5" w:rsidRDefault="00CE6371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SUN;</w:t>
            </w:r>
          </w:p>
        </w:tc>
        <w:tc>
          <w:tcPr>
            <w:tcW w:w="717" w:type="pct"/>
            <w:shd w:val="clear" w:color="auto" w:fill="0D213A"/>
          </w:tcPr>
          <w:p w14:paraId="3000AA0D" w14:textId="4E8CF243" w:rsidR="00CE6371" w:rsidRPr="000E2AA5" w:rsidRDefault="006A670D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PEM + LEN</w:t>
            </w:r>
          </w:p>
        </w:tc>
        <w:tc>
          <w:tcPr>
            <w:tcW w:w="718" w:type="pct"/>
            <w:shd w:val="clear" w:color="auto" w:fill="0D213A"/>
          </w:tcPr>
          <w:p w14:paraId="248883D9" w14:textId="77777777" w:rsidR="00CE6371" w:rsidRPr="000E2AA5" w:rsidRDefault="00CE6371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NIV + CAB</w:t>
            </w:r>
          </w:p>
        </w:tc>
        <w:tc>
          <w:tcPr>
            <w:tcW w:w="718" w:type="pct"/>
            <w:shd w:val="clear" w:color="auto" w:fill="0D213A"/>
          </w:tcPr>
          <w:p w14:paraId="2436EE7B" w14:textId="77777777" w:rsidR="00CE6371" w:rsidRPr="000E2AA5" w:rsidRDefault="00CE6371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AVE + AXI</w:t>
            </w:r>
          </w:p>
        </w:tc>
        <w:tc>
          <w:tcPr>
            <w:tcW w:w="717" w:type="pct"/>
            <w:shd w:val="clear" w:color="auto" w:fill="0D213A"/>
          </w:tcPr>
          <w:p w14:paraId="6A67A592" w14:textId="77777777" w:rsidR="00CE6371" w:rsidRPr="000E2AA5" w:rsidRDefault="00CE6371">
            <w:pPr>
              <w:jc w:val="center"/>
              <w:rPr>
                <w:rFonts w:ascii="Trebuchet MS" w:hAnsi="Trebuchet MS"/>
                <w:color w:val="FFFFFF" w:themeColor="background1"/>
                <w:sz w:val="20"/>
                <w:szCs w:val="20"/>
              </w:rPr>
            </w:pPr>
            <w:r w:rsidRPr="000E2AA5">
              <w:rPr>
                <w:rFonts w:ascii="Trebuchet MS" w:hAnsi="Trebuchet MS"/>
                <w:color w:val="FFFFFF" w:themeColor="background1"/>
                <w:sz w:val="20"/>
                <w:szCs w:val="20"/>
              </w:rPr>
              <w:t>PEM + AXI</w:t>
            </w:r>
          </w:p>
        </w:tc>
      </w:tr>
      <w:tr w:rsidR="00CE6371" w:rsidRPr="000E2AA5" w14:paraId="2E625C6D" w14:textId="77777777" w:rsidTr="003508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08" w:type="pct"/>
            <w:shd w:val="clear" w:color="auto" w:fill="D9E4F2" w:themeFill="text2" w:themeFillTint="33"/>
            <w:noWrap/>
            <w:hideMark/>
          </w:tcPr>
          <w:p w14:paraId="4B54547E" w14:textId="77777777" w:rsidR="00CE6371" w:rsidRPr="000E2AA5" w:rsidRDefault="00CE6371" w:rsidP="00327157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CLEAR</w:t>
            </w:r>
          </w:p>
        </w:tc>
        <w:tc>
          <w:tcPr>
            <w:tcW w:w="723" w:type="pct"/>
            <w:shd w:val="clear" w:color="auto" w:fill="D9E4F2" w:themeFill="text2" w:themeFillTint="33"/>
            <w:noWrap/>
            <w:hideMark/>
          </w:tcPr>
          <w:p w14:paraId="7D3A50B1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3.8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41369E39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6.1</w:t>
            </w:r>
          </w:p>
        </w:tc>
        <w:tc>
          <w:tcPr>
            <w:tcW w:w="718" w:type="pct"/>
            <w:shd w:val="clear" w:color="auto" w:fill="D9E4F2" w:themeFill="text2" w:themeFillTint="33"/>
            <w:noWrap/>
            <w:hideMark/>
          </w:tcPr>
          <w:p w14:paraId="6760B75D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8" w:type="pct"/>
            <w:shd w:val="clear" w:color="auto" w:fill="D9E4F2" w:themeFill="text2" w:themeFillTint="33"/>
            <w:noWrap/>
            <w:hideMark/>
          </w:tcPr>
          <w:p w14:paraId="04674FA5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0A670CCA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</w:tr>
      <w:tr w:rsidR="00CE6371" w:rsidRPr="000E2AA5" w14:paraId="4AAC90E3" w14:textId="77777777" w:rsidTr="0035080A">
        <w:trPr>
          <w:trHeight w:val="288"/>
        </w:trPr>
        <w:tc>
          <w:tcPr>
            <w:tcW w:w="1408" w:type="pct"/>
            <w:shd w:val="clear" w:color="auto" w:fill="D9E4F2" w:themeFill="text2" w:themeFillTint="33"/>
            <w:noWrap/>
            <w:hideMark/>
          </w:tcPr>
          <w:p w14:paraId="0E80A089" w14:textId="10C18FF1" w:rsidR="00CE6371" w:rsidRPr="000E2AA5" w:rsidRDefault="00CC0571" w:rsidP="00327157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CheckMate 9ER</w:t>
            </w:r>
          </w:p>
        </w:tc>
        <w:tc>
          <w:tcPr>
            <w:tcW w:w="723" w:type="pct"/>
            <w:shd w:val="clear" w:color="auto" w:fill="D9E4F2" w:themeFill="text2" w:themeFillTint="33"/>
            <w:noWrap/>
            <w:hideMark/>
          </w:tcPr>
          <w:p w14:paraId="779B6090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9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1ED46861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8" w:type="pct"/>
            <w:shd w:val="clear" w:color="auto" w:fill="D9E4F2" w:themeFill="text2" w:themeFillTint="33"/>
            <w:noWrap/>
            <w:hideMark/>
          </w:tcPr>
          <w:p w14:paraId="55B512A6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6</w:t>
            </w:r>
          </w:p>
        </w:tc>
        <w:tc>
          <w:tcPr>
            <w:tcW w:w="718" w:type="pct"/>
            <w:shd w:val="clear" w:color="auto" w:fill="D9E4F2" w:themeFill="text2" w:themeFillTint="33"/>
            <w:noWrap/>
            <w:hideMark/>
          </w:tcPr>
          <w:p w14:paraId="1E995A1A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7C224B38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</w:tr>
      <w:tr w:rsidR="00CE6371" w:rsidRPr="000E2AA5" w14:paraId="69C86A8C" w14:textId="77777777" w:rsidTr="003508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08" w:type="pct"/>
            <w:shd w:val="clear" w:color="auto" w:fill="D9E4F2" w:themeFill="text2" w:themeFillTint="33"/>
            <w:noWrap/>
            <w:hideMark/>
          </w:tcPr>
          <w:p w14:paraId="593F43E2" w14:textId="77777777" w:rsidR="00CE6371" w:rsidRPr="000E2AA5" w:rsidRDefault="00CE6371" w:rsidP="00327157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JAVELIN</w:t>
            </w:r>
          </w:p>
        </w:tc>
        <w:tc>
          <w:tcPr>
            <w:tcW w:w="723" w:type="pct"/>
            <w:shd w:val="clear" w:color="auto" w:fill="D9E4F2" w:themeFill="text2" w:themeFillTint="33"/>
            <w:noWrap/>
            <w:hideMark/>
          </w:tcPr>
          <w:p w14:paraId="6B1C12C2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2.5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2F089EA1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8" w:type="pct"/>
            <w:shd w:val="clear" w:color="auto" w:fill="D9E4F2" w:themeFill="text2" w:themeFillTint="33"/>
            <w:noWrap/>
            <w:hideMark/>
          </w:tcPr>
          <w:p w14:paraId="78BA4D98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8" w:type="pct"/>
            <w:shd w:val="clear" w:color="auto" w:fill="D9E4F2" w:themeFill="text2" w:themeFillTint="33"/>
            <w:noWrap/>
            <w:hideMark/>
          </w:tcPr>
          <w:p w14:paraId="1E3FA885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3.7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0B30CA2A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</w:tr>
      <w:tr w:rsidR="00CE6371" w:rsidRPr="000E2AA5" w14:paraId="403F9DC1" w14:textId="77777777" w:rsidTr="0035080A">
        <w:trPr>
          <w:trHeight w:val="288"/>
        </w:trPr>
        <w:tc>
          <w:tcPr>
            <w:tcW w:w="1408" w:type="pct"/>
            <w:shd w:val="clear" w:color="auto" w:fill="D9E4F2" w:themeFill="text2" w:themeFillTint="33"/>
            <w:noWrap/>
            <w:hideMark/>
          </w:tcPr>
          <w:p w14:paraId="48AC6D07" w14:textId="77777777" w:rsidR="00CE6371" w:rsidRPr="000E2AA5" w:rsidRDefault="00CE6371" w:rsidP="00327157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KEYNOTE-426</w:t>
            </w:r>
          </w:p>
        </w:tc>
        <w:tc>
          <w:tcPr>
            <w:tcW w:w="723" w:type="pct"/>
            <w:shd w:val="clear" w:color="auto" w:fill="D9E4F2" w:themeFill="text2" w:themeFillTint="33"/>
            <w:noWrap/>
            <w:hideMark/>
          </w:tcPr>
          <w:p w14:paraId="19DF7C2A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3.2</w:t>
            </w: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2DAB09D6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8" w:type="pct"/>
            <w:shd w:val="clear" w:color="auto" w:fill="D9E4F2" w:themeFill="text2" w:themeFillTint="33"/>
            <w:noWrap/>
            <w:hideMark/>
          </w:tcPr>
          <w:p w14:paraId="15A52186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8" w:type="pct"/>
            <w:shd w:val="clear" w:color="auto" w:fill="D9E4F2" w:themeFill="text2" w:themeFillTint="33"/>
            <w:noWrap/>
            <w:hideMark/>
          </w:tcPr>
          <w:p w14:paraId="7B03CFCB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</w:p>
        </w:tc>
        <w:tc>
          <w:tcPr>
            <w:tcW w:w="717" w:type="pct"/>
            <w:shd w:val="clear" w:color="auto" w:fill="D9E4F2" w:themeFill="text2" w:themeFillTint="33"/>
            <w:noWrap/>
            <w:hideMark/>
          </w:tcPr>
          <w:p w14:paraId="5C478ED6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5.3</w:t>
            </w:r>
          </w:p>
        </w:tc>
      </w:tr>
      <w:tr w:rsidR="00CE6371" w:rsidRPr="000E2AA5" w14:paraId="1EA8C4B8" w14:textId="77777777" w:rsidTr="003508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08" w:type="pct"/>
            <w:noWrap/>
            <w:hideMark/>
          </w:tcPr>
          <w:p w14:paraId="6393D22C" w14:textId="77777777" w:rsidR="00CE6371" w:rsidRPr="000E2AA5" w:rsidRDefault="00CE6371" w:rsidP="00327157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2) (fixed effects)</w:t>
            </w:r>
          </w:p>
        </w:tc>
        <w:tc>
          <w:tcPr>
            <w:tcW w:w="723" w:type="pct"/>
            <w:noWrap/>
            <w:hideMark/>
          </w:tcPr>
          <w:p w14:paraId="38F2D2C1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2.65</w:t>
            </w:r>
          </w:p>
        </w:tc>
        <w:tc>
          <w:tcPr>
            <w:tcW w:w="717" w:type="pct"/>
            <w:noWrap/>
            <w:hideMark/>
          </w:tcPr>
          <w:p w14:paraId="568BF7C0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56</w:t>
            </w:r>
          </w:p>
        </w:tc>
        <w:tc>
          <w:tcPr>
            <w:tcW w:w="718" w:type="pct"/>
            <w:noWrap/>
            <w:hideMark/>
          </w:tcPr>
          <w:p w14:paraId="52AC5F15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71</w:t>
            </w:r>
          </w:p>
        </w:tc>
        <w:tc>
          <w:tcPr>
            <w:tcW w:w="718" w:type="pct"/>
            <w:noWrap/>
            <w:hideMark/>
          </w:tcPr>
          <w:p w14:paraId="39C89CC5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10</w:t>
            </w:r>
          </w:p>
        </w:tc>
        <w:tc>
          <w:tcPr>
            <w:tcW w:w="717" w:type="pct"/>
            <w:noWrap/>
            <w:hideMark/>
          </w:tcPr>
          <w:p w14:paraId="6032F9DF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67</w:t>
            </w:r>
          </w:p>
        </w:tc>
      </w:tr>
      <w:tr w:rsidR="00CE6371" w:rsidRPr="000E2AA5" w14:paraId="4A02A423" w14:textId="77777777" w:rsidTr="0035080A">
        <w:trPr>
          <w:trHeight w:val="288"/>
        </w:trPr>
        <w:tc>
          <w:tcPr>
            <w:tcW w:w="1408" w:type="pct"/>
            <w:noWrap/>
            <w:hideMark/>
          </w:tcPr>
          <w:p w14:paraId="4B8F7F1D" w14:textId="77777777" w:rsidR="00CE6371" w:rsidRPr="000E2AA5" w:rsidRDefault="00CE6371" w:rsidP="00327157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1) (fixed effects)</w:t>
            </w:r>
          </w:p>
        </w:tc>
        <w:tc>
          <w:tcPr>
            <w:tcW w:w="723" w:type="pct"/>
            <w:noWrap/>
            <w:hideMark/>
          </w:tcPr>
          <w:p w14:paraId="5B0C652F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2.52</w:t>
            </w:r>
          </w:p>
        </w:tc>
        <w:tc>
          <w:tcPr>
            <w:tcW w:w="717" w:type="pct"/>
            <w:noWrap/>
            <w:hideMark/>
          </w:tcPr>
          <w:p w14:paraId="05929A43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61</w:t>
            </w:r>
          </w:p>
        </w:tc>
        <w:tc>
          <w:tcPr>
            <w:tcW w:w="718" w:type="pct"/>
            <w:noWrap/>
            <w:hideMark/>
          </w:tcPr>
          <w:p w14:paraId="6434BC2D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79</w:t>
            </w:r>
          </w:p>
        </w:tc>
        <w:tc>
          <w:tcPr>
            <w:tcW w:w="718" w:type="pct"/>
            <w:noWrap/>
            <w:hideMark/>
          </w:tcPr>
          <w:p w14:paraId="56240142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01</w:t>
            </w:r>
          </w:p>
        </w:tc>
        <w:tc>
          <w:tcPr>
            <w:tcW w:w="717" w:type="pct"/>
            <w:noWrap/>
            <w:hideMark/>
          </w:tcPr>
          <w:p w14:paraId="3E5124EE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90</w:t>
            </w:r>
          </w:p>
        </w:tc>
      </w:tr>
      <w:tr w:rsidR="00CE6371" w:rsidRPr="000E2AA5" w14:paraId="76999276" w14:textId="77777777" w:rsidTr="003508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08" w:type="pct"/>
            <w:noWrap/>
            <w:hideMark/>
          </w:tcPr>
          <w:p w14:paraId="625FBF36" w14:textId="77777777" w:rsidR="00CE6371" w:rsidRPr="000E2AA5" w:rsidRDefault="00CE6371" w:rsidP="00327157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-0.5) (fixed effects)</w:t>
            </w:r>
          </w:p>
        </w:tc>
        <w:tc>
          <w:tcPr>
            <w:tcW w:w="723" w:type="pct"/>
            <w:noWrap/>
            <w:hideMark/>
          </w:tcPr>
          <w:p w14:paraId="0E37550F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2.37</w:t>
            </w:r>
          </w:p>
        </w:tc>
        <w:tc>
          <w:tcPr>
            <w:tcW w:w="717" w:type="pct"/>
            <w:noWrap/>
            <w:hideMark/>
          </w:tcPr>
          <w:p w14:paraId="7BC6DD23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64</w:t>
            </w:r>
          </w:p>
        </w:tc>
        <w:tc>
          <w:tcPr>
            <w:tcW w:w="718" w:type="pct"/>
            <w:noWrap/>
            <w:hideMark/>
          </w:tcPr>
          <w:p w14:paraId="171E8CDE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83</w:t>
            </w:r>
          </w:p>
        </w:tc>
        <w:tc>
          <w:tcPr>
            <w:tcW w:w="718" w:type="pct"/>
            <w:noWrap/>
            <w:hideMark/>
          </w:tcPr>
          <w:p w14:paraId="0A0ECB96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3.94</w:t>
            </w:r>
          </w:p>
        </w:tc>
        <w:tc>
          <w:tcPr>
            <w:tcW w:w="717" w:type="pct"/>
            <w:noWrap/>
            <w:hideMark/>
          </w:tcPr>
          <w:p w14:paraId="74A4F009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95</w:t>
            </w:r>
          </w:p>
        </w:tc>
      </w:tr>
      <w:tr w:rsidR="00CE6371" w:rsidRPr="000E2AA5" w14:paraId="103604D1" w14:textId="77777777" w:rsidTr="0035080A">
        <w:trPr>
          <w:trHeight w:val="288"/>
        </w:trPr>
        <w:tc>
          <w:tcPr>
            <w:tcW w:w="1408" w:type="pct"/>
            <w:noWrap/>
            <w:hideMark/>
          </w:tcPr>
          <w:p w14:paraId="7C94A92E" w14:textId="77777777" w:rsidR="00CE6371" w:rsidRPr="000E2AA5" w:rsidRDefault="00CE6371" w:rsidP="00327157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) (fixed effects)</w:t>
            </w:r>
          </w:p>
        </w:tc>
        <w:tc>
          <w:tcPr>
            <w:tcW w:w="723" w:type="pct"/>
            <w:noWrap/>
            <w:hideMark/>
          </w:tcPr>
          <w:p w14:paraId="6E2B54B3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64</w:t>
            </w:r>
          </w:p>
        </w:tc>
        <w:tc>
          <w:tcPr>
            <w:tcW w:w="717" w:type="pct"/>
            <w:noWrap/>
            <w:hideMark/>
          </w:tcPr>
          <w:p w14:paraId="0F5D5523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61</w:t>
            </w:r>
          </w:p>
        </w:tc>
        <w:tc>
          <w:tcPr>
            <w:tcW w:w="718" w:type="pct"/>
            <w:noWrap/>
            <w:hideMark/>
          </w:tcPr>
          <w:p w14:paraId="0A97C7CE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84</w:t>
            </w:r>
          </w:p>
        </w:tc>
        <w:tc>
          <w:tcPr>
            <w:tcW w:w="718" w:type="pct"/>
            <w:noWrap/>
            <w:hideMark/>
          </w:tcPr>
          <w:p w14:paraId="7BD8E420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3.31</w:t>
            </w:r>
          </w:p>
        </w:tc>
        <w:tc>
          <w:tcPr>
            <w:tcW w:w="717" w:type="pct"/>
            <w:noWrap/>
            <w:hideMark/>
          </w:tcPr>
          <w:p w14:paraId="4AB4ABF7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83</w:t>
            </w:r>
          </w:p>
        </w:tc>
      </w:tr>
      <w:tr w:rsidR="00CE6371" w:rsidRPr="000E2AA5" w14:paraId="430B40ED" w14:textId="77777777" w:rsidTr="003508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08" w:type="pct"/>
            <w:noWrap/>
            <w:hideMark/>
          </w:tcPr>
          <w:p w14:paraId="0363707D" w14:textId="77777777" w:rsidR="00CE6371" w:rsidRPr="000E2AA5" w:rsidRDefault="00CE6371" w:rsidP="00327157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0.5) (fixed effects)</w:t>
            </w:r>
          </w:p>
        </w:tc>
        <w:tc>
          <w:tcPr>
            <w:tcW w:w="723" w:type="pct"/>
            <w:noWrap/>
            <w:hideMark/>
          </w:tcPr>
          <w:p w14:paraId="18DF257B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80</w:t>
            </w:r>
          </w:p>
        </w:tc>
        <w:tc>
          <w:tcPr>
            <w:tcW w:w="717" w:type="pct"/>
            <w:noWrap/>
            <w:hideMark/>
          </w:tcPr>
          <w:p w14:paraId="43ADB0C2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78</w:t>
            </w:r>
          </w:p>
        </w:tc>
        <w:tc>
          <w:tcPr>
            <w:tcW w:w="718" w:type="pct"/>
            <w:noWrap/>
            <w:hideMark/>
          </w:tcPr>
          <w:p w14:paraId="7962CA7B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84</w:t>
            </w:r>
          </w:p>
        </w:tc>
        <w:tc>
          <w:tcPr>
            <w:tcW w:w="718" w:type="pct"/>
            <w:noWrap/>
            <w:hideMark/>
          </w:tcPr>
          <w:p w14:paraId="5DFEBFE0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3.41</w:t>
            </w:r>
          </w:p>
        </w:tc>
        <w:tc>
          <w:tcPr>
            <w:tcW w:w="717" w:type="pct"/>
            <w:noWrap/>
            <w:hideMark/>
          </w:tcPr>
          <w:p w14:paraId="1113E37F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71</w:t>
            </w:r>
          </w:p>
        </w:tc>
      </w:tr>
      <w:tr w:rsidR="00CE6371" w:rsidRPr="000E2AA5" w14:paraId="1F389F88" w14:textId="77777777" w:rsidTr="0035080A">
        <w:trPr>
          <w:trHeight w:val="288"/>
        </w:trPr>
        <w:tc>
          <w:tcPr>
            <w:tcW w:w="1408" w:type="pct"/>
            <w:noWrap/>
            <w:hideMark/>
          </w:tcPr>
          <w:p w14:paraId="21C68A02" w14:textId="77777777" w:rsidR="00CE6371" w:rsidRPr="000E2AA5" w:rsidRDefault="00CE6371" w:rsidP="00327157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FP(1) (fixed effects)</w:t>
            </w:r>
          </w:p>
        </w:tc>
        <w:tc>
          <w:tcPr>
            <w:tcW w:w="723" w:type="pct"/>
            <w:noWrap/>
            <w:hideMark/>
          </w:tcPr>
          <w:p w14:paraId="58A93442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90</w:t>
            </w:r>
          </w:p>
        </w:tc>
        <w:tc>
          <w:tcPr>
            <w:tcW w:w="717" w:type="pct"/>
            <w:noWrap/>
            <w:hideMark/>
          </w:tcPr>
          <w:p w14:paraId="6E46B764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85</w:t>
            </w:r>
          </w:p>
        </w:tc>
        <w:tc>
          <w:tcPr>
            <w:tcW w:w="718" w:type="pct"/>
            <w:noWrap/>
            <w:hideMark/>
          </w:tcPr>
          <w:p w14:paraId="29F67B5A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86</w:t>
            </w:r>
          </w:p>
        </w:tc>
        <w:tc>
          <w:tcPr>
            <w:tcW w:w="718" w:type="pct"/>
            <w:noWrap/>
            <w:hideMark/>
          </w:tcPr>
          <w:p w14:paraId="6FE707A1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3.43</w:t>
            </w:r>
          </w:p>
        </w:tc>
        <w:tc>
          <w:tcPr>
            <w:tcW w:w="717" w:type="pct"/>
            <w:noWrap/>
            <w:hideMark/>
          </w:tcPr>
          <w:p w14:paraId="0D1CA6D3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61</w:t>
            </w:r>
          </w:p>
        </w:tc>
      </w:tr>
      <w:tr w:rsidR="00CE6371" w:rsidRPr="000E2AA5" w14:paraId="11D47429" w14:textId="77777777" w:rsidTr="003508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tcW w:w="1408" w:type="pct"/>
            <w:noWrap/>
            <w:hideMark/>
          </w:tcPr>
          <w:p w14:paraId="3F5522CC" w14:textId="6C2B3B55" w:rsidR="00CE6371" w:rsidRPr="000E2AA5" w:rsidRDefault="00B418E0" w:rsidP="00327157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loglogistic</w:t>
            </w:r>
            <w:r w:rsidR="00CE6371" w:rsidRPr="000E2AA5">
              <w:rPr>
                <w:rFonts w:ascii="Trebuchet MS" w:hAnsi="Trebuchet MS"/>
                <w:sz w:val="20"/>
                <w:szCs w:val="20"/>
              </w:rPr>
              <w:t xml:space="preserve"> (fixed effects)</w:t>
            </w:r>
          </w:p>
        </w:tc>
        <w:tc>
          <w:tcPr>
            <w:tcW w:w="723" w:type="pct"/>
            <w:noWrap/>
            <w:hideMark/>
          </w:tcPr>
          <w:p w14:paraId="4024B8FC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75</w:t>
            </w:r>
          </w:p>
        </w:tc>
        <w:tc>
          <w:tcPr>
            <w:tcW w:w="717" w:type="pct"/>
            <w:noWrap/>
            <w:hideMark/>
          </w:tcPr>
          <w:p w14:paraId="5BD98352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3.80</w:t>
            </w:r>
          </w:p>
        </w:tc>
        <w:tc>
          <w:tcPr>
            <w:tcW w:w="718" w:type="pct"/>
            <w:noWrap/>
            <w:hideMark/>
          </w:tcPr>
          <w:p w14:paraId="428FD095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80</w:t>
            </w:r>
          </w:p>
        </w:tc>
        <w:tc>
          <w:tcPr>
            <w:tcW w:w="718" w:type="pct"/>
            <w:noWrap/>
            <w:hideMark/>
          </w:tcPr>
          <w:p w14:paraId="2241BE45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2.74</w:t>
            </w:r>
          </w:p>
        </w:tc>
        <w:tc>
          <w:tcPr>
            <w:tcW w:w="717" w:type="pct"/>
            <w:noWrap/>
            <w:hideMark/>
          </w:tcPr>
          <w:p w14:paraId="4F2D243F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06</w:t>
            </w:r>
          </w:p>
        </w:tc>
      </w:tr>
      <w:tr w:rsidR="00CE6371" w:rsidRPr="000E2AA5" w14:paraId="5C1A88AB" w14:textId="77777777" w:rsidTr="0035080A">
        <w:trPr>
          <w:trHeight w:val="288"/>
        </w:trPr>
        <w:tc>
          <w:tcPr>
            <w:tcW w:w="1408" w:type="pct"/>
            <w:noWrap/>
            <w:hideMark/>
          </w:tcPr>
          <w:p w14:paraId="1E78F242" w14:textId="6958B88C" w:rsidR="00CE6371" w:rsidRPr="000E2AA5" w:rsidRDefault="00B418E0" w:rsidP="00327157">
            <w:pPr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lognormal</w:t>
            </w:r>
            <w:r w:rsidR="00CE6371" w:rsidRPr="000E2AA5">
              <w:rPr>
                <w:rFonts w:ascii="Trebuchet MS" w:hAnsi="Trebuchet MS"/>
                <w:sz w:val="20"/>
                <w:szCs w:val="20"/>
              </w:rPr>
              <w:t xml:space="preserve"> (fixed effects)</w:t>
            </w:r>
          </w:p>
        </w:tc>
        <w:tc>
          <w:tcPr>
            <w:tcW w:w="723" w:type="pct"/>
            <w:noWrap/>
            <w:hideMark/>
          </w:tcPr>
          <w:p w14:paraId="20F28BA5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1.98</w:t>
            </w:r>
          </w:p>
        </w:tc>
        <w:tc>
          <w:tcPr>
            <w:tcW w:w="717" w:type="pct"/>
            <w:noWrap/>
            <w:hideMark/>
          </w:tcPr>
          <w:p w14:paraId="13E3FF3A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3.90</w:t>
            </w:r>
          </w:p>
        </w:tc>
        <w:tc>
          <w:tcPr>
            <w:tcW w:w="718" w:type="pct"/>
            <w:noWrap/>
            <w:hideMark/>
          </w:tcPr>
          <w:p w14:paraId="2CC31615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72</w:t>
            </w:r>
          </w:p>
        </w:tc>
        <w:tc>
          <w:tcPr>
            <w:tcW w:w="718" w:type="pct"/>
            <w:noWrap/>
            <w:hideMark/>
          </w:tcPr>
          <w:p w14:paraId="5332FE71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2.94</w:t>
            </w:r>
          </w:p>
        </w:tc>
        <w:tc>
          <w:tcPr>
            <w:tcW w:w="717" w:type="pct"/>
            <w:noWrap/>
            <w:hideMark/>
          </w:tcPr>
          <w:p w14:paraId="66581495" w14:textId="77777777" w:rsidR="00CE6371" w:rsidRPr="000E2AA5" w:rsidRDefault="00CE6371" w:rsidP="003C7959">
            <w:pPr>
              <w:jc w:val="center"/>
              <w:rPr>
                <w:rFonts w:ascii="Trebuchet MS" w:hAnsi="Trebuchet MS"/>
                <w:sz w:val="20"/>
                <w:szCs w:val="20"/>
              </w:rPr>
            </w:pPr>
            <w:r w:rsidRPr="000E2AA5">
              <w:rPr>
                <w:rFonts w:ascii="Trebuchet MS" w:hAnsi="Trebuchet MS"/>
                <w:sz w:val="20"/>
                <w:szCs w:val="20"/>
              </w:rPr>
              <w:t>24.10</w:t>
            </w:r>
          </w:p>
        </w:tc>
      </w:tr>
    </w:tbl>
    <w:p w14:paraId="22573107" w14:textId="7CBFF28E" w:rsidR="00401EF6" w:rsidRPr="000E2AA5" w:rsidRDefault="00401EF6" w:rsidP="00401EF6">
      <w:pPr>
        <w:pStyle w:val="Heading1"/>
        <w:numPr>
          <w:ilvl w:val="0"/>
          <w:numId w:val="0"/>
        </w:numPr>
        <w:ind w:left="720"/>
      </w:pPr>
      <w:bookmarkStart w:id="34" w:name="_Toc127193975"/>
      <w:r w:rsidRPr="000E2AA5">
        <w:lastRenderedPageBreak/>
        <w:t>References</w:t>
      </w:r>
      <w:bookmarkEnd w:id="34"/>
    </w:p>
    <w:bookmarkEnd w:id="11"/>
    <w:p w14:paraId="576C3915" w14:textId="77777777" w:rsidR="00081D20" w:rsidRPr="000E2AA5" w:rsidRDefault="007E6708" w:rsidP="00081D20">
      <w:pPr>
        <w:pStyle w:val="EndNoteBibliography"/>
        <w:ind w:left="720" w:hanging="720"/>
        <w:rPr>
          <w:rFonts w:ascii="Trebuchet MS" w:hAnsi="Trebuchet MS"/>
        </w:rPr>
      </w:pPr>
      <w:r w:rsidRPr="000E2AA5">
        <w:rPr>
          <w:rFonts w:ascii="Trebuchet MS" w:hAnsi="Trebuchet MS"/>
          <w:bCs w:val="0"/>
        </w:rPr>
        <w:fldChar w:fldCharType="begin"/>
      </w:r>
      <w:r w:rsidRPr="000E2AA5">
        <w:rPr>
          <w:rFonts w:ascii="Trebuchet MS" w:hAnsi="Trebuchet MS"/>
        </w:rPr>
        <w:instrText xml:space="preserve"> ADDIN EN.REFLIST </w:instrText>
      </w:r>
      <w:r w:rsidRPr="000E2AA5">
        <w:rPr>
          <w:rFonts w:ascii="Trebuchet MS" w:hAnsi="Trebuchet MS"/>
          <w:bCs w:val="0"/>
        </w:rPr>
        <w:fldChar w:fldCharType="separate"/>
      </w:r>
      <w:r w:rsidR="00081D20" w:rsidRPr="000E2AA5">
        <w:rPr>
          <w:rFonts w:ascii="Trebuchet MS" w:hAnsi="Trebuchet MS"/>
        </w:rPr>
        <w:t>1.</w:t>
      </w:r>
      <w:r w:rsidR="00081D20" w:rsidRPr="000E2AA5">
        <w:rPr>
          <w:rFonts w:ascii="Trebuchet MS" w:hAnsi="Trebuchet MS"/>
        </w:rPr>
        <w:tab/>
        <w:t>Choueiri TK, Powles T, Burotto M, et al. Nivolumab plus Cabozantinib versus Sunitinib for Advanced Renal-Cell Carcinoma. New England Journal of Medicine. 2021;384(9):829-841.</w:t>
      </w:r>
    </w:p>
    <w:p w14:paraId="48FC4240" w14:textId="77777777" w:rsidR="00081D20" w:rsidRPr="000E2AA5" w:rsidRDefault="00081D20" w:rsidP="00081D20">
      <w:pPr>
        <w:pStyle w:val="EndNoteBibliography"/>
        <w:ind w:left="720" w:hanging="720"/>
        <w:rPr>
          <w:rFonts w:ascii="Trebuchet MS" w:hAnsi="Trebuchet MS"/>
        </w:rPr>
      </w:pPr>
      <w:r w:rsidRPr="000E2AA5">
        <w:rPr>
          <w:rFonts w:ascii="Trebuchet MS" w:hAnsi="Trebuchet MS"/>
        </w:rPr>
        <w:t>2.</w:t>
      </w:r>
      <w:r w:rsidRPr="000E2AA5">
        <w:rPr>
          <w:rFonts w:ascii="Trebuchet MS" w:hAnsi="Trebuchet MS"/>
        </w:rPr>
        <w:tab/>
        <w:t>Motzer RJ, Penkov K, Haanen J, et al. Avelumab plus Axitinib versus Sunitinib for Advanced Renal-Cell Carcinoma. N Engl J Med. 2019 Mar 21;380(12):1103-1115.</w:t>
      </w:r>
    </w:p>
    <w:p w14:paraId="0F68474C" w14:textId="77777777" w:rsidR="00081D20" w:rsidRPr="000E2AA5" w:rsidRDefault="00081D20" w:rsidP="00081D20">
      <w:pPr>
        <w:pStyle w:val="EndNoteBibliography"/>
        <w:ind w:left="720" w:hanging="720"/>
        <w:rPr>
          <w:rFonts w:ascii="Trebuchet MS" w:hAnsi="Trebuchet MS"/>
        </w:rPr>
      </w:pPr>
      <w:r w:rsidRPr="000E2AA5">
        <w:rPr>
          <w:rFonts w:ascii="Trebuchet MS" w:hAnsi="Trebuchet MS"/>
        </w:rPr>
        <w:t>3.</w:t>
      </w:r>
      <w:r w:rsidRPr="000E2AA5">
        <w:rPr>
          <w:rFonts w:ascii="Trebuchet MS" w:hAnsi="Trebuchet MS"/>
        </w:rPr>
        <w:tab/>
        <w:t>Rini BI, Plimack ER, Stus V, et al. Pembrolizumab plus Axitinib versus Sunitinib for Advanced Renal-Cell Carcinoma. N Engl J Med. 2019 Mar 21;380(12):1116-1127.</w:t>
      </w:r>
    </w:p>
    <w:p w14:paraId="6ECC3A4C" w14:textId="77777777" w:rsidR="00081D20" w:rsidRPr="000E2AA5" w:rsidRDefault="00081D20" w:rsidP="00081D20">
      <w:pPr>
        <w:pStyle w:val="EndNoteBibliography"/>
        <w:ind w:left="720" w:hanging="720"/>
        <w:rPr>
          <w:rFonts w:ascii="Trebuchet MS" w:hAnsi="Trebuchet MS"/>
        </w:rPr>
      </w:pPr>
      <w:r w:rsidRPr="000E2AA5">
        <w:rPr>
          <w:rFonts w:ascii="Trebuchet MS" w:hAnsi="Trebuchet MS"/>
        </w:rPr>
        <w:t>4.</w:t>
      </w:r>
      <w:r w:rsidRPr="000E2AA5">
        <w:rPr>
          <w:rFonts w:ascii="Trebuchet MS" w:hAnsi="Trebuchet MS"/>
        </w:rPr>
        <w:tab/>
        <w:t>Motzer R, Alekseev B, Rha S-Y, et al. Lenvatinib plus pembrolizumab or everolimus for advanced renal cell carcinoma. New England Journal of Medicine. 2021;384(14):1289-1300.</w:t>
      </w:r>
    </w:p>
    <w:p w14:paraId="3D80A4B4" w14:textId="77777777" w:rsidR="00081D20" w:rsidRPr="000E2AA5" w:rsidRDefault="00081D20" w:rsidP="00081D20">
      <w:pPr>
        <w:pStyle w:val="EndNoteBibliography"/>
        <w:ind w:left="720" w:hanging="720"/>
        <w:rPr>
          <w:rFonts w:ascii="Trebuchet MS" w:hAnsi="Trebuchet MS"/>
        </w:rPr>
      </w:pPr>
      <w:r w:rsidRPr="000E2AA5">
        <w:rPr>
          <w:rFonts w:ascii="Trebuchet MS" w:hAnsi="Trebuchet MS"/>
        </w:rPr>
        <w:t>5.</w:t>
      </w:r>
      <w:r w:rsidRPr="000E2AA5">
        <w:rPr>
          <w:rFonts w:ascii="Trebuchet MS" w:hAnsi="Trebuchet MS"/>
        </w:rPr>
        <w:tab/>
        <w:t>Choueiri TK, Motzer RJ, Rini BI, et al. Updated efficacy results from the JAVELIN renal 101 trial: First-line avelumab plus axitinib versus sunitinib in patients with advanced renal cell carcinoma. Annals of Oncology. 2020.</w:t>
      </w:r>
    </w:p>
    <w:p w14:paraId="3B166A70" w14:textId="77777777" w:rsidR="00081D20" w:rsidRPr="000E2AA5" w:rsidRDefault="00081D20" w:rsidP="00081D20">
      <w:pPr>
        <w:pStyle w:val="EndNoteBibliography"/>
        <w:ind w:left="720" w:hanging="720"/>
        <w:rPr>
          <w:rFonts w:ascii="Trebuchet MS" w:hAnsi="Trebuchet MS"/>
        </w:rPr>
      </w:pPr>
      <w:r w:rsidRPr="000E2AA5">
        <w:rPr>
          <w:rFonts w:ascii="Trebuchet MS" w:hAnsi="Trebuchet MS"/>
        </w:rPr>
        <w:t>6.</w:t>
      </w:r>
      <w:r w:rsidRPr="000E2AA5">
        <w:rPr>
          <w:rFonts w:ascii="Trebuchet MS" w:hAnsi="Trebuchet MS"/>
        </w:rPr>
        <w:tab/>
        <w:t>Rini BI, Plimack ER, Stus V, et al. Pembrolizumab (pembro) plus axitinib (axi) versus sunitinib as first-line therapy for advanced clear cell renal cell carcinoma (ccRCC): Results from 42-month follow-up of KEYNOTE-426. Journal of Clinical Oncology. 2021;39(15_suppl):4500-4500.</w:t>
      </w:r>
    </w:p>
    <w:p w14:paraId="7D1AD0F4" w14:textId="77777777" w:rsidR="00081D20" w:rsidRPr="000E2AA5" w:rsidRDefault="00081D20" w:rsidP="00081D20">
      <w:pPr>
        <w:pStyle w:val="EndNoteBibliography"/>
        <w:ind w:left="720" w:hanging="720"/>
        <w:rPr>
          <w:rFonts w:ascii="Trebuchet MS" w:hAnsi="Trebuchet MS"/>
        </w:rPr>
      </w:pPr>
      <w:r w:rsidRPr="000E2AA5">
        <w:rPr>
          <w:rFonts w:ascii="Trebuchet MS" w:hAnsi="Trebuchet MS"/>
        </w:rPr>
        <w:t>7.</w:t>
      </w:r>
      <w:r w:rsidRPr="000E2AA5">
        <w:rPr>
          <w:rFonts w:ascii="Trebuchet MS" w:hAnsi="Trebuchet MS"/>
        </w:rPr>
        <w:tab/>
        <w:t>RStan: the R interface to Stan [22 December 2021]. Available from: //mc-stan.org/users/interfaces/rstan</w:t>
      </w:r>
    </w:p>
    <w:p w14:paraId="0F2E5925" w14:textId="77777777" w:rsidR="00081D20" w:rsidRPr="000E2AA5" w:rsidRDefault="00081D20" w:rsidP="00081D20">
      <w:pPr>
        <w:pStyle w:val="EndNoteBibliography"/>
        <w:ind w:left="720" w:hanging="720"/>
        <w:rPr>
          <w:rFonts w:ascii="Trebuchet MS" w:hAnsi="Trebuchet MS"/>
        </w:rPr>
      </w:pPr>
      <w:r w:rsidRPr="000E2AA5">
        <w:rPr>
          <w:rFonts w:ascii="Trebuchet MS" w:hAnsi="Trebuchet MS"/>
          <w:lang w:val="nl-NL"/>
        </w:rPr>
        <w:t>8.</w:t>
      </w:r>
      <w:r w:rsidRPr="000E2AA5">
        <w:rPr>
          <w:rFonts w:ascii="Trebuchet MS" w:hAnsi="Trebuchet MS"/>
          <w:lang w:val="nl-NL"/>
        </w:rPr>
        <w:tab/>
        <w:t xml:space="preserve">Dias S, Welton NJ, Sutton AJ, et al. </w:t>
      </w:r>
      <w:r w:rsidRPr="000E2AA5">
        <w:rPr>
          <w:rFonts w:ascii="Trebuchet MS" w:hAnsi="Trebuchet MS"/>
        </w:rPr>
        <w:t>NICE DSU technical support document 2: a generalised linear modelling framework for pairwise and network meta-analysis of randomised controlled trials. 2011.</w:t>
      </w:r>
    </w:p>
    <w:p w14:paraId="17B43E80" w14:textId="77777777" w:rsidR="00081D20" w:rsidRPr="000E2AA5" w:rsidRDefault="00081D20" w:rsidP="00081D20">
      <w:pPr>
        <w:pStyle w:val="EndNoteBibliography"/>
        <w:ind w:left="720" w:hanging="720"/>
        <w:rPr>
          <w:rFonts w:ascii="Trebuchet MS" w:hAnsi="Trebuchet MS"/>
        </w:rPr>
      </w:pPr>
      <w:r w:rsidRPr="000E2AA5">
        <w:rPr>
          <w:rFonts w:ascii="Trebuchet MS" w:hAnsi="Trebuchet MS"/>
        </w:rPr>
        <w:t>9.</w:t>
      </w:r>
      <w:r w:rsidRPr="000E2AA5">
        <w:rPr>
          <w:rFonts w:ascii="Trebuchet MS" w:hAnsi="Trebuchet MS"/>
        </w:rPr>
        <w:tab/>
        <w:t xml:space="preserve">Higgins JP, Green S. Cochrane handbook for systematic reviews of interventions. Vol. 4. John Wiley &amp; Sons; 2011. </w:t>
      </w:r>
    </w:p>
    <w:p w14:paraId="256B85F9" w14:textId="77777777" w:rsidR="00081D20" w:rsidRPr="000E2AA5" w:rsidRDefault="00081D20" w:rsidP="00081D20">
      <w:pPr>
        <w:pStyle w:val="EndNoteBibliography"/>
        <w:ind w:left="720" w:hanging="720"/>
        <w:rPr>
          <w:rFonts w:ascii="Trebuchet MS" w:hAnsi="Trebuchet MS"/>
        </w:rPr>
      </w:pPr>
      <w:r w:rsidRPr="000E2AA5">
        <w:rPr>
          <w:rFonts w:ascii="Trebuchet MS" w:hAnsi="Trebuchet MS"/>
        </w:rPr>
        <w:t>10.</w:t>
      </w:r>
      <w:r w:rsidRPr="000E2AA5">
        <w:rPr>
          <w:rFonts w:ascii="Trebuchet MS" w:hAnsi="Trebuchet MS"/>
        </w:rPr>
        <w:tab/>
        <w:t>Spiegelhalter D, Thomas A, Best N, et al. WinBUGS user manual. version; 2003.</w:t>
      </w:r>
    </w:p>
    <w:p w14:paraId="1A7FA247" w14:textId="78CE8259" w:rsidR="004B577C" w:rsidRPr="000E2AA5" w:rsidRDefault="007E6708" w:rsidP="007F3107">
      <w:pPr>
        <w:rPr>
          <w:rFonts w:ascii="Trebuchet MS" w:hAnsi="Trebuchet MS"/>
        </w:rPr>
      </w:pPr>
      <w:r w:rsidRPr="000E2AA5">
        <w:rPr>
          <w:rFonts w:ascii="Trebuchet MS" w:hAnsi="Trebuchet MS"/>
        </w:rPr>
        <w:fldChar w:fldCharType="end"/>
      </w:r>
    </w:p>
    <w:sectPr w:rsidR="004B577C" w:rsidRPr="000E2AA5" w:rsidSect="009365AB">
      <w:headerReference w:type="even" r:id="rId39"/>
      <w:footerReference w:type="default" r:id="rId40"/>
      <w:pgSz w:w="11900" w:h="16840" w:code="9"/>
      <w:pgMar w:top="1582" w:right="1440" w:bottom="1582" w:left="1440" w:header="561" w:footer="561" w:gutter="0"/>
      <w:cols w:space="708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5CA097" w14:textId="77777777" w:rsidR="00CB59DA" w:rsidRDefault="00CB59DA" w:rsidP="006F305C">
      <w:r>
        <w:separator/>
      </w:r>
    </w:p>
    <w:p w14:paraId="2189B55F" w14:textId="77777777" w:rsidR="00CB59DA" w:rsidRDefault="00CB59DA" w:rsidP="006F305C"/>
    <w:p w14:paraId="3AFFC24C" w14:textId="77777777" w:rsidR="00CB59DA" w:rsidRDefault="00CB59DA" w:rsidP="006F305C"/>
    <w:p w14:paraId="00CDADB6" w14:textId="77777777" w:rsidR="00CB59DA" w:rsidRDefault="00CB59DA" w:rsidP="006F305C"/>
    <w:p w14:paraId="6D8DD942" w14:textId="77777777" w:rsidR="00CB59DA" w:rsidRDefault="00CB59DA" w:rsidP="006F305C"/>
    <w:p w14:paraId="75D4B761" w14:textId="77777777" w:rsidR="00CB59DA" w:rsidRDefault="00CB59DA" w:rsidP="006F305C"/>
  </w:endnote>
  <w:endnote w:type="continuationSeparator" w:id="0">
    <w:p w14:paraId="210686A6" w14:textId="77777777" w:rsidR="00CB59DA" w:rsidRDefault="00CB59DA" w:rsidP="006F305C">
      <w:r>
        <w:continuationSeparator/>
      </w:r>
    </w:p>
    <w:p w14:paraId="126841A2" w14:textId="77777777" w:rsidR="00CB59DA" w:rsidRDefault="00CB59DA" w:rsidP="006F305C"/>
    <w:p w14:paraId="44AAA796" w14:textId="77777777" w:rsidR="00CB59DA" w:rsidRDefault="00CB59DA" w:rsidP="006F305C"/>
    <w:p w14:paraId="61EC071F" w14:textId="77777777" w:rsidR="00CB59DA" w:rsidRDefault="00CB59DA" w:rsidP="006F305C"/>
    <w:p w14:paraId="36DA241A" w14:textId="77777777" w:rsidR="00CB59DA" w:rsidRDefault="00CB59DA" w:rsidP="006F305C"/>
    <w:p w14:paraId="69A7CC3D" w14:textId="77777777" w:rsidR="00CB59DA" w:rsidRDefault="00CB59DA" w:rsidP="006F305C"/>
  </w:endnote>
  <w:endnote w:type="continuationNotice" w:id="1">
    <w:p w14:paraId="44327478" w14:textId="77777777" w:rsidR="00CB59DA" w:rsidRDefault="00CB59D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Elephant">
    <w:altName w:val="Cambria"/>
    <w:panose1 w:val="02020904090505020303"/>
    <w:charset w:val="00"/>
    <w:family w:val="roman"/>
    <w:pitch w:val="variable"/>
    <w:sig w:usb0="00000003" w:usb1="00000000" w:usb2="00000000" w:usb3="00000000" w:csb0="00000001" w:csb1="00000000"/>
  </w:font>
  <w:font w:name="Eras Medium ITC">
    <w:panose1 w:val="020B0602030504020804"/>
    <w:charset w:val="00"/>
    <w:family w:val="swiss"/>
    <w:pitch w:val="variable"/>
    <w:sig w:usb0="00000003" w:usb1="00000000" w:usb2="00000000" w:usb3="00000000" w:csb0="00000001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Microsoft JhengHei"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Arial (Body)">
    <w:altName w:val="Arial"/>
    <w:panose1 w:val="00000000000000000000"/>
    <w:charset w:val="00"/>
    <w:family w:val="roman"/>
    <w:notTrueType/>
    <w:pitch w:val="default"/>
  </w:font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952151" w14:textId="1EE1AD04" w:rsidR="00C47717" w:rsidRPr="00AA0097" w:rsidRDefault="00C47717" w:rsidP="00C47717">
    <w:pPr>
      <w:pStyle w:val="Footer"/>
      <w:rPr>
        <w:color w:val="0D213A"/>
      </w:rPr>
    </w:pPr>
    <w:r w:rsidRPr="00AA0097">
      <w:rPr>
        <w:noProof/>
        <w:color w:val="0D213A"/>
      </w:rPr>
      <mc:AlternateContent>
        <mc:Choice Requires="wpg">
          <w:drawing>
            <wp:anchor distT="0" distB="0" distL="114300" distR="114300" simplePos="0" relativeHeight="251658240" behindDoc="1" locked="0" layoutInCell="1" allowOverlap="1" wp14:anchorId="5D67E5BC" wp14:editId="4219FA5C">
              <wp:simplePos x="0" y="0"/>
              <wp:positionH relativeFrom="margin">
                <wp:posOffset>-110490</wp:posOffset>
              </wp:positionH>
              <wp:positionV relativeFrom="page">
                <wp:posOffset>9295765</wp:posOffset>
              </wp:positionV>
              <wp:extent cx="5951855" cy="50800"/>
              <wp:effectExtent l="0" t="0" r="17145" b="12700"/>
              <wp:wrapNone/>
              <wp:docPr id="22" name="Group 134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 flipV="1">
                        <a:off x="0" y="0"/>
                        <a:ext cx="5951855" cy="50800"/>
                        <a:chOff x="1180" y="8273"/>
                        <a:chExt cx="908" cy="2"/>
                      </a:xfrm>
                    </wpg:grpSpPr>
                    <wps:wsp>
                      <wps:cNvPr id="23" name="Freeform 1349"/>
                      <wps:cNvSpPr>
                        <a:spLocks/>
                      </wps:cNvSpPr>
                      <wps:spPr bwMode="auto">
                        <a:xfrm>
                          <a:off x="1180" y="8273"/>
                          <a:ext cx="908" cy="2"/>
                        </a:xfrm>
                        <a:custGeom>
                          <a:avLst/>
                          <a:gdLst>
                            <a:gd name="T0" fmla="+- 0 1180 1180"/>
                            <a:gd name="T1" fmla="*/ T0 w 908"/>
                            <a:gd name="T2" fmla="+- 0 2088 1180"/>
                            <a:gd name="T3" fmla="*/ T2 w 908"/>
                          </a:gdLst>
                          <a:ahLst/>
                          <a:cxnLst>
                            <a:cxn ang="0">
                              <a:pos x="T1" y="0"/>
                            </a:cxn>
                            <a:cxn ang="0">
                              <a:pos x="T3" y="0"/>
                            </a:cxn>
                          </a:cxnLst>
                          <a:rect l="0" t="0" r="r" b="b"/>
                          <a:pathLst>
                            <a:path w="908">
                              <a:moveTo>
                                <a:pt x="0" y="0"/>
                              </a:moveTo>
                              <a:lnTo>
                                <a:pt x="908" y="0"/>
                              </a:lnTo>
                            </a:path>
                          </a:pathLst>
                        </a:custGeom>
                        <a:noFill/>
                        <a:ln w="22225">
                          <a:solidFill>
                            <a:srgbClr val="9EA6B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w14:anchorId="17DE12FC" id="Group 1348" o:spid="_x0000_s1026" style="position:absolute;margin-left:-8.7pt;margin-top:731.95pt;width:468.65pt;height:4pt;flip:y;z-index:-251658240;mso-position-horizontal-relative:margin;mso-position-vertical-relative:page" coordorigin="1180,8273" coordsize="908,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">
              <v:shape id="Freeform 1349" o:spid="_x0000_s1027" style="position:absolute;left:1180;top:8273;width:908;height:2;visibility:visible;mso-wrap-style:square;v-text-anchor:top" coordsize="908,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" path="m,l908,e" filled="f" strokecolor="#9ea6b0" strokeweight="1.75pt">
                <v:path arrowok="t" o:connecttype="custom" o:connectlocs="0,0;908,0" o:connectangles="0,0"/>
              </v:shape>
              <w10:wrap anchorx="margin" anchory="page"/>
            </v:group>
          </w:pict>
        </mc:Fallback>
      </mc:AlternateContent>
    </w:r>
    <w:r w:rsidRPr="00AA0097">
      <w:rPr>
        <w:color w:val="0D213A"/>
      </w:rPr>
      <w:t>Copyright ©20</w:t>
    </w:r>
    <w:r w:rsidR="00177DFC" w:rsidRPr="00AA0097">
      <w:rPr>
        <w:color w:val="0D213A"/>
      </w:rPr>
      <w:t>2</w:t>
    </w:r>
    <w:r w:rsidR="004F3EE1">
      <w:rPr>
        <w:color w:val="0D213A"/>
      </w:rPr>
      <w:t xml:space="preserve">1 </w:t>
    </w:r>
    <w:r w:rsidR="00AA0097" w:rsidRPr="00AA0097">
      <w:rPr>
        <w:color w:val="0D213A"/>
      </w:rPr>
      <w:t>OPEN Health |</w:t>
    </w:r>
    <w:r w:rsidRPr="00AA0097">
      <w:rPr>
        <w:color w:val="0D213A"/>
      </w:rPr>
      <w:t xml:space="preserve"> All Rights Reserved.</w:t>
    </w:r>
    <w:r w:rsidRPr="00AA0097">
      <w:rPr>
        <w:color w:val="0D213A"/>
      </w:rPr>
      <w:tab/>
      <w:t xml:space="preserve">Page </w:t>
    </w:r>
    <w:r w:rsidRPr="00AA0097">
      <w:rPr>
        <w:color w:val="0D213A"/>
      </w:rPr>
      <w:fldChar w:fldCharType="begin"/>
    </w:r>
    <w:r w:rsidRPr="00AA0097">
      <w:rPr>
        <w:color w:val="0D213A"/>
      </w:rPr>
      <w:instrText xml:space="preserve"> PAGE   \* MERGEFORMAT </w:instrText>
    </w:r>
    <w:r w:rsidRPr="00AA0097">
      <w:rPr>
        <w:color w:val="0D213A"/>
      </w:rPr>
      <w:fldChar w:fldCharType="separate"/>
    </w:r>
    <w:r w:rsidRPr="00AA0097">
      <w:rPr>
        <w:color w:val="0D213A"/>
      </w:rPr>
      <w:t>2</w:t>
    </w:r>
    <w:r w:rsidRPr="00AA0097">
      <w:rPr>
        <w:color w:val="0D213A"/>
      </w:rPr>
      <w:fldChar w:fldCharType="end"/>
    </w:r>
    <w:r w:rsidRPr="00AA0097">
      <w:rPr>
        <w:color w:val="0D213A"/>
      </w:rPr>
      <w:t xml:space="preserve"> of </w:t>
    </w:r>
    <w:r w:rsidR="00177DFC" w:rsidRPr="00AA0097">
      <w:rPr>
        <w:color w:val="0D213A"/>
      </w:rPr>
      <w:fldChar w:fldCharType="begin"/>
    </w:r>
    <w:r w:rsidR="00177DFC" w:rsidRPr="00AA0097">
      <w:rPr>
        <w:color w:val="0D213A"/>
      </w:rPr>
      <w:instrText xml:space="preserve"> NUMPAGES   \* MERGEFORMAT </w:instrText>
    </w:r>
    <w:r w:rsidR="00177DFC" w:rsidRPr="00AA0097">
      <w:rPr>
        <w:color w:val="0D213A"/>
      </w:rPr>
      <w:fldChar w:fldCharType="separate"/>
    </w:r>
    <w:r w:rsidRPr="00AA0097">
      <w:rPr>
        <w:color w:val="0D213A"/>
      </w:rPr>
      <w:t>10</w:t>
    </w:r>
    <w:r w:rsidR="00177DFC" w:rsidRPr="00AA0097">
      <w:rPr>
        <w:color w:val="0D213A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4621DC0" w14:textId="3B90ED8C" w:rsidR="00AD5607" w:rsidRPr="00AA0097" w:rsidRDefault="00AD5607" w:rsidP="00C47717">
    <w:pPr>
      <w:pStyle w:val="Footer"/>
      <w:rPr>
        <w:color w:val="0D213A"/>
      </w:rPr>
    </w:pPr>
    <w:r w:rsidRPr="00AA0097">
      <w:rPr>
        <w:color w:val="0D213A"/>
      </w:rPr>
      <w:tab/>
      <w:t xml:space="preserve">Page </w:t>
    </w:r>
    <w:r w:rsidRPr="00AA0097">
      <w:rPr>
        <w:color w:val="0D213A"/>
      </w:rPr>
      <w:fldChar w:fldCharType="begin"/>
    </w:r>
    <w:r w:rsidRPr="00AA0097">
      <w:rPr>
        <w:color w:val="0D213A"/>
      </w:rPr>
      <w:instrText xml:space="preserve"> PAGE   \* MERGEFORMAT </w:instrText>
    </w:r>
    <w:r w:rsidRPr="00AA0097">
      <w:rPr>
        <w:color w:val="0D213A"/>
      </w:rPr>
      <w:fldChar w:fldCharType="separate"/>
    </w:r>
    <w:r w:rsidRPr="00AA0097">
      <w:rPr>
        <w:color w:val="0D213A"/>
      </w:rPr>
      <w:t>2</w:t>
    </w:r>
    <w:r w:rsidRPr="00AA0097">
      <w:rPr>
        <w:color w:val="0D213A"/>
      </w:rPr>
      <w:fldChar w:fldCharType="end"/>
    </w:r>
    <w:r w:rsidRPr="00AA0097">
      <w:rPr>
        <w:color w:val="0D213A"/>
      </w:rPr>
      <w:t xml:space="preserve"> of </w:t>
    </w:r>
    <w:r w:rsidRPr="00AA0097">
      <w:rPr>
        <w:color w:val="0D213A"/>
      </w:rPr>
      <w:fldChar w:fldCharType="begin"/>
    </w:r>
    <w:r w:rsidRPr="00AA0097">
      <w:rPr>
        <w:color w:val="0D213A"/>
      </w:rPr>
      <w:instrText xml:space="preserve"> NUMPAGES   \* MERGEFORMAT </w:instrText>
    </w:r>
    <w:r w:rsidRPr="00AA0097">
      <w:rPr>
        <w:color w:val="0D213A"/>
      </w:rPr>
      <w:fldChar w:fldCharType="separate"/>
    </w:r>
    <w:r w:rsidRPr="00AA0097">
      <w:rPr>
        <w:color w:val="0D213A"/>
      </w:rPr>
      <w:t>10</w:t>
    </w:r>
    <w:r w:rsidRPr="00AA0097">
      <w:rPr>
        <w:color w:val="0D213A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6CD841" w14:textId="166E1B24" w:rsidR="00F264BF" w:rsidRPr="00305BE5" w:rsidRDefault="00F264BF" w:rsidP="00336E91">
    <w:pPr>
      <w:pStyle w:val="Footer"/>
      <w:rPr>
        <w:color w:val="0D213A"/>
      </w:rPr>
    </w:pPr>
    <w:r w:rsidRPr="00305BE5">
      <w:rPr>
        <w:color w:val="0D213A"/>
      </w:rPr>
      <w:tab/>
      <w:t xml:space="preserve">Page </w:t>
    </w:r>
    <w:r w:rsidRPr="00305BE5">
      <w:rPr>
        <w:color w:val="0D213A"/>
      </w:rPr>
      <w:fldChar w:fldCharType="begin"/>
    </w:r>
    <w:r w:rsidRPr="00305BE5">
      <w:rPr>
        <w:color w:val="0D213A"/>
      </w:rPr>
      <w:instrText xml:space="preserve"> PAGE   \* MERGEFORMAT </w:instrText>
    </w:r>
    <w:r w:rsidRPr="00305BE5">
      <w:rPr>
        <w:color w:val="0D213A"/>
      </w:rPr>
      <w:fldChar w:fldCharType="separate"/>
    </w:r>
    <w:r w:rsidRPr="00305BE5">
      <w:rPr>
        <w:color w:val="0D213A"/>
      </w:rPr>
      <w:t>15</w:t>
    </w:r>
    <w:r w:rsidRPr="00305BE5">
      <w:rPr>
        <w:color w:val="0D213A"/>
      </w:rPr>
      <w:fldChar w:fldCharType="end"/>
    </w:r>
    <w:r w:rsidRPr="00305BE5">
      <w:rPr>
        <w:color w:val="0D213A"/>
      </w:rPr>
      <w:t xml:space="preserve"> of </w:t>
    </w:r>
    <w:r w:rsidR="000A48F7" w:rsidRPr="00305BE5">
      <w:rPr>
        <w:color w:val="0D213A"/>
      </w:rPr>
      <w:fldChar w:fldCharType="begin"/>
    </w:r>
    <w:r w:rsidR="000A48F7" w:rsidRPr="00305BE5">
      <w:rPr>
        <w:color w:val="0D213A"/>
      </w:rPr>
      <w:instrText xml:space="preserve"> NUMPAGES   \* MERGEFORMAT </w:instrText>
    </w:r>
    <w:r w:rsidR="000A48F7" w:rsidRPr="00305BE5">
      <w:rPr>
        <w:color w:val="0D213A"/>
      </w:rPr>
      <w:fldChar w:fldCharType="separate"/>
    </w:r>
    <w:r w:rsidRPr="00305BE5">
      <w:rPr>
        <w:color w:val="0D213A"/>
      </w:rPr>
      <w:t>15</w:t>
    </w:r>
    <w:r w:rsidR="000A48F7" w:rsidRPr="00305BE5">
      <w:rPr>
        <w:color w:val="0D213A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85B0F80" w14:textId="77777777" w:rsidR="00CB59DA" w:rsidRDefault="00CB59DA" w:rsidP="006F305C">
      <w:r>
        <w:separator/>
      </w:r>
    </w:p>
    <w:p w14:paraId="386E89A7" w14:textId="77777777" w:rsidR="00CB59DA" w:rsidRDefault="00CB59DA" w:rsidP="006F305C"/>
    <w:p w14:paraId="03A39194" w14:textId="77777777" w:rsidR="00CB59DA" w:rsidRDefault="00CB59DA" w:rsidP="006F305C"/>
  </w:footnote>
  <w:footnote w:type="continuationSeparator" w:id="0">
    <w:p w14:paraId="73567306" w14:textId="77777777" w:rsidR="00CB59DA" w:rsidRDefault="00CB59DA" w:rsidP="006F305C">
      <w:r>
        <w:continuationSeparator/>
      </w:r>
    </w:p>
    <w:p w14:paraId="5687B134" w14:textId="77777777" w:rsidR="00CB59DA" w:rsidRDefault="00CB59DA" w:rsidP="006F305C"/>
    <w:p w14:paraId="2EA5F3D4" w14:textId="77777777" w:rsidR="00CB59DA" w:rsidRDefault="00CB59DA" w:rsidP="006F305C"/>
    <w:p w14:paraId="2F87E0FC" w14:textId="77777777" w:rsidR="00CB59DA" w:rsidRDefault="00CB59DA" w:rsidP="006F305C"/>
    <w:p w14:paraId="0ACEFCA4" w14:textId="77777777" w:rsidR="00CB59DA" w:rsidRDefault="00CB59DA" w:rsidP="006F305C"/>
    <w:p w14:paraId="41BED1EE" w14:textId="77777777" w:rsidR="00CB59DA" w:rsidRDefault="00CB59DA" w:rsidP="006F305C"/>
  </w:footnote>
  <w:footnote w:type="continuationNotice" w:id="1">
    <w:p w14:paraId="1DCB6482" w14:textId="77777777" w:rsidR="00CB59DA" w:rsidRDefault="00CB59DA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279729" w14:textId="77777777" w:rsidR="00F264BF" w:rsidRDefault="00F264BF" w:rsidP="0036572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61A8EB5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FAFE952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AA2C62C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B6CF5B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38B4B78A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25C996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448C362A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438002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FFBEA72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21600F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6E2F93"/>
    <w:multiLevelType w:val="hybridMultilevel"/>
    <w:tmpl w:val="9D60ED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3197DC9"/>
    <w:multiLevelType w:val="multilevel"/>
    <w:tmpl w:val="4C305E76"/>
    <w:lvl w:ilvl="0">
      <w:start w:val="1"/>
      <w:numFmt w:val="decimal"/>
      <w:lvlText w:val="%1"/>
      <w:lvlJc w:val="left"/>
      <w:pPr>
        <w:tabs>
          <w:tab w:val="num" w:pos="720"/>
        </w:tabs>
        <w:ind w:left="720" w:hanging="720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ascii="Arial" w:hAnsi="Arial" w:hint="default"/>
        <w:b/>
        <w:i w:val="0"/>
        <w:caps w:val="0"/>
        <w:strike w:val="0"/>
        <w:dstrike w:val="0"/>
        <w:vanish w:val="0"/>
        <w:color w:val="333333"/>
        <w:sz w:val="28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Arial" w:hAnsi="Arial" w:hint="default"/>
        <w:b w:val="0"/>
        <w:i w:val="0"/>
        <w:caps w:val="0"/>
        <w:strike w:val="0"/>
        <w:dstrike w:val="0"/>
        <w:vanish w:val="0"/>
        <w:color w:val="333333"/>
        <w:sz w:val="24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ascii="Arial" w:hAnsi="Arial" w:hint="default"/>
        <w:b w:val="0"/>
        <w:i w:val="0"/>
        <w:color w:val="333333"/>
        <w:sz w:val="22"/>
        <w:u w:val="none"/>
      </w:rPr>
    </w:lvl>
    <w:lvl w:ilvl="4">
      <w:start w:val="1"/>
      <w:numFmt w:val="decimal"/>
      <w:lvlText w:val="%1.%2.%3.%4.%5."/>
      <w:lvlJc w:val="left"/>
      <w:pPr>
        <w:tabs>
          <w:tab w:val="num" w:pos="2308"/>
        </w:tabs>
        <w:ind w:left="230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12"/>
        </w:tabs>
        <w:ind w:left="281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316"/>
        </w:tabs>
        <w:ind w:left="331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820"/>
        </w:tabs>
        <w:ind w:left="382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96"/>
        </w:tabs>
        <w:ind w:left="4396" w:hanging="1440"/>
      </w:pPr>
      <w:rPr>
        <w:rFonts w:hint="default"/>
      </w:rPr>
    </w:lvl>
  </w:abstractNum>
  <w:abstractNum w:abstractNumId="12" w15:restartNumberingAfterBreak="0">
    <w:nsid w:val="081E165A"/>
    <w:multiLevelType w:val="hybridMultilevel"/>
    <w:tmpl w:val="578C0E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88034C1"/>
    <w:multiLevelType w:val="hybridMultilevel"/>
    <w:tmpl w:val="210648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09676D9F"/>
    <w:multiLevelType w:val="hybridMultilevel"/>
    <w:tmpl w:val="099E529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097E6684"/>
    <w:multiLevelType w:val="multilevel"/>
    <w:tmpl w:val="80BC540A"/>
    <w:lvl w:ilvl="0">
      <w:start w:val="1"/>
      <w:numFmt w:val="decimal"/>
      <w:lvlText w:val="%1"/>
      <w:lvlJc w:val="left"/>
      <w:pPr>
        <w:tabs>
          <w:tab w:val="num" w:pos="720"/>
        </w:tabs>
        <w:ind w:left="720" w:hanging="720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ascii="Arial" w:hAnsi="Arial" w:hint="default"/>
        <w:b/>
        <w:i w:val="0"/>
        <w:caps w:val="0"/>
        <w:strike w:val="0"/>
        <w:dstrike w:val="0"/>
        <w:vanish w:val="0"/>
        <w:color w:val="333333"/>
        <w:sz w:val="28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1210"/>
        </w:tabs>
        <w:ind w:left="1210" w:hanging="850"/>
      </w:pPr>
      <w:rPr>
        <w:rFonts w:ascii="Arial" w:hAnsi="Arial" w:hint="default"/>
        <w:b w:val="0"/>
        <w:i w:val="0"/>
        <w:caps w:val="0"/>
        <w:strike w:val="0"/>
        <w:dstrike w:val="0"/>
        <w:vanish w:val="0"/>
        <w:color w:val="333333"/>
        <w:sz w:val="26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lvlText w:val="%1.%2.%3.%4"/>
      <w:lvlJc w:val="left"/>
      <w:pPr>
        <w:tabs>
          <w:tab w:val="num" w:pos="1494"/>
        </w:tabs>
        <w:ind w:left="1494" w:hanging="851"/>
      </w:pPr>
      <w:rPr>
        <w:rFonts w:ascii="Arial" w:hAnsi="Arial" w:hint="default"/>
        <w:b w:val="0"/>
        <w:i w:val="0"/>
        <w:color w:val="333333"/>
        <w:sz w:val="21"/>
        <w:u w:val="none"/>
      </w:rPr>
    </w:lvl>
    <w:lvl w:ilvl="4">
      <w:start w:val="1"/>
      <w:numFmt w:val="decimal"/>
      <w:lvlText w:val="%1.%2.%3.%4.%5."/>
      <w:lvlJc w:val="left"/>
      <w:pPr>
        <w:tabs>
          <w:tab w:val="num" w:pos="2308"/>
        </w:tabs>
        <w:ind w:left="230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12"/>
        </w:tabs>
        <w:ind w:left="281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316"/>
        </w:tabs>
        <w:ind w:left="331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820"/>
        </w:tabs>
        <w:ind w:left="382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96"/>
        </w:tabs>
        <w:ind w:left="4396" w:hanging="1440"/>
      </w:pPr>
      <w:rPr>
        <w:rFonts w:hint="default"/>
      </w:rPr>
    </w:lvl>
  </w:abstractNum>
  <w:abstractNum w:abstractNumId="16" w15:restartNumberingAfterBreak="0">
    <w:nsid w:val="0BEB7999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7" w15:restartNumberingAfterBreak="0">
    <w:nsid w:val="0D314319"/>
    <w:multiLevelType w:val="multilevel"/>
    <w:tmpl w:val="978C39C8"/>
    <w:lvl w:ilvl="0">
      <w:start w:val="1"/>
      <w:numFmt w:val="decimal"/>
      <w:lvlText w:val="%1"/>
      <w:lvlJc w:val="left"/>
      <w:pPr>
        <w:ind w:left="850" w:hanging="850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ascii="Arial" w:hAnsi="Arial" w:hint="default"/>
        <w:b/>
        <w:i w:val="0"/>
        <w:caps w:val="0"/>
        <w:strike w:val="0"/>
        <w:dstrike w:val="0"/>
        <w:vanish w:val="0"/>
        <w:color w:val="333333"/>
        <w:sz w:val="32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1210"/>
        </w:tabs>
        <w:ind w:left="1210" w:hanging="850"/>
      </w:pPr>
      <w:rPr>
        <w:rFonts w:ascii="Arial" w:hAnsi="Arial" w:hint="default"/>
        <w:b w:val="0"/>
        <w:i w:val="0"/>
        <w:caps w:val="0"/>
        <w:strike w:val="0"/>
        <w:dstrike w:val="0"/>
        <w:vanish w:val="0"/>
        <w:color w:val="333333"/>
        <w:sz w:val="26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lvlText w:val="%1.%2.%3.%4"/>
      <w:lvlJc w:val="left"/>
      <w:pPr>
        <w:tabs>
          <w:tab w:val="num" w:pos="1494"/>
        </w:tabs>
        <w:ind w:left="1494" w:hanging="851"/>
      </w:pPr>
      <w:rPr>
        <w:rFonts w:ascii="Arial" w:hAnsi="Arial" w:hint="default"/>
        <w:b w:val="0"/>
        <w:i w:val="0"/>
        <w:color w:val="333333"/>
        <w:sz w:val="21"/>
        <w:u w:val="none"/>
      </w:rPr>
    </w:lvl>
    <w:lvl w:ilvl="4">
      <w:start w:val="1"/>
      <w:numFmt w:val="decimal"/>
      <w:lvlText w:val="%1.%2.%3.%4.%5."/>
      <w:lvlJc w:val="left"/>
      <w:pPr>
        <w:tabs>
          <w:tab w:val="num" w:pos="2308"/>
        </w:tabs>
        <w:ind w:left="230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12"/>
        </w:tabs>
        <w:ind w:left="281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316"/>
        </w:tabs>
        <w:ind w:left="331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820"/>
        </w:tabs>
        <w:ind w:left="382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96"/>
        </w:tabs>
        <w:ind w:left="4396" w:hanging="1440"/>
      </w:pPr>
      <w:rPr>
        <w:rFonts w:hint="default"/>
      </w:rPr>
    </w:lvl>
  </w:abstractNum>
  <w:abstractNum w:abstractNumId="18" w15:restartNumberingAfterBreak="0">
    <w:nsid w:val="14053880"/>
    <w:multiLevelType w:val="hybridMultilevel"/>
    <w:tmpl w:val="E646CC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41B5119"/>
    <w:multiLevelType w:val="hybridMultilevel"/>
    <w:tmpl w:val="F0A6D86E"/>
    <w:lvl w:ilvl="0" w:tplc="6D921AD4">
      <w:start w:val="5"/>
      <w:numFmt w:val="bullet"/>
      <w:pStyle w:val="StyleBullet1"/>
      <w:lvlText w:val=""/>
      <w:lvlJc w:val="left"/>
      <w:pPr>
        <w:tabs>
          <w:tab w:val="num" w:pos="454"/>
        </w:tabs>
        <w:ind w:left="454" w:hanging="256"/>
      </w:pPr>
      <w:rPr>
        <w:rFonts w:ascii="Symbol" w:hAnsi="Symbol" w:cs="Elephant" w:hint="default"/>
        <w:b w:val="0"/>
        <w:i w:val="0"/>
        <w:color w:val="333333"/>
        <w:sz w:val="21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4795C02"/>
    <w:multiLevelType w:val="multilevel"/>
    <w:tmpl w:val="D8F4A72C"/>
    <w:lvl w:ilvl="0">
      <w:start w:val="1"/>
      <w:numFmt w:val="decimal"/>
      <w:pStyle w:val="Heading1"/>
      <w:lvlText w:val="%1"/>
      <w:lvlJc w:val="left"/>
      <w:pPr>
        <w:tabs>
          <w:tab w:val="num" w:pos="720"/>
        </w:tabs>
        <w:ind w:left="720" w:hanging="720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Heading2"/>
      <w:lvlText w:val="%1.%2"/>
      <w:lvlJc w:val="left"/>
      <w:pPr>
        <w:ind w:left="720" w:hanging="72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ascii="Arial" w:hAnsi="Arial" w:hint="default"/>
        <w:b w:val="0"/>
        <w:i w:val="0"/>
        <w:caps w:val="0"/>
        <w:strike w:val="0"/>
        <w:dstrike w:val="0"/>
        <w:vanish w:val="0"/>
        <w:color w:val="333333"/>
        <w:sz w:val="24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pStyle w:val="Heading4"/>
      <w:lvlText w:val="%1.%2.%3.%4"/>
      <w:lvlJc w:val="left"/>
      <w:pPr>
        <w:ind w:left="1080" w:hanging="1080"/>
      </w:pPr>
      <w:rPr>
        <w:rFonts w:ascii="Arial" w:hAnsi="Arial" w:hint="default"/>
        <w:b w:val="0"/>
        <w:i w:val="0"/>
        <w:color w:val="333333"/>
        <w:sz w:val="22"/>
        <w:u w:val="none"/>
      </w:rPr>
    </w:lvl>
    <w:lvl w:ilvl="4">
      <w:start w:val="1"/>
      <w:numFmt w:val="decimal"/>
      <w:lvlText w:val="%1.%2.%3.%4.%5."/>
      <w:lvlJc w:val="left"/>
      <w:pPr>
        <w:tabs>
          <w:tab w:val="num" w:pos="2308"/>
        </w:tabs>
        <w:ind w:left="230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12"/>
        </w:tabs>
        <w:ind w:left="281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316"/>
        </w:tabs>
        <w:ind w:left="331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820"/>
        </w:tabs>
        <w:ind w:left="382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96"/>
        </w:tabs>
        <w:ind w:left="4396" w:hanging="1440"/>
      </w:pPr>
      <w:rPr>
        <w:rFonts w:hint="default"/>
      </w:rPr>
    </w:lvl>
  </w:abstractNum>
  <w:abstractNum w:abstractNumId="21" w15:restartNumberingAfterBreak="0">
    <w:nsid w:val="2AF6616C"/>
    <w:multiLevelType w:val="multilevel"/>
    <w:tmpl w:val="758C1CE6"/>
    <w:lvl w:ilvl="0">
      <w:start w:val="1"/>
      <w:numFmt w:val="decimal"/>
      <w:lvlText w:val="%1"/>
      <w:lvlJc w:val="left"/>
      <w:pPr>
        <w:ind w:left="850" w:hanging="850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ascii="Arial" w:hAnsi="Arial" w:hint="default"/>
        <w:b/>
        <w:i w:val="0"/>
        <w:caps w:val="0"/>
        <w:strike w:val="0"/>
        <w:dstrike w:val="0"/>
        <w:vanish w:val="0"/>
        <w:color w:val="333333"/>
        <w:sz w:val="28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1210"/>
        </w:tabs>
        <w:ind w:left="1210" w:hanging="850"/>
      </w:pPr>
      <w:rPr>
        <w:rFonts w:ascii="Arial" w:hAnsi="Arial" w:hint="default"/>
        <w:b w:val="0"/>
        <w:i w:val="0"/>
        <w:caps w:val="0"/>
        <w:strike w:val="0"/>
        <w:dstrike w:val="0"/>
        <w:vanish w:val="0"/>
        <w:color w:val="333333"/>
        <w:sz w:val="26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lvlText w:val="%1.%2.%3.%4"/>
      <w:lvlJc w:val="left"/>
      <w:pPr>
        <w:tabs>
          <w:tab w:val="num" w:pos="1494"/>
        </w:tabs>
        <w:ind w:left="1494" w:hanging="851"/>
      </w:pPr>
      <w:rPr>
        <w:rFonts w:ascii="Arial" w:hAnsi="Arial" w:hint="default"/>
        <w:b w:val="0"/>
        <w:i w:val="0"/>
        <w:color w:val="333333"/>
        <w:sz w:val="21"/>
        <w:u w:val="none"/>
      </w:rPr>
    </w:lvl>
    <w:lvl w:ilvl="4">
      <w:start w:val="1"/>
      <w:numFmt w:val="decimal"/>
      <w:lvlText w:val="%1.%2.%3.%4.%5."/>
      <w:lvlJc w:val="left"/>
      <w:pPr>
        <w:tabs>
          <w:tab w:val="num" w:pos="2308"/>
        </w:tabs>
        <w:ind w:left="230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12"/>
        </w:tabs>
        <w:ind w:left="281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316"/>
        </w:tabs>
        <w:ind w:left="331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820"/>
        </w:tabs>
        <w:ind w:left="382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96"/>
        </w:tabs>
        <w:ind w:left="4396" w:hanging="1440"/>
      </w:pPr>
      <w:rPr>
        <w:rFonts w:hint="default"/>
      </w:rPr>
    </w:lvl>
  </w:abstractNum>
  <w:abstractNum w:abstractNumId="22" w15:restartNumberingAfterBreak="0">
    <w:nsid w:val="2E162C71"/>
    <w:multiLevelType w:val="multilevel"/>
    <w:tmpl w:val="59A476B8"/>
    <w:lvl w:ilvl="0">
      <w:start w:val="1"/>
      <w:numFmt w:val="decimal"/>
      <w:lvlText w:val="%1"/>
      <w:lvlJc w:val="left"/>
      <w:pPr>
        <w:tabs>
          <w:tab w:val="num" w:pos="720"/>
        </w:tabs>
        <w:ind w:left="720" w:hanging="720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ascii="Arial" w:hAnsi="Arial" w:hint="default"/>
        <w:b/>
        <w:i w:val="0"/>
        <w:caps w:val="0"/>
        <w:strike w:val="0"/>
        <w:dstrike w:val="0"/>
        <w:vanish w:val="0"/>
        <w:color w:val="333333"/>
        <w:sz w:val="28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Arial" w:hAnsi="Arial" w:hint="default"/>
        <w:b w:val="0"/>
        <w:i w:val="0"/>
        <w:caps w:val="0"/>
        <w:strike w:val="0"/>
        <w:dstrike w:val="0"/>
        <w:vanish w:val="0"/>
        <w:color w:val="333333"/>
        <w:sz w:val="24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lvlText w:val="%1.%2.%3.%4"/>
      <w:lvlJc w:val="left"/>
      <w:pPr>
        <w:tabs>
          <w:tab w:val="num" w:pos="1494"/>
        </w:tabs>
        <w:ind w:left="1494" w:hanging="851"/>
      </w:pPr>
      <w:rPr>
        <w:rFonts w:ascii="Arial" w:hAnsi="Arial" w:hint="default"/>
        <w:b w:val="0"/>
        <w:i w:val="0"/>
        <w:color w:val="333333"/>
        <w:sz w:val="21"/>
        <w:u w:val="none"/>
      </w:rPr>
    </w:lvl>
    <w:lvl w:ilvl="4">
      <w:start w:val="1"/>
      <w:numFmt w:val="decimal"/>
      <w:lvlText w:val="%1.%2.%3.%4.%5."/>
      <w:lvlJc w:val="left"/>
      <w:pPr>
        <w:tabs>
          <w:tab w:val="num" w:pos="2308"/>
        </w:tabs>
        <w:ind w:left="230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12"/>
        </w:tabs>
        <w:ind w:left="281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316"/>
        </w:tabs>
        <w:ind w:left="331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820"/>
        </w:tabs>
        <w:ind w:left="382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96"/>
        </w:tabs>
        <w:ind w:left="4396" w:hanging="1440"/>
      </w:pPr>
      <w:rPr>
        <w:rFonts w:hint="default"/>
      </w:rPr>
    </w:lvl>
  </w:abstractNum>
  <w:abstractNum w:abstractNumId="23" w15:restartNumberingAfterBreak="0">
    <w:nsid w:val="2F0C283C"/>
    <w:multiLevelType w:val="hybridMultilevel"/>
    <w:tmpl w:val="8542D01A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3B0F62E2"/>
    <w:multiLevelType w:val="hybridMultilevel"/>
    <w:tmpl w:val="7F10F6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26449D6"/>
    <w:multiLevelType w:val="hybridMultilevel"/>
    <w:tmpl w:val="2988A0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4622062"/>
    <w:multiLevelType w:val="hybridMultilevel"/>
    <w:tmpl w:val="DA66272A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9883633"/>
    <w:multiLevelType w:val="hybridMultilevel"/>
    <w:tmpl w:val="EB5AA2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ADB6A7E"/>
    <w:multiLevelType w:val="multilevel"/>
    <w:tmpl w:val="DD34BFC4"/>
    <w:numStyleLink w:val="PharmeritBulletList"/>
  </w:abstractNum>
  <w:abstractNum w:abstractNumId="29" w15:restartNumberingAfterBreak="0">
    <w:nsid w:val="54EB10FA"/>
    <w:multiLevelType w:val="hybridMultilevel"/>
    <w:tmpl w:val="154A1C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544469A"/>
    <w:multiLevelType w:val="multilevel"/>
    <w:tmpl w:val="45C4BBB2"/>
    <w:lvl w:ilvl="0">
      <w:start w:val="1"/>
      <w:numFmt w:val="decimal"/>
      <w:lvlText w:val="%1"/>
      <w:lvlJc w:val="left"/>
      <w:pPr>
        <w:ind w:left="850" w:hanging="850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ascii="Arial" w:hAnsi="Arial" w:hint="default"/>
        <w:b/>
        <w:i w:val="0"/>
        <w:caps w:val="0"/>
        <w:strike w:val="0"/>
        <w:dstrike w:val="0"/>
        <w:vanish w:val="0"/>
        <w:color w:val="333333"/>
        <w:sz w:val="32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1210"/>
        </w:tabs>
        <w:ind w:left="1210" w:hanging="850"/>
      </w:pPr>
      <w:rPr>
        <w:rFonts w:ascii="Arial" w:hAnsi="Arial" w:hint="default"/>
        <w:b w:val="0"/>
        <w:i w:val="0"/>
        <w:caps w:val="0"/>
        <w:strike w:val="0"/>
        <w:dstrike w:val="0"/>
        <w:vanish w:val="0"/>
        <w:color w:val="333333"/>
        <w:sz w:val="26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lvlText w:val="%1.%2.%3.%4"/>
      <w:lvlJc w:val="left"/>
      <w:pPr>
        <w:tabs>
          <w:tab w:val="num" w:pos="1494"/>
        </w:tabs>
        <w:ind w:left="1494" w:hanging="851"/>
      </w:pPr>
      <w:rPr>
        <w:rFonts w:ascii="Arial" w:hAnsi="Arial" w:hint="default"/>
        <w:b w:val="0"/>
        <w:i w:val="0"/>
        <w:color w:val="333333"/>
        <w:sz w:val="21"/>
        <w:u w:val="none"/>
      </w:rPr>
    </w:lvl>
    <w:lvl w:ilvl="4">
      <w:start w:val="1"/>
      <w:numFmt w:val="decimal"/>
      <w:lvlText w:val="%1.%2.%3.%4.%5."/>
      <w:lvlJc w:val="left"/>
      <w:pPr>
        <w:tabs>
          <w:tab w:val="num" w:pos="2308"/>
        </w:tabs>
        <w:ind w:left="230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12"/>
        </w:tabs>
        <w:ind w:left="281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316"/>
        </w:tabs>
        <w:ind w:left="331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820"/>
        </w:tabs>
        <w:ind w:left="382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96"/>
        </w:tabs>
        <w:ind w:left="4396" w:hanging="1440"/>
      </w:pPr>
      <w:rPr>
        <w:rFonts w:hint="default"/>
      </w:rPr>
    </w:lvl>
  </w:abstractNum>
  <w:abstractNum w:abstractNumId="31" w15:restartNumberingAfterBreak="0">
    <w:nsid w:val="55F71C45"/>
    <w:multiLevelType w:val="hybridMultilevel"/>
    <w:tmpl w:val="51581C44"/>
    <w:lvl w:ilvl="0" w:tplc="0A50F6EC">
      <w:start w:val="3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83A0494"/>
    <w:multiLevelType w:val="hybridMultilevel"/>
    <w:tmpl w:val="7AFA6AF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A081FB0"/>
    <w:multiLevelType w:val="multilevel"/>
    <w:tmpl w:val="DD34BFC4"/>
    <w:styleLink w:val="PharmeritBulletList"/>
    <w:lvl w:ilvl="0">
      <w:start w:val="1"/>
      <w:numFmt w:val="bullet"/>
      <w:pStyle w:val="ListParagraph"/>
      <w:lvlText w:val=""/>
      <w:lvlJc w:val="left"/>
      <w:pPr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ind w:left="1066" w:hanging="360"/>
      </w:pPr>
      <w:rPr>
        <w:rFonts w:asciiTheme="minorHAnsi" w:hAnsiTheme="minorHAnsi" w:hint="default"/>
        <w:color w:val="auto"/>
      </w:rPr>
    </w:lvl>
    <w:lvl w:ilvl="2">
      <w:start w:val="1"/>
      <w:numFmt w:val="bullet"/>
      <w:lvlText w:val=""/>
      <w:lvlJc w:val="left"/>
      <w:pPr>
        <w:ind w:left="1772" w:hanging="360"/>
      </w:pPr>
      <w:rPr>
        <w:rFonts w:ascii="Wingdings" w:hAnsi="Wingdings" w:hint="default"/>
        <w:color w:val="auto"/>
      </w:rPr>
    </w:lvl>
    <w:lvl w:ilvl="3">
      <w:start w:val="1"/>
      <w:numFmt w:val="bullet"/>
      <w:lvlText w:val=""/>
      <w:lvlJc w:val="left"/>
      <w:pPr>
        <w:ind w:left="2478" w:hanging="360"/>
      </w:pPr>
      <w:rPr>
        <w:rFonts w:ascii="Wingdings" w:hAnsi="Wingdings" w:hint="default"/>
        <w:color w:val="auto"/>
      </w:rPr>
    </w:lvl>
    <w:lvl w:ilvl="4">
      <w:start w:val="1"/>
      <w:numFmt w:val="bullet"/>
      <w:lvlText w:val="o"/>
      <w:lvlJc w:val="left"/>
      <w:pPr>
        <w:ind w:left="3184" w:hanging="360"/>
      </w:pPr>
      <w:rPr>
        <w:rFonts w:ascii="Courier New" w:hAnsi="Courier New" w:cs="Courier New" w:hint="default"/>
        <w:color w:val="auto"/>
      </w:rPr>
    </w:lvl>
    <w:lvl w:ilvl="5">
      <w:start w:val="1"/>
      <w:numFmt w:val="bullet"/>
      <w:lvlText w:val=""/>
      <w:lvlJc w:val="left"/>
      <w:pPr>
        <w:ind w:left="3890" w:hanging="360"/>
      </w:pPr>
      <w:rPr>
        <w:rFonts w:ascii="Wingdings" w:hAnsi="Wingdings" w:hint="default"/>
        <w:color w:val="auto"/>
      </w:rPr>
    </w:lvl>
    <w:lvl w:ilvl="6">
      <w:start w:val="1"/>
      <w:numFmt w:val="bullet"/>
      <w:lvlText w:val=""/>
      <w:lvlJc w:val="left"/>
      <w:pPr>
        <w:ind w:left="4596" w:hanging="360"/>
      </w:pPr>
      <w:rPr>
        <w:rFonts w:ascii="Symbol" w:hAnsi="Symbol" w:hint="default"/>
        <w:color w:val="auto"/>
      </w:rPr>
    </w:lvl>
    <w:lvl w:ilvl="7">
      <w:start w:val="1"/>
      <w:numFmt w:val="bullet"/>
      <w:lvlText w:val="o"/>
      <w:lvlJc w:val="left"/>
      <w:pPr>
        <w:ind w:left="5302" w:hanging="360"/>
      </w:pPr>
      <w:rPr>
        <w:rFonts w:ascii="Courier New" w:hAnsi="Courier New" w:cs="Courier New" w:hint="default"/>
        <w:color w:val="auto"/>
      </w:rPr>
    </w:lvl>
    <w:lvl w:ilvl="8">
      <w:start w:val="1"/>
      <w:numFmt w:val="bullet"/>
      <w:lvlText w:val=""/>
      <w:lvlJc w:val="left"/>
      <w:pPr>
        <w:ind w:left="6008" w:hanging="360"/>
      </w:pPr>
      <w:rPr>
        <w:rFonts w:ascii="Wingdings" w:hAnsi="Wingdings" w:hint="default"/>
        <w:color w:val="auto"/>
      </w:rPr>
    </w:lvl>
  </w:abstractNum>
  <w:abstractNum w:abstractNumId="34" w15:restartNumberingAfterBreak="0">
    <w:nsid w:val="5B5E7B8D"/>
    <w:multiLevelType w:val="hybridMultilevel"/>
    <w:tmpl w:val="8780BC10"/>
    <w:lvl w:ilvl="0" w:tplc="637AAC04">
      <w:start w:val="1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84E480C"/>
    <w:multiLevelType w:val="multilevel"/>
    <w:tmpl w:val="A2E851DA"/>
    <w:lvl w:ilvl="0">
      <w:start w:val="1"/>
      <w:numFmt w:val="decimal"/>
      <w:lvlText w:val="%1"/>
      <w:lvlJc w:val="left"/>
      <w:pPr>
        <w:ind w:left="850" w:hanging="850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tabs>
          <w:tab w:val="num" w:pos="0"/>
        </w:tabs>
        <w:ind w:left="0" w:firstLine="0"/>
      </w:pPr>
      <w:rPr>
        <w:rFonts w:ascii="Arial" w:hAnsi="Arial" w:hint="default"/>
        <w:b/>
        <w:i w:val="0"/>
        <w:caps w:val="0"/>
        <w:strike w:val="0"/>
        <w:dstrike w:val="0"/>
        <w:vanish w:val="0"/>
        <w:color w:val="333333"/>
        <w:sz w:val="28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1210"/>
        </w:tabs>
        <w:ind w:left="1210" w:hanging="850"/>
      </w:pPr>
      <w:rPr>
        <w:rFonts w:ascii="Arial" w:hAnsi="Arial" w:hint="default"/>
        <w:b w:val="0"/>
        <w:i w:val="0"/>
        <w:caps w:val="0"/>
        <w:strike w:val="0"/>
        <w:dstrike w:val="0"/>
        <w:vanish w:val="0"/>
        <w:color w:val="333333"/>
        <w:sz w:val="26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lvlText w:val="%1.%2.%3.%4"/>
      <w:lvlJc w:val="left"/>
      <w:pPr>
        <w:tabs>
          <w:tab w:val="num" w:pos="1494"/>
        </w:tabs>
        <w:ind w:left="1494" w:hanging="851"/>
      </w:pPr>
      <w:rPr>
        <w:rFonts w:ascii="Arial" w:hAnsi="Arial" w:hint="default"/>
        <w:b w:val="0"/>
        <w:i w:val="0"/>
        <w:color w:val="333333"/>
        <w:sz w:val="21"/>
        <w:u w:val="none"/>
      </w:rPr>
    </w:lvl>
    <w:lvl w:ilvl="4">
      <w:start w:val="1"/>
      <w:numFmt w:val="decimal"/>
      <w:lvlText w:val="%1.%2.%3.%4.%5."/>
      <w:lvlJc w:val="left"/>
      <w:pPr>
        <w:tabs>
          <w:tab w:val="num" w:pos="2308"/>
        </w:tabs>
        <w:ind w:left="230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12"/>
        </w:tabs>
        <w:ind w:left="281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316"/>
        </w:tabs>
        <w:ind w:left="331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820"/>
        </w:tabs>
        <w:ind w:left="382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96"/>
        </w:tabs>
        <w:ind w:left="4396" w:hanging="1440"/>
      </w:pPr>
      <w:rPr>
        <w:rFonts w:hint="default"/>
      </w:rPr>
    </w:lvl>
  </w:abstractNum>
  <w:abstractNum w:abstractNumId="36" w15:restartNumberingAfterBreak="0">
    <w:nsid w:val="68654490"/>
    <w:multiLevelType w:val="hybridMultilevel"/>
    <w:tmpl w:val="0E00635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7" w15:restartNumberingAfterBreak="0">
    <w:nsid w:val="70D32A48"/>
    <w:multiLevelType w:val="hybridMultilevel"/>
    <w:tmpl w:val="FB54722C"/>
    <w:lvl w:ilvl="0" w:tplc="CE181FEC">
      <w:start w:val="1"/>
      <w:numFmt w:val="decimal"/>
      <w:pStyle w:val="Bijlage"/>
      <w:lvlText w:val="Bijlage %1"/>
      <w:lvlJc w:val="left"/>
      <w:pPr>
        <w:tabs>
          <w:tab w:val="num" w:pos="1800"/>
        </w:tabs>
        <w:ind w:left="720" w:hanging="720"/>
      </w:pPr>
      <w:rPr>
        <w:rFonts w:ascii="Eras Medium ITC" w:hAnsi="Eras Medium ITC" w:hint="default"/>
        <w:b w:val="0"/>
        <w:i w:val="0"/>
        <w:color w:val="006487"/>
        <w:szCs w:val="36"/>
      </w:rPr>
    </w:lvl>
    <w:lvl w:ilvl="1" w:tplc="0413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3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8" w15:restartNumberingAfterBreak="0">
    <w:nsid w:val="72A57449"/>
    <w:multiLevelType w:val="hybridMultilevel"/>
    <w:tmpl w:val="79DA42B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34270B7"/>
    <w:multiLevelType w:val="hybridMultilevel"/>
    <w:tmpl w:val="E2C08F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40A0722"/>
    <w:multiLevelType w:val="hybridMultilevel"/>
    <w:tmpl w:val="794485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6962B77"/>
    <w:multiLevelType w:val="hybridMultilevel"/>
    <w:tmpl w:val="9B1E454E"/>
    <w:lvl w:ilvl="0" w:tplc="637AAC04">
      <w:start w:val="1"/>
      <w:numFmt w:val="bullet"/>
      <w:lvlText w:val="-"/>
      <w:lvlJc w:val="left"/>
      <w:pPr>
        <w:ind w:left="360" w:hanging="360"/>
      </w:pPr>
      <w:rPr>
        <w:rFonts w:ascii="Arial" w:eastAsia="Times New Roman" w:hAnsi="Arial" w:cs="Aria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6B1C7FF0">
      <w:numFmt w:val="bullet"/>
      <w:lvlText w:val=""/>
      <w:lvlJc w:val="left"/>
      <w:pPr>
        <w:ind w:left="2160" w:hanging="720"/>
      </w:pPr>
      <w:rPr>
        <w:rFonts w:ascii="Symbol" w:eastAsiaTheme="minorHAnsi" w:hAnsi="Symbol" w:cstheme="minorBidi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2" w15:restartNumberingAfterBreak="0">
    <w:nsid w:val="78047D30"/>
    <w:multiLevelType w:val="hybridMultilevel"/>
    <w:tmpl w:val="CDF83B9A"/>
    <w:lvl w:ilvl="0" w:tplc="B1B6426E">
      <w:start w:val="1"/>
      <w:numFmt w:val="bullet"/>
      <w:lvlRestart w:val="0"/>
      <w:pStyle w:val="StyleBullet2"/>
      <w:lvlText w:val="-"/>
      <w:lvlJc w:val="left"/>
      <w:pPr>
        <w:tabs>
          <w:tab w:val="num" w:pos="737"/>
        </w:tabs>
        <w:ind w:left="737" w:hanging="283"/>
      </w:pPr>
      <w:rPr>
        <w:rFonts w:ascii="Arial" w:hAnsi="Arial" w:hint="default"/>
        <w:b w:val="0"/>
        <w:i w:val="0"/>
        <w:color w:val="333333"/>
        <w:sz w:val="21"/>
        <w:u w:val="none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792F55E2"/>
    <w:multiLevelType w:val="hybridMultilevel"/>
    <w:tmpl w:val="76E82D2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4" w15:restartNumberingAfterBreak="0">
    <w:nsid w:val="7A963270"/>
    <w:multiLevelType w:val="multilevel"/>
    <w:tmpl w:val="8D80E758"/>
    <w:lvl w:ilvl="0">
      <w:start w:val="1"/>
      <w:numFmt w:val="decimal"/>
      <w:lvlText w:val="%1"/>
      <w:lvlJc w:val="left"/>
      <w:pPr>
        <w:ind w:left="850" w:hanging="850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tabs>
          <w:tab w:val="num" w:pos="927"/>
        </w:tabs>
        <w:ind w:left="927" w:hanging="851"/>
      </w:pPr>
      <w:rPr>
        <w:rFonts w:ascii="Arial" w:hAnsi="Arial" w:hint="default"/>
        <w:b/>
        <w:i w:val="0"/>
        <w:caps w:val="0"/>
        <w:strike w:val="0"/>
        <w:dstrike w:val="0"/>
        <w:vanish w:val="0"/>
        <w:color w:val="333333"/>
        <w:sz w:val="32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1210"/>
        </w:tabs>
        <w:ind w:left="1210" w:hanging="850"/>
      </w:pPr>
      <w:rPr>
        <w:rFonts w:ascii="Arial" w:hAnsi="Arial" w:hint="default"/>
        <w:b w:val="0"/>
        <w:i w:val="0"/>
        <w:caps w:val="0"/>
        <w:strike w:val="0"/>
        <w:dstrike w:val="0"/>
        <w:vanish w:val="0"/>
        <w:color w:val="333333"/>
        <w:sz w:val="26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lvlText w:val="%1.%2.%3.%4"/>
      <w:lvlJc w:val="left"/>
      <w:pPr>
        <w:tabs>
          <w:tab w:val="num" w:pos="1494"/>
        </w:tabs>
        <w:ind w:left="1494" w:hanging="851"/>
      </w:pPr>
      <w:rPr>
        <w:rFonts w:ascii="Arial" w:hAnsi="Arial" w:hint="default"/>
        <w:b w:val="0"/>
        <w:i w:val="0"/>
        <w:color w:val="333333"/>
        <w:sz w:val="21"/>
        <w:u w:val="none"/>
      </w:rPr>
    </w:lvl>
    <w:lvl w:ilvl="4">
      <w:start w:val="1"/>
      <w:numFmt w:val="decimal"/>
      <w:lvlText w:val="%1.%2.%3.%4.%5."/>
      <w:lvlJc w:val="left"/>
      <w:pPr>
        <w:tabs>
          <w:tab w:val="num" w:pos="2308"/>
        </w:tabs>
        <w:ind w:left="230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12"/>
        </w:tabs>
        <w:ind w:left="281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316"/>
        </w:tabs>
        <w:ind w:left="331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820"/>
        </w:tabs>
        <w:ind w:left="382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96"/>
        </w:tabs>
        <w:ind w:left="4396" w:hanging="1440"/>
      </w:pPr>
      <w:rPr>
        <w:rFonts w:hint="default"/>
      </w:rPr>
    </w:lvl>
  </w:abstractNum>
  <w:abstractNum w:abstractNumId="45" w15:restartNumberingAfterBreak="0">
    <w:nsid w:val="7CC9763E"/>
    <w:multiLevelType w:val="hybridMultilevel"/>
    <w:tmpl w:val="ECC27F8E"/>
    <w:lvl w:ilvl="0" w:tplc="637AAC04">
      <w:start w:val="1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7E572103"/>
    <w:multiLevelType w:val="multilevel"/>
    <w:tmpl w:val="978C39C8"/>
    <w:lvl w:ilvl="0">
      <w:start w:val="1"/>
      <w:numFmt w:val="decimal"/>
      <w:lvlText w:val="%1"/>
      <w:lvlJc w:val="left"/>
      <w:pPr>
        <w:ind w:left="850" w:hanging="850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ascii="Arial" w:hAnsi="Arial" w:hint="default"/>
        <w:b/>
        <w:i w:val="0"/>
        <w:caps w:val="0"/>
        <w:strike w:val="0"/>
        <w:dstrike w:val="0"/>
        <w:vanish w:val="0"/>
        <w:color w:val="333333"/>
        <w:sz w:val="32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1210"/>
        </w:tabs>
        <w:ind w:left="1210" w:hanging="850"/>
      </w:pPr>
      <w:rPr>
        <w:rFonts w:ascii="Arial" w:hAnsi="Arial" w:hint="default"/>
        <w:b w:val="0"/>
        <w:i w:val="0"/>
        <w:caps w:val="0"/>
        <w:strike w:val="0"/>
        <w:dstrike w:val="0"/>
        <w:vanish w:val="0"/>
        <w:color w:val="333333"/>
        <w:sz w:val="26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lvlText w:val="%1.%2.%3.%4"/>
      <w:lvlJc w:val="left"/>
      <w:pPr>
        <w:tabs>
          <w:tab w:val="num" w:pos="1494"/>
        </w:tabs>
        <w:ind w:left="1494" w:hanging="851"/>
      </w:pPr>
      <w:rPr>
        <w:rFonts w:ascii="Arial" w:hAnsi="Arial" w:hint="default"/>
        <w:b w:val="0"/>
        <w:i w:val="0"/>
        <w:color w:val="333333"/>
        <w:sz w:val="21"/>
        <w:u w:val="none"/>
      </w:rPr>
    </w:lvl>
    <w:lvl w:ilvl="4">
      <w:start w:val="1"/>
      <w:numFmt w:val="decimal"/>
      <w:lvlText w:val="%1.%2.%3.%4.%5."/>
      <w:lvlJc w:val="left"/>
      <w:pPr>
        <w:tabs>
          <w:tab w:val="num" w:pos="2308"/>
        </w:tabs>
        <w:ind w:left="230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12"/>
        </w:tabs>
        <w:ind w:left="281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316"/>
        </w:tabs>
        <w:ind w:left="331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820"/>
        </w:tabs>
        <w:ind w:left="382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96"/>
        </w:tabs>
        <w:ind w:left="4396" w:hanging="1440"/>
      </w:pPr>
      <w:rPr>
        <w:rFonts w:hint="default"/>
      </w:rPr>
    </w:lvl>
  </w:abstractNum>
  <w:num w:numId="1" w16cid:durableId="2115008354">
    <w:abstractNumId w:val="37"/>
  </w:num>
  <w:num w:numId="2" w16cid:durableId="693074816">
    <w:abstractNumId w:val="19"/>
  </w:num>
  <w:num w:numId="3" w16cid:durableId="1769932844">
    <w:abstractNumId w:val="42"/>
  </w:num>
  <w:num w:numId="4" w16cid:durableId="1328284128">
    <w:abstractNumId w:val="20"/>
  </w:num>
  <w:num w:numId="5" w16cid:durableId="457650247">
    <w:abstractNumId w:val="33"/>
  </w:num>
  <w:num w:numId="6" w16cid:durableId="931938181">
    <w:abstractNumId w:val="28"/>
  </w:num>
  <w:num w:numId="7" w16cid:durableId="1155728479">
    <w:abstractNumId w:val="40"/>
  </w:num>
  <w:num w:numId="8" w16cid:durableId="531454783">
    <w:abstractNumId w:val="10"/>
  </w:num>
  <w:num w:numId="9" w16cid:durableId="425736099">
    <w:abstractNumId w:val="13"/>
  </w:num>
  <w:num w:numId="10" w16cid:durableId="1396047999">
    <w:abstractNumId w:val="29"/>
  </w:num>
  <w:num w:numId="11" w16cid:durableId="716201520">
    <w:abstractNumId w:val="14"/>
  </w:num>
  <w:num w:numId="12" w16cid:durableId="144469319">
    <w:abstractNumId w:val="38"/>
  </w:num>
  <w:num w:numId="13" w16cid:durableId="325746538">
    <w:abstractNumId w:val="16"/>
  </w:num>
  <w:num w:numId="14" w16cid:durableId="1364094960">
    <w:abstractNumId w:val="23"/>
  </w:num>
  <w:num w:numId="15" w16cid:durableId="360475799">
    <w:abstractNumId w:val="44"/>
  </w:num>
  <w:num w:numId="16" w16cid:durableId="1798907827">
    <w:abstractNumId w:val="30"/>
  </w:num>
  <w:num w:numId="17" w16cid:durableId="1026639784">
    <w:abstractNumId w:val="46"/>
  </w:num>
  <w:num w:numId="18" w16cid:durableId="1393654078">
    <w:abstractNumId w:val="17"/>
  </w:num>
  <w:num w:numId="19" w16cid:durableId="111478223">
    <w:abstractNumId w:val="35"/>
  </w:num>
  <w:num w:numId="20" w16cid:durableId="1977907587">
    <w:abstractNumId w:val="21"/>
  </w:num>
  <w:num w:numId="21" w16cid:durableId="1826438088">
    <w:abstractNumId w:val="15"/>
  </w:num>
  <w:num w:numId="22" w16cid:durableId="1685596977">
    <w:abstractNumId w:val="0"/>
  </w:num>
  <w:num w:numId="23" w16cid:durableId="51737450">
    <w:abstractNumId w:val="1"/>
  </w:num>
  <w:num w:numId="24" w16cid:durableId="1562524153">
    <w:abstractNumId w:val="2"/>
  </w:num>
  <w:num w:numId="25" w16cid:durableId="2019233476">
    <w:abstractNumId w:val="3"/>
  </w:num>
  <w:num w:numId="26" w16cid:durableId="1928345231">
    <w:abstractNumId w:val="8"/>
  </w:num>
  <w:num w:numId="27" w16cid:durableId="646401098">
    <w:abstractNumId w:val="4"/>
  </w:num>
  <w:num w:numId="28" w16cid:durableId="847448748">
    <w:abstractNumId w:val="5"/>
  </w:num>
  <w:num w:numId="29" w16cid:durableId="344065251">
    <w:abstractNumId w:val="6"/>
  </w:num>
  <w:num w:numId="30" w16cid:durableId="1094859612">
    <w:abstractNumId w:val="7"/>
  </w:num>
  <w:num w:numId="31" w16cid:durableId="79912101">
    <w:abstractNumId w:val="9"/>
  </w:num>
  <w:num w:numId="32" w16cid:durableId="632059433">
    <w:abstractNumId w:val="22"/>
  </w:num>
  <w:num w:numId="33" w16cid:durableId="1145853862">
    <w:abstractNumId w:val="11"/>
  </w:num>
  <w:num w:numId="34" w16cid:durableId="527913519">
    <w:abstractNumId w:val="27"/>
  </w:num>
  <w:num w:numId="35" w16cid:durableId="1702705160">
    <w:abstractNumId w:val="39"/>
  </w:num>
  <w:num w:numId="36" w16cid:durableId="2073191655">
    <w:abstractNumId w:val="18"/>
  </w:num>
  <w:num w:numId="37" w16cid:durableId="2026857025">
    <w:abstractNumId w:val="36"/>
  </w:num>
  <w:num w:numId="38" w16cid:durableId="1876694761">
    <w:abstractNumId w:val="43"/>
  </w:num>
  <w:num w:numId="39" w16cid:durableId="1816483930">
    <w:abstractNumId w:val="41"/>
  </w:num>
  <w:num w:numId="40" w16cid:durableId="1610233979">
    <w:abstractNumId w:val="45"/>
  </w:num>
  <w:num w:numId="41" w16cid:durableId="558128361">
    <w:abstractNumId w:val="20"/>
  </w:num>
  <w:num w:numId="42" w16cid:durableId="830490674">
    <w:abstractNumId w:val="34"/>
  </w:num>
  <w:num w:numId="43" w16cid:durableId="745221593">
    <w:abstractNumId w:val="31"/>
  </w:num>
  <w:num w:numId="44" w16cid:durableId="606274481">
    <w:abstractNumId w:val="28"/>
  </w:num>
  <w:num w:numId="45" w16cid:durableId="422453133">
    <w:abstractNumId w:val="32"/>
  </w:num>
  <w:num w:numId="46" w16cid:durableId="1084956545">
    <w:abstractNumId w:val="26"/>
  </w:num>
  <w:num w:numId="47" w16cid:durableId="91173161">
    <w:abstractNumId w:val="24"/>
  </w:num>
  <w:num w:numId="48" w16cid:durableId="786125175">
    <w:abstractNumId w:val="25"/>
  </w:num>
  <w:num w:numId="49" w16cid:durableId="2005890743">
    <w:abstractNumId w:val="12"/>
  </w:num>
  <w:num w:numId="50" w16cid:durableId="732512020">
    <w:abstractNumId w:val="20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da-DK" w:vendorID="64" w:dllVersion="409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4096" w:nlCheck="1" w:checkStyle="0"/>
  <w:activeWritingStyle w:appName="MSWord" w:lang="fr-FR" w:vendorID="64" w:dllVersion="0" w:nlCheck="1" w:checkStyle="0"/>
  <w:attachedTemplate r:id="rId1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hyphenationZone w:val="425"/>
  <w:doNotShadeFormData/>
  <w:noPunctuationKerning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NDEyNjC3NDc2MTEzNjRV0lEKTi0uzszPAykwrQUAE8vKhy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TF-Standard NLM&lt;/Style&gt;&lt;LeftDelim&gt;{&lt;/LeftDelim&gt;&lt;RightDelim&gt;}&lt;/RightDelim&gt;&lt;FontName&gt;Trebuchet M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20zev5pe0txfgexxekpdfwu2px2zdfd5aax&quot;&gt;BMS FP NMA manuscript 1&lt;record-ids&gt;&lt;item&gt;3&lt;/item&gt;&lt;item&gt;14&lt;/item&gt;&lt;item&gt;15&lt;/item&gt;&lt;item&gt;24&lt;/item&gt;&lt;item&gt;26&lt;/item&gt;&lt;item&gt;27&lt;/item&gt;&lt;/record-ids&gt;&lt;/item&gt;&lt;/Libraries&gt;"/>
  </w:docVars>
  <w:rsids>
    <w:rsidRoot w:val="00D63AFC"/>
    <w:rsid w:val="000035F8"/>
    <w:rsid w:val="00010152"/>
    <w:rsid w:val="00010B17"/>
    <w:rsid w:val="00010E0A"/>
    <w:rsid w:val="00011151"/>
    <w:rsid w:val="00011D38"/>
    <w:rsid w:val="00012DEF"/>
    <w:rsid w:val="00013849"/>
    <w:rsid w:val="00013B99"/>
    <w:rsid w:val="00015D9B"/>
    <w:rsid w:val="00015FD1"/>
    <w:rsid w:val="000163C3"/>
    <w:rsid w:val="00016526"/>
    <w:rsid w:val="00017EA2"/>
    <w:rsid w:val="00020D3A"/>
    <w:rsid w:val="00021433"/>
    <w:rsid w:val="00021D6A"/>
    <w:rsid w:val="000263F1"/>
    <w:rsid w:val="000274DA"/>
    <w:rsid w:val="00030B64"/>
    <w:rsid w:val="000318F7"/>
    <w:rsid w:val="00032423"/>
    <w:rsid w:val="000339E1"/>
    <w:rsid w:val="00035A45"/>
    <w:rsid w:val="00035D0B"/>
    <w:rsid w:val="00036378"/>
    <w:rsid w:val="00036CF9"/>
    <w:rsid w:val="00036E98"/>
    <w:rsid w:val="00037523"/>
    <w:rsid w:val="000378E9"/>
    <w:rsid w:val="0004090D"/>
    <w:rsid w:val="0004111A"/>
    <w:rsid w:val="00044F8B"/>
    <w:rsid w:val="00045C94"/>
    <w:rsid w:val="00047274"/>
    <w:rsid w:val="0004796E"/>
    <w:rsid w:val="00050E84"/>
    <w:rsid w:val="00052E73"/>
    <w:rsid w:val="00054EB4"/>
    <w:rsid w:val="00056EEA"/>
    <w:rsid w:val="000576B4"/>
    <w:rsid w:val="000618A8"/>
    <w:rsid w:val="00062A2D"/>
    <w:rsid w:val="00062FDF"/>
    <w:rsid w:val="0006409D"/>
    <w:rsid w:val="00066E1E"/>
    <w:rsid w:val="000677BA"/>
    <w:rsid w:val="00071741"/>
    <w:rsid w:val="000730A9"/>
    <w:rsid w:val="000731A2"/>
    <w:rsid w:val="0007473E"/>
    <w:rsid w:val="00074B39"/>
    <w:rsid w:val="00075D34"/>
    <w:rsid w:val="000766C8"/>
    <w:rsid w:val="000805F8"/>
    <w:rsid w:val="00081D20"/>
    <w:rsid w:val="00081E5A"/>
    <w:rsid w:val="000820E4"/>
    <w:rsid w:val="00082C48"/>
    <w:rsid w:val="00083764"/>
    <w:rsid w:val="00083ED7"/>
    <w:rsid w:val="0008487E"/>
    <w:rsid w:val="00086B84"/>
    <w:rsid w:val="00087B86"/>
    <w:rsid w:val="000923D4"/>
    <w:rsid w:val="00093156"/>
    <w:rsid w:val="000946A0"/>
    <w:rsid w:val="00096B5B"/>
    <w:rsid w:val="00097B73"/>
    <w:rsid w:val="000A10F5"/>
    <w:rsid w:val="000A1ACA"/>
    <w:rsid w:val="000A1C33"/>
    <w:rsid w:val="000A28B0"/>
    <w:rsid w:val="000A3B29"/>
    <w:rsid w:val="000A3E04"/>
    <w:rsid w:val="000A48F7"/>
    <w:rsid w:val="000A5BCB"/>
    <w:rsid w:val="000A6113"/>
    <w:rsid w:val="000A636B"/>
    <w:rsid w:val="000A7BFD"/>
    <w:rsid w:val="000B04F8"/>
    <w:rsid w:val="000B1363"/>
    <w:rsid w:val="000B21D8"/>
    <w:rsid w:val="000B3FC5"/>
    <w:rsid w:val="000B4685"/>
    <w:rsid w:val="000B4A14"/>
    <w:rsid w:val="000B4F9E"/>
    <w:rsid w:val="000C3215"/>
    <w:rsid w:val="000C4A30"/>
    <w:rsid w:val="000C6F26"/>
    <w:rsid w:val="000C71A7"/>
    <w:rsid w:val="000D00A1"/>
    <w:rsid w:val="000D1207"/>
    <w:rsid w:val="000D14E9"/>
    <w:rsid w:val="000D34C6"/>
    <w:rsid w:val="000D46AE"/>
    <w:rsid w:val="000D5892"/>
    <w:rsid w:val="000E23D4"/>
    <w:rsid w:val="000E2AA5"/>
    <w:rsid w:val="000E6646"/>
    <w:rsid w:val="000E6B4B"/>
    <w:rsid w:val="000E7A97"/>
    <w:rsid w:val="000F2B3A"/>
    <w:rsid w:val="000F2C5D"/>
    <w:rsid w:val="000F35CA"/>
    <w:rsid w:val="000F469A"/>
    <w:rsid w:val="000F4DB7"/>
    <w:rsid w:val="000F5A83"/>
    <w:rsid w:val="000F7F96"/>
    <w:rsid w:val="0010071E"/>
    <w:rsid w:val="00102DD8"/>
    <w:rsid w:val="00103D18"/>
    <w:rsid w:val="00104012"/>
    <w:rsid w:val="001040CB"/>
    <w:rsid w:val="00105304"/>
    <w:rsid w:val="00105DF5"/>
    <w:rsid w:val="001063B0"/>
    <w:rsid w:val="00106510"/>
    <w:rsid w:val="0011053E"/>
    <w:rsid w:val="001105BC"/>
    <w:rsid w:val="00110C54"/>
    <w:rsid w:val="00111C0D"/>
    <w:rsid w:val="00112516"/>
    <w:rsid w:val="00114642"/>
    <w:rsid w:val="001152AB"/>
    <w:rsid w:val="001159F4"/>
    <w:rsid w:val="0012218E"/>
    <w:rsid w:val="001245DD"/>
    <w:rsid w:val="0012550C"/>
    <w:rsid w:val="001261A5"/>
    <w:rsid w:val="00126CAD"/>
    <w:rsid w:val="001304BB"/>
    <w:rsid w:val="00130A73"/>
    <w:rsid w:val="001350CF"/>
    <w:rsid w:val="001357CE"/>
    <w:rsid w:val="00136A59"/>
    <w:rsid w:val="00137693"/>
    <w:rsid w:val="0013781A"/>
    <w:rsid w:val="00137A11"/>
    <w:rsid w:val="00140A17"/>
    <w:rsid w:val="00141DAF"/>
    <w:rsid w:val="00144B20"/>
    <w:rsid w:val="0014539F"/>
    <w:rsid w:val="00147367"/>
    <w:rsid w:val="00150B4B"/>
    <w:rsid w:val="0015117F"/>
    <w:rsid w:val="0015460D"/>
    <w:rsid w:val="00154EE0"/>
    <w:rsid w:val="001560F5"/>
    <w:rsid w:val="00156E3C"/>
    <w:rsid w:val="0016219A"/>
    <w:rsid w:val="0016269E"/>
    <w:rsid w:val="001648A0"/>
    <w:rsid w:val="00164C50"/>
    <w:rsid w:val="0016521A"/>
    <w:rsid w:val="001671B0"/>
    <w:rsid w:val="00167218"/>
    <w:rsid w:val="00171636"/>
    <w:rsid w:val="00171D85"/>
    <w:rsid w:val="00172878"/>
    <w:rsid w:val="00172F0F"/>
    <w:rsid w:val="001743E1"/>
    <w:rsid w:val="0017501B"/>
    <w:rsid w:val="0017542A"/>
    <w:rsid w:val="001759C2"/>
    <w:rsid w:val="00176883"/>
    <w:rsid w:val="00176D21"/>
    <w:rsid w:val="00177315"/>
    <w:rsid w:val="00177DFC"/>
    <w:rsid w:val="00181FC6"/>
    <w:rsid w:val="0018205F"/>
    <w:rsid w:val="001834A4"/>
    <w:rsid w:val="001836C2"/>
    <w:rsid w:val="001849AB"/>
    <w:rsid w:val="00184A87"/>
    <w:rsid w:val="00187275"/>
    <w:rsid w:val="00187F7D"/>
    <w:rsid w:val="001912BB"/>
    <w:rsid w:val="00191681"/>
    <w:rsid w:val="0019220E"/>
    <w:rsid w:val="00194711"/>
    <w:rsid w:val="001A101F"/>
    <w:rsid w:val="001A1722"/>
    <w:rsid w:val="001A37A9"/>
    <w:rsid w:val="001A3BC7"/>
    <w:rsid w:val="001A4350"/>
    <w:rsid w:val="001A4FC8"/>
    <w:rsid w:val="001A6EB1"/>
    <w:rsid w:val="001A6F78"/>
    <w:rsid w:val="001A7641"/>
    <w:rsid w:val="001A7684"/>
    <w:rsid w:val="001B016B"/>
    <w:rsid w:val="001B3A36"/>
    <w:rsid w:val="001B437D"/>
    <w:rsid w:val="001B49DE"/>
    <w:rsid w:val="001B7926"/>
    <w:rsid w:val="001C087B"/>
    <w:rsid w:val="001C13B6"/>
    <w:rsid w:val="001C1949"/>
    <w:rsid w:val="001C1D3E"/>
    <w:rsid w:val="001C28EE"/>
    <w:rsid w:val="001C4BF4"/>
    <w:rsid w:val="001D003B"/>
    <w:rsid w:val="001D004F"/>
    <w:rsid w:val="001D05B2"/>
    <w:rsid w:val="001D0839"/>
    <w:rsid w:val="001D1C9A"/>
    <w:rsid w:val="001D2204"/>
    <w:rsid w:val="001D2DE2"/>
    <w:rsid w:val="001D6C2A"/>
    <w:rsid w:val="001D70BD"/>
    <w:rsid w:val="001E062C"/>
    <w:rsid w:val="001E17F5"/>
    <w:rsid w:val="001E3388"/>
    <w:rsid w:val="001E56DA"/>
    <w:rsid w:val="001E6249"/>
    <w:rsid w:val="001E6A16"/>
    <w:rsid w:val="001E6A65"/>
    <w:rsid w:val="001E7355"/>
    <w:rsid w:val="001E7587"/>
    <w:rsid w:val="001F1F53"/>
    <w:rsid w:val="001F417C"/>
    <w:rsid w:val="001F4A64"/>
    <w:rsid w:val="001F4E17"/>
    <w:rsid w:val="001F6B10"/>
    <w:rsid w:val="001F7EA8"/>
    <w:rsid w:val="001F7EDE"/>
    <w:rsid w:val="0020022E"/>
    <w:rsid w:val="00205EAA"/>
    <w:rsid w:val="002068F8"/>
    <w:rsid w:val="00210254"/>
    <w:rsid w:val="00210ADB"/>
    <w:rsid w:val="00213BF2"/>
    <w:rsid w:val="00214EDF"/>
    <w:rsid w:val="00216345"/>
    <w:rsid w:val="00217E40"/>
    <w:rsid w:val="002207E3"/>
    <w:rsid w:val="00225604"/>
    <w:rsid w:val="00225933"/>
    <w:rsid w:val="00225C67"/>
    <w:rsid w:val="002279DA"/>
    <w:rsid w:val="00231037"/>
    <w:rsid w:val="00233696"/>
    <w:rsid w:val="00233984"/>
    <w:rsid w:val="00234177"/>
    <w:rsid w:val="00235095"/>
    <w:rsid w:val="00235BA5"/>
    <w:rsid w:val="002361FD"/>
    <w:rsid w:val="00236E20"/>
    <w:rsid w:val="00237323"/>
    <w:rsid w:val="002376AE"/>
    <w:rsid w:val="002400CE"/>
    <w:rsid w:val="002423C1"/>
    <w:rsid w:val="00246149"/>
    <w:rsid w:val="002475AA"/>
    <w:rsid w:val="002517A6"/>
    <w:rsid w:val="00252538"/>
    <w:rsid w:val="00252B04"/>
    <w:rsid w:val="002530A2"/>
    <w:rsid w:val="00253C9A"/>
    <w:rsid w:val="00253CF0"/>
    <w:rsid w:val="00253DA3"/>
    <w:rsid w:val="00253F6A"/>
    <w:rsid w:val="00254CEE"/>
    <w:rsid w:val="00255DF4"/>
    <w:rsid w:val="00256C6A"/>
    <w:rsid w:val="00261511"/>
    <w:rsid w:val="0026270D"/>
    <w:rsid w:val="002632AA"/>
    <w:rsid w:val="00263A66"/>
    <w:rsid w:val="00263EA9"/>
    <w:rsid w:val="002652A8"/>
    <w:rsid w:val="002664BB"/>
    <w:rsid w:val="002707A8"/>
    <w:rsid w:val="00273205"/>
    <w:rsid w:val="00273635"/>
    <w:rsid w:val="00273DB7"/>
    <w:rsid w:val="0028175D"/>
    <w:rsid w:val="0029030A"/>
    <w:rsid w:val="00290CF1"/>
    <w:rsid w:val="002910D7"/>
    <w:rsid w:val="0029175D"/>
    <w:rsid w:val="00292EE0"/>
    <w:rsid w:val="002938A4"/>
    <w:rsid w:val="0029465E"/>
    <w:rsid w:val="00296887"/>
    <w:rsid w:val="00297F4E"/>
    <w:rsid w:val="002A2DB7"/>
    <w:rsid w:val="002A7BB1"/>
    <w:rsid w:val="002B05F7"/>
    <w:rsid w:val="002B06E5"/>
    <w:rsid w:val="002B1FC4"/>
    <w:rsid w:val="002B361F"/>
    <w:rsid w:val="002B498F"/>
    <w:rsid w:val="002B5DA5"/>
    <w:rsid w:val="002B672A"/>
    <w:rsid w:val="002B7BE2"/>
    <w:rsid w:val="002C5579"/>
    <w:rsid w:val="002C5778"/>
    <w:rsid w:val="002C72EA"/>
    <w:rsid w:val="002D0581"/>
    <w:rsid w:val="002D3751"/>
    <w:rsid w:val="002D3B13"/>
    <w:rsid w:val="002D4117"/>
    <w:rsid w:val="002D4144"/>
    <w:rsid w:val="002D497F"/>
    <w:rsid w:val="002D55D9"/>
    <w:rsid w:val="002D73A6"/>
    <w:rsid w:val="002E0287"/>
    <w:rsid w:val="002E04A1"/>
    <w:rsid w:val="002E054E"/>
    <w:rsid w:val="002E12C9"/>
    <w:rsid w:val="002E13D8"/>
    <w:rsid w:val="002E47F3"/>
    <w:rsid w:val="002E54D5"/>
    <w:rsid w:val="002E5B84"/>
    <w:rsid w:val="002E6D47"/>
    <w:rsid w:val="002F0325"/>
    <w:rsid w:val="002F0531"/>
    <w:rsid w:val="002F056E"/>
    <w:rsid w:val="002F116B"/>
    <w:rsid w:val="002F16E2"/>
    <w:rsid w:val="002F1C35"/>
    <w:rsid w:val="002F203D"/>
    <w:rsid w:val="002F342F"/>
    <w:rsid w:val="002F3B19"/>
    <w:rsid w:val="002F4971"/>
    <w:rsid w:val="002F4990"/>
    <w:rsid w:val="002F6B2F"/>
    <w:rsid w:val="002F6BDD"/>
    <w:rsid w:val="002F6C49"/>
    <w:rsid w:val="002F7D7E"/>
    <w:rsid w:val="00300805"/>
    <w:rsid w:val="003010AE"/>
    <w:rsid w:val="003017F0"/>
    <w:rsid w:val="00304901"/>
    <w:rsid w:val="00305BE5"/>
    <w:rsid w:val="0030637D"/>
    <w:rsid w:val="00306D1F"/>
    <w:rsid w:val="00306E68"/>
    <w:rsid w:val="00307024"/>
    <w:rsid w:val="00310CF2"/>
    <w:rsid w:val="00315B29"/>
    <w:rsid w:val="00316CC2"/>
    <w:rsid w:val="00317E6D"/>
    <w:rsid w:val="00321131"/>
    <w:rsid w:val="003239F7"/>
    <w:rsid w:val="00324E35"/>
    <w:rsid w:val="00327157"/>
    <w:rsid w:val="00330606"/>
    <w:rsid w:val="00330872"/>
    <w:rsid w:val="003313B9"/>
    <w:rsid w:val="003314CF"/>
    <w:rsid w:val="00331FAA"/>
    <w:rsid w:val="003325BA"/>
    <w:rsid w:val="00333B56"/>
    <w:rsid w:val="003343B0"/>
    <w:rsid w:val="0033664F"/>
    <w:rsid w:val="00336947"/>
    <w:rsid w:val="00336A94"/>
    <w:rsid w:val="00336E91"/>
    <w:rsid w:val="00337275"/>
    <w:rsid w:val="0033777D"/>
    <w:rsid w:val="00340FBD"/>
    <w:rsid w:val="003425FF"/>
    <w:rsid w:val="00342E6C"/>
    <w:rsid w:val="00345EFC"/>
    <w:rsid w:val="00347CFC"/>
    <w:rsid w:val="00347EC5"/>
    <w:rsid w:val="0035080A"/>
    <w:rsid w:val="003511EA"/>
    <w:rsid w:val="0035197E"/>
    <w:rsid w:val="0035227C"/>
    <w:rsid w:val="003526F1"/>
    <w:rsid w:val="00353C9B"/>
    <w:rsid w:val="00355E29"/>
    <w:rsid w:val="00357D23"/>
    <w:rsid w:val="00363618"/>
    <w:rsid w:val="00364160"/>
    <w:rsid w:val="00364CA4"/>
    <w:rsid w:val="00365728"/>
    <w:rsid w:val="00365CA1"/>
    <w:rsid w:val="00366D63"/>
    <w:rsid w:val="003673A8"/>
    <w:rsid w:val="00370127"/>
    <w:rsid w:val="003701EA"/>
    <w:rsid w:val="0037122B"/>
    <w:rsid w:val="00371358"/>
    <w:rsid w:val="00374036"/>
    <w:rsid w:val="00374A3C"/>
    <w:rsid w:val="003779AB"/>
    <w:rsid w:val="0038052A"/>
    <w:rsid w:val="00383869"/>
    <w:rsid w:val="00383BCA"/>
    <w:rsid w:val="003902F9"/>
    <w:rsid w:val="00390A78"/>
    <w:rsid w:val="00393B0C"/>
    <w:rsid w:val="00393D65"/>
    <w:rsid w:val="00394AA0"/>
    <w:rsid w:val="00394B5A"/>
    <w:rsid w:val="00395139"/>
    <w:rsid w:val="003955A5"/>
    <w:rsid w:val="00395E2A"/>
    <w:rsid w:val="003A5328"/>
    <w:rsid w:val="003A5C37"/>
    <w:rsid w:val="003A6DB6"/>
    <w:rsid w:val="003A6EAF"/>
    <w:rsid w:val="003A6EC9"/>
    <w:rsid w:val="003B233A"/>
    <w:rsid w:val="003B3CF4"/>
    <w:rsid w:val="003B3D07"/>
    <w:rsid w:val="003B3EFB"/>
    <w:rsid w:val="003B46D7"/>
    <w:rsid w:val="003B4791"/>
    <w:rsid w:val="003B646E"/>
    <w:rsid w:val="003C227D"/>
    <w:rsid w:val="003C4044"/>
    <w:rsid w:val="003C613D"/>
    <w:rsid w:val="003C6ECB"/>
    <w:rsid w:val="003C729C"/>
    <w:rsid w:val="003C7959"/>
    <w:rsid w:val="003D4D15"/>
    <w:rsid w:val="003D54FB"/>
    <w:rsid w:val="003D6A78"/>
    <w:rsid w:val="003D739D"/>
    <w:rsid w:val="003E0BEA"/>
    <w:rsid w:val="003E0DE0"/>
    <w:rsid w:val="003E1CF3"/>
    <w:rsid w:val="003E3014"/>
    <w:rsid w:val="003E5C83"/>
    <w:rsid w:val="003E634E"/>
    <w:rsid w:val="003E6EA5"/>
    <w:rsid w:val="003E791D"/>
    <w:rsid w:val="003E7A54"/>
    <w:rsid w:val="003F3968"/>
    <w:rsid w:val="003F48A3"/>
    <w:rsid w:val="003F5806"/>
    <w:rsid w:val="003F58DA"/>
    <w:rsid w:val="003F5DF9"/>
    <w:rsid w:val="003F6005"/>
    <w:rsid w:val="003F6360"/>
    <w:rsid w:val="003F7152"/>
    <w:rsid w:val="00401080"/>
    <w:rsid w:val="00401EF6"/>
    <w:rsid w:val="00402588"/>
    <w:rsid w:val="004048A5"/>
    <w:rsid w:val="004061A1"/>
    <w:rsid w:val="00410A7F"/>
    <w:rsid w:val="00410E6A"/>
    <w:rsid w:val="00411C3B"/>
    <w:rsid w:val="004121F0"/>
    <w:rsid w:val="00413DCC"/>
    <w:rsid w:val="0041664C"/>
    <w:rsid w:val="004242B3"/>
    <w:rsid w:val="00431127"/>
    <w:rsid w:val="00432ED8"/>
    <w:rsid w:val="0043743C"/>
    <w:rsid w:val="004377B6"/>
    <w:rsid w:val="00442639"/>
    <w:rsid w:val="00442833"/>
    <w:rsid w:val="00444EF6"/>
    <w:rsid w:val="00444FE8"/>
    <w:rsid w:val="00450093"/>
    <w:rsid w:val="0045016D"/>
    <w:rsid w:val="00450C58"/>
    <w:rsid w:val="00451935"/>
    <w:rsid w:val="00451A6E"/>
    <w:rsid w:val="00455031"/>
    <w:rsid w:val="0045593B"/>
    <w:rsid w:val="00455B42"/>
    <w:rsid w:val="00457D9F"/>
    <w:rsid w:val="004603A7"/>
    <w:rsid w:val="00460DE2"/>
    <w:rsid w:val="00461777"/>
    <w:rsid w:val="00461E80"/>
    <w:rsid w:val="004631EA"/>
    <w:rsid w:val="00463479"/>
    <w:rsid w:val="0046455C"/>
    <w:rsid w:val="004658BE"/>
    <w:rsid w:val="004666E4"/>
    <w:rsid w:val="00467B94"/>
    <w:rsid w:val="004712DA"/>
    <w:rsid w:val="00472BA2"/>
    <w:rsid w:val="004815AF"/>
    <w:rsid w:val="00482F63"/>
    <w:rsid w:val="00484824"/>
    <w:rsid w:val="004872DD"/>
    <w:rsid w:val="004910F3"/>
    <w:rsid w:val="004918CA"/>
    <w:rsid w:val="00492924"/>
    <w:rsid w:val="00497121"/>
    <w:rsid w:val="00497EAC"/>
    <w:rsid w:val="004A1912"/>
    <w:rsid w:val="004A3CCB"/>
    <w:rsid w:val="004A3E88"/>
    <w:rsid w:val="004A484C"/>
    <w:rsid w:val="004A5CB9"/>
    <w:rsid w:val="004B19DF"/>
    <w:rsid w:val="004B2855"/>
    <w:rsid w:val="004B2E1F"/>
    <w:rsid w:val="004B43F3"/>
    <w:rsid w:val="004B4487"/>
    <w:rsid w:val="004B470F"/>
    <w:rsid w:val="004B573D"/>
    <w:rsid w:val="004B577C"/>
    <w:rsid w:val="004B689D"/>
    <w:rsid w:val="004B7403"/>
    <w:rsid w:val="004C0086"/>
    <w:rsid w:val="004C0612"/>
    <w:rsid w:val="004C2453"/>
    <w:rsid w:val="004C311D"/>
    <w:rsid w:val="004C45BB"/>
    <w:rsid w:val="004C6659"/>
    <w:rsid w:val="004C71C9"/>
    <w:rsid w:val="004C7EA2"/>
    <w:rsid w:val="004D0DF7"/>
    <w:rsid w:val="004D2A5B"/>
    <w:rsid w:val="004D2DC1"/>
    <w:rsid w:val="004D3181"/>
    <w:rsid w:val="004D3AD6"/>
    <w:rsid w:val="004D4081"/>
    <w:rsid w:val="004D5CB0"/>
    <w:rsid w:val="004D6182"/>
    <w:rsid w:val="004D74AC"/>
    <w:rsid w:val="004D78B1"/>
    <w:rsid w:val="004E0A64"/>
    <w:rsid w:val="004E25DF"/>
    <w:rsid w:val="004E5ADC"/>
    <w:rsid w:val="004E5B2C"/>
    <w:rsid w:val="004E5B98"/>
    <w:rsid w:val="004E6D69"/>
    <w:rsid w:val="004E6DA1"/>
    <w:rsid w:val="004F2AB8"/>
    <w:rsid w:val="004F2F67"/>
    <w:rsid w:val="004F3EE1"/>
    <w:rsid w:val="004F56CE"/>
    <w:rsid w:val="004F77CF"/>
    <w:rsid w:val="0050035C"/>
    <w:rsid w:val="00501CEC"/>
    <w:rsid w:val="00503DEB"/>
    <w:rsid w:val="0050533E"/>
    <w:rsid w:val="00506D49"/>
    <w:rsid w:val="00507337"/>
    <w:rsid w:val="0051699E"/>
    <w:rsid w:val="00521274"/>
    <w:rsid w:val="005216F2"/>
    <w:rsid w:val="005235B0"/>
    <w:rsid w:val="00524622"/>
    <w:rsid w:val="00524B2F"/>
    <w:rsid w:val="00527BFA"/>
    <w:rsid w:val="005305AF"/>
    <w:rsid w:val="00532824"/>
    <w:rsid w:val="00532960"/>
    <w:rsid w:val="0053531B"/>
    <w:rsid w:val="00535C99"/>
    <w:rsid w:val="00536921"/>
    <w:rsid w:val="005374B4"/>
    <w:rsid w:val="00540176"/>
    <w:rsid w:val="00541492"/>
    <w:rsid w:val="0054286F"/>
    <w:rsid w:val="00542A25"/>
    <w:rsid w:val="0054345A"/>
    <w:rsid w:val="0054386B"/>
    <w:rsid w:val="00544DD5"/>
    <w:rsid w:val="005464C3"/>
    <w:rsid w:val="00547BB1"/>
    <w:rsid w:val="00551AB6"/>
    <w:rsid w:val="0055387D"/>
    <w:rsid w:val="00553C43"/>
    <w:rsid w:val="00555285"/>
    <w:rsid w:val="0056047E"/>
    <w:rsid w:val="0056095C"/>
    <w:rsid w:val="00562151"/>
    <w:rsid w:val="00563C78"/>
    <w:rsid w:val="00566702"/>
    <w:rsid w:val="0056691C"/>
    <w:rsid w:val="00567585"/>
    <w:rsid w:val="005718E9"/>
    <w:rsid w:val="00571D8B"/>
    <w:rsid w:val="00573EDC"/>
    <w:rsid w:val="00574433"/>
    <w:rsid w:val="0057612B"/>
    <w:rsid w:val="005765E4"/>
    <w:rsid w:val="00577C96"/>
    <w:rsid w:val="005805D7"/>
    <w:rsid w:val="005856AB"/>
    <w:rsid w:val="00587D28"/>
    <w:rsid w:val="00590D0A"/>
    <w:rsid w:val="00593D55"/>
    <w:rsid w:val="00593F23"/>
    <w:rsid w:val="0059413D"/>
    <w:rsid w:val="00596A20"/>
    <w:rsid w:val="0059784C"/>
    <w:rsid w:val="00597BC0"/>
    <w:rsid w:val="00597D10"/>
    <w:rsid w:val="005A0868"/>
    <w:rsid w:val="005A0D45"/>
    <w:rsid w:val="005A397D"/>
    <w:rsid w:val="005A4534"/>
    <w:rsid w:val="005A4E10"/>
    <w:rsid w:val="005A5714"/>
    <w:rsid w:val="005A665D"/>
    <w:rsid w:val="005A7ABA"/>
    <w:rsid w:val="005B0FE0"/>
    <w:rsid w:val="005B13D3"/>
    <w:rsid w:val="005B241C"/>
    <w:rsid w:val="005B41BE"/>
    <w:rsid w:val="005B4D56"/>
    <w:rsid w:val="005B58DE"/>
    <w:rsid w:val="005B6C29"/>
    <w:rsid w:val="005C1D34"/>
    <w:rsid w:val="005C32D4"/>
    <w:rsid w:val="005C7E31"/>
    <w:rsid w:val="005D26D2"/>
    <w:rsid w:val="005D365E"/>
    <w:rsid w:val="005D3DA1"/>
    <w:rsid w:val="005D79AD"/>
    <w:rsid w:val="005E0EC6"/>
    <w:rsid w:val="005E178A"/>
    <w:rsid w:val="005E19D0"/>
    <w:rsid w:val="005E1D92"/>
    <w:rsid w:val="005E33BE"/>
    <w:rsid w:val="005E3A27"/>
    <w:rsid w:val="005E4CA6"/>
    <w:rsid w:val="005E4FA3"/>
    <w:rsid w:val="005E766E"/>
    <w:rsid w:val="005F1946"/>
    <w:rsid w:val="005F4299"/>
    <w:rsid w:val="005F46E1"/>
    <w:rsid w:val="005F4990"/>
    <w:rsid w:val="005F5F7A"/>
    <w:rsid w:val="0060129E"/>
    <w:rsid w:val="0060146A"/>
    <w:rsid w:val="00603668"/>
    <w:rsid w:val="00603D1B"/>
    <w:rsid w:val="006056BA"/>
    <w:rsid w:val="006074E0"/>
    <w:rsid w:val="006118D1"/>
    <w:rsid w:val="006144CF"/>
    <w:rsid w:val="00614931"/>
    <w:rsid w:val="00615375"/>
    <w:rsid w:val="00617975"/>
    <w:rsid w:val="00620549"/>
    <w:rsid w:val="006217DD"/>
    <w:rsid w:val="006222BA"/>
    <w:rsid w:val="006232D6"/>
    <w:rsid w:val="00626709"/>
    <w:rsid w:val="00627E65"/>
    <w:rsid w:val="00630A35"/>
    <w:rsid w:val="006316A4"/>
    <w:rsid w:val="006347A3"/>
    <w:rsid w:val="006349D1"/>
    <w:rsid w:val="006364FC"/>
    <w:rsid w:val="0063738B"/>
    <w:rsid w:val="00643667"/>
    <w:rsid w:val="00644565"/>
    <w:rsid w:val="00645DA4"/>
    <w:rsid w:val="006463E8"/>
    <w:rsid w:val="00647403"/>
    <w:rsid w:val="006508C3"/>
    <w:rsid w:val="00650E9F"/>
    <w:rsid w:val="006515A5"/>
    <w:rsid w:val="00653887"/>
    <w:rsid w:val="00653952"/>
    <w:rsid w:val="00655059"/>
    <w:rsid w:val="00661850"/>
    <w:rsid w:val="006618E3"/>
    <w:rsid w:val="0066232B"/>
    <w:rsid w:val="00663D6A"/>
    <w:rsid w:val="006726B1"/>
    <w:rsid w:val="0067418C"/>
    <w:rsid w:val="00674EE7"/>
    <w:rsid w:val="00675086"/>
    <w:rsid w:val="00675FBF"/>
    <w:rsid w:val="0068100A"/>
    <w:rsid w:val="00683DBC"/>
    <w:rsid w:val="0068413D"/>
    <w:rsid w:val="006842C3"/>
    <w:rsid w:val="00684A3A"/>
    <w:rsid w:val="006858C0"/>
    <w:rsid w:val="00686BF5"/>
    <w:rsid w:val="0069007A"/>
    <w:rsid w:val="00693A5B"/>
    <w:rsid w:val="00694A14"/>
    <w:rsid w:val="00695850"/>
    <w:rsid w:val="00695E0E"/>
    <w:rsid w:val="00697193"/>
    <w:rsid w:val="00697319"/>
    <w:rsid w:val="006A1137"/>
    <w:rsid w:val="006A1514"/>
    <w:rsid w:val="006A400F"/>
    <w:rsid w:val="006A4B0B"/>
    <w:rsid w:val="006A6486"/>
    <w:rsid w:val="006A670D"/>
    <w:rsid w:val="006B0D14"/>
    <w:rsid w:val="006B183D"/>
    <w:rsid w:val="006B5590"/>
    <w:rsid w:val="006B7971"/>
    <w:rsid w:val="006C1A56"/>
    <w:rsid w:val="006C25DF"/>
    <w:rsid w:val="006C2A0F"/>
    <w:rsid w:val="006C3174"/>
    <w:rsid w:val="006C5811"/>
    <w:rsid w:val="006C6983"/>
    <w:rsid w:val="006C7E8A"/>
    <w:rsid w:val="006D0E5E"/>
    <w:rsid w:val="006D2072"/>
    <w:rsid w:val="006D2262"/>
    <w:rsid w:val="006D554B"/>
    <w:rsid w:val="006D597D"/>
    <w:rsid w:val="006D7165"/>
    <w:rsid w:val="006E1AF0"/>
    <w:rsid w:val="006E44CC"/>
    <w:rsid w:val="006E5B8F"/>
    <w:rsid w:val="006E733A"/>
    <w:rsid w:val="006E7354"/>
    <w:rsid w:val="006F0703"/>
    <w:rsid w:val="006F2C3F"/>
    <w:rsid w:val="006F305C"/>
    <w:rsid w:val="006F322B"/>
    <w:rsid w:val="006F37C1"/>
    <w:rsid w:val="006F3C28"/>
    <w:rsid w:val="006F4B06"/>
    <w:rsid w:val="006F4CBC"/>
    <w:rsid w:val="006F5459"/>
    <w:rsid w:val="006F6F2F"/>
    <w:rsid w:val="006F79D2"/>
    <w:rsid w:val="006F7CDF"/>
    <w:rsid w:val="00701655"/>
    <w:rsid w:val="0070218D"/>
    <w:rsid w:val="00702D34"/>
    <w:rsid w:val="00705AEE"/>
    <w:rsid w:val="00705C42"/>
    <w:rsid w:val="00710587"/>
    <w:rsid w:val="007112DF"/>
    <w:rsid w:val="00711546"/>
    <w:rsid w:val="00712BFB"/>
    <w:rsid w:val="00712DFD"/>
    <w:rsid w:val="00713719"/>
    <w:rsid w:val="00713DC1"/>
    <w:rsid w:val="00713DC2"/>
    <w:rsid w:val="00716FDC"/>
    <w:rsid w:val="00717135"/>
    <w:rsid w:val="00717779"/>
    <w:rsid w:val="00724C71"/>
    <w:rsid w:val="00731630"/>
    <w:rsid w:val="00734368"/>
    <w:rsid w:val="00734A78"/>
    <w:rsid w:val="00734BBE"/>
    <w:rsid w:val="007352C9"/>
    <w:rsid w:val="00736109"/>
    <w:rsid w:val="00740475"/>
    <w:rsid w:val="00740A73"/>
    <w:rsid w:val="00741934"/>
    <w:rsid w:val="00745365"/>
    <w:rsid w:val="00750DE3"/>
    <w:rsid w:val="00752D25"/>
    <w:rsid w:val="00753BE5"/>
    <w:rsid w:val="00753C39"/>
    <w:rsid w:val="00755815"/>
    <w:rsid w:val="00755BE2"/>
    <w:rsid w:val="007573DC"/>
    <w:rsid w:val="00760030"/>
    <w:rsid w:val="00760952"/>
    <w:rsid w:val="00761FC3"/>
    <w:rsid w:val="00762873"/>
    <w:rsid w:val="00765139"/>
    <w:rsid w:val="00767EA2"/>
    <w:rsid w:val="007702AB"/>
    <w:rsid w:val="007705AF"/>
    <w:rsid w:val="00770B87"/>
    <w:rsid w:val="00772AD8"/>
    <w:rsid w:val="00776317"/>
    <w:rsid w:val="00781FB5"/>
    <w:rsid w:val="00782DFF"/>
    <w:rsid w:val="00783005"/>
    <w:rsid w:val="0078405D"/>
    <w:rsid w:val="00787B13"/>
    <w:rsid w:val="00790942"/>
    <w:rsid w:val="00790DD8"/>
    <w:rsid w:val="00791CE9"/>
    <w:rsid w:val="00791F8B"/>
    <w:rsid w:val="007978C0"/>
    <w:rsid w:val="007A0F71"/>
    <w:rsid w:val="007A1212"/>
    <w:rsid w:val="007A36C3"/>
    <w:rsid w:val="007A4851"/>
    <w:rsid w:val="007A6E02"/>
    <w:rsid w:val="007A6ED9"/>
    <w:rsid w:val="007A74FA"/>
    <w:rsid w:val="007A7FA9"/>
    <w:rsid w:val="007B1161"/>
    <w:rsid w:val="007B1BF4"/>
    <w:rsid w:val="007B23FC"/>
    <w:rsid w:val="007B342E"/>
    <w:rsid w:val="007B6424"/>
    <w:rsid w:val="007B75FE"/>
    <w:rsid w:val="007B7A8B"/>
    <w:rsid w:val="007C138B"/>
    <w:rsid w:val="007C248B"/>
    <w:rsid w:val="007C515F"/>
    <w:rsid w:val="007D2782"/>
    <w:rsid w:val="007D542C"/>
    <w:rsid w:val="007D7177"/>
    <w:rsid w:val="007E0DD0"/>
    <w:rsid w:val="007E2C5C"/>
    <w:rsid w:val="007E4F9A"/>
    <w:rsid w:val="007E52CE"/>
    <w:rsid w:val="007E5794"/>
    <w:rsid w:val="007E6708"/>
    <w:rsid w:val="007E7A9E"/>
    <w:rsid w:val="007E7E49"/>
    <w:rsid w:val="007F1A38"/>
    <w:rsid w:val="007F1F89"/>
    <w:rsid w:val="007F3107"/>
    <w:rsid w:val="007F3BA8"/>
    <w:rsid w:val="007F5784"/>
    <w:rsid w:val="007F6CAC"/>
    <w:rsid w:val="007F7D43"/>
    <w:rsid w:val="0080095E"/>
    <w:rsid w:val="00800B73"/>
    <w:rsid w:val="00800DF7"/>
    <w:rsid w:val="00803012"/>
    <w:rsid w:val="008045A3"/>
    <w:rsid w:val="008050B7"/>
    <w:rsid w:val="00805261"/>
    <w:rsid w:val="00805C0B"/>
    <w:rsid w:val="00805E33"/>
    <w:rsid w:val="00810CA8"/>
    <w:rsid w:val="00811496"/>
    <w:rsid w:val="00811EAF"/>
    <w:rsid w:val="00812EDD"/>
    <w:rsid w:val="00814245"/>
    <w:rsid w:val="00815176"/>
    <w:rsid w:val="008165B2"/>
    <w:rsid w:val="00816877"/>
    <w:rsid w:val="00816C8E"/>
    <w:rsid w:val="00817E8F"/>
    <w:rsid w:val="008210C8"/>
    <w:rsid w:val="0082401D"/>
    <w:rsid w:val="0082581E"/>
    <w:rsid w:val="00825A31"/>
    <w:rsid w:val="00827A3E"/>
    <w:rsid w:val="008335C1"/>
    <w:rsid w:val="00834A70"/>
    <w:rsid w:val="008355A4"/>
    <w:rsid w:val="00836482"/>
    <w:rsid w:val="00836A37"/>
    <w:rsid w:val="00837D06"/>
    <w:rsid w:val="00840752"/>
    <w:rsid w:val="00840FA9"/>
    <w:rsid w:val="00842523"/>
    <w:rsid w:val="0084273C"/>
    <w:rsid w:val="0084370A"/>
    <w:rsid w:val="00843E3B"/>
    <w:rsid w:val="00844F8B"/>
    <w:rsid w:val="00846260"/>
    <w:rsid w:val="00851131"/>
    <w:rsid w:val="00853DBF"/>
    <w:rsid w:val="00853FD6"/>
    <w:rsid w:val="008548F5"/>
    <w:rsid w:val="008550EC"/>
    <w:rsid w:val="00855A0E"/>
    <w:rsid w:val="00855E87"/>
    <w:rsid w:val="008561EC"/>
    <w:rsid w:val="0085774C"/>
    <w:rsid w:val="00857F7E"/>
    <w:rsid w:val="008604A0"/>
    <w:rsid w:val="008609E0"/>
    <w:rsid w:val="00860DDD"/>
    <w:rsid w:val="008614A4"/>
    <w:rsid w:val="00861FBF"/>
    <w:rsid w:val="00862D22"/>
    <w:rsid w:val="008631DE"/>
    <w:rsid w:val="008635C0"/>
    <w:rsid w:val="008638F2"/>
    <w:rsid w:val="00864EE2"/>
    <w:rsid w:val="00865AE3"/>
    <w:rsid w:val="00865F9E"/>
    <w:rsid w:val="008660A0"/>
    <w:rsid w:val="008661CF"/>
    <w:rsid w:val="00871E60"/>
    <w:rsid w:val="008724A2"/>
    <w:rsid w:val="008731A7"/>
    <w:rsid w:val="00873271"/>
    <w:rsid w:val="008755DC"/>
    <w:rsid w:val="00875763"/>
    <w:rsid w:val="008762DF"/>
    <w:rsid w:val="00880D14"/>
    <w:rsid w:val="00882980"/>
    <w:rsid w:val="008830B3"/>
    <w:rsid w:val="00883899"/>
    <w:rsid w:val="008840A7"/>
    <w:rsid w:val="00884C5C"/>
    <w:rsid w:val="00885095"/>
    <w:rsid w:val="0088641A"/>
    <w:rsid w:val="00890984"/>
    <w:rsid w:val="00890D3C"/>
    <w:rsid w:val="00891420"/>
    <w:rsid w:val="00891DCA"/>
    <w:rsid w:val="008924AF"/>
    <w:rsid w:val="0089332B"/>
    <w:rsid w:val="00893F1B"/>
    <w:rsid w:val="00895041"/>
    <w:rsid w:val="00895050"/>
    <w:rsid w:val="00895FDF"/>
    <w:rsid w:val="00897747"/>
    <w:rsid w:val="008A03FC"/>
    <w:rsid w:val="008A0C1B"/>
    <w:rsid w:val="008A2121"/>
    <w:rsid w:val="008A2A9D"/>
    <w:rsid w:val="008A4ED8"/>
    <w:rsid w:val="008A5586"/>
    <w:rsid w:val="008A6798"/>
    <w:rsid w:val="008A6CB0"/>
    <w:rsid w:val="008A7BDF"/>
    <w:rsid w:val="008B0204"/>
    <w:rsid w:val="008B0B63"/>
    <w:rsid w:val="008B144E"/>
    <w:rsid w:val="008B1EC7"/>
    <w:rsid w:val="008B2C72"/>
    <w:rsid w:val="008B52AF"/>
    <w:rsid w:val="008B6D2E"/>
    <w:rsid w:val="008B76E8"/>
    <w:rsid w:val="008C2945"/>
    <w:rsid w:val="008C2B91"/>
    <w:rsid w:val="008C59DE"/>
    <w:rsid w:val="008D45FC"/>
    <w:rsid w:val="008D5DE1"/>
    <w:rsid w:val="008D6D5A"/>
    <w:rsid w:val="008D7ED1"/>
    <w:rsid w:val="008E06B9"/>
    <w:rsid w:val="008E1FA2"/>
    <w:rsid w:val="008E48ED"/>
    <w:rsid w:val="008E6FB3"/>
    <w:rsid w:val="008F05C3"/>
    <w:rsid w:val="008F1BD8"/>
    <w:rsid w:val="008F2839"/>
    <w:rsid w:val="00900935"/>
    <w:rsid w:val="00900B1E"/>
    <w:rsid w:val="00903652"/>
    <w:rsid w:val="0090472D"/>
    <w:rsid w:val="00911898"/>
    <w:rsid w:val="009120EB"/>
    <w:rsid w:val="009130CC"/>
    <w:rsid w:val="00913DB7"/>
    <w:rsid w:val="009152DD"/>
    <w:rsid w:val="0091576F"/>
    <w:rsid w:val="00916950"/>
    <w:rsid w:val="009174B9"/>
    <w:rsid w:val="00920309"/>
    <w:rsid w:val="00921612"/>
    <w:rsid w:val="009229DC"/>
    <w:rsid w:val="00924F67"/>
    <w:rsid w:val="009252C1"/>
    <w:rsid w:val="0092677F"/>
    <w:rsid w:val="00926C86"/>
    <w:rsid w:val="0093073E"/>
    <w:rsid w:val="0093103A"/>
    <w:rsid w:val="00932B12"/>
    <w:rsid w:val="00932ECE"/>
    <w:rsid w:val="0093363E"/>
    <w:rsid w:val="00933676"/>
    <w:rsid w:val="0093597C"/>
    <w:rsid w:val="009364B9"/>
    <w:rsid w:val="009365AB"/>
    <w:rsid w:val="00936685"/>
    <w:rsid w:val="0093694E"/>
    <w:rsid w:val="009401C3"/>
    <w:rsid w:val="00940A31"/>
    <w:rsid w:val="00951ED7"/>
    <w:rsid w:val="009527B3"/>
    <w:rsid w:val="00953CC8"/>
    <w:rsid w:val="00954BBB"/>
    <w:rsid w:val="009552D9"/>
    <w:rsid w:val="00955CB9"/>
    <w:rsid w:val="00957100"/>
    <w:rsid w:val="00957459"/>
    <w:rsid w:val="009575DA"/>
    <w:rsid w:val="00957C96"/>
    <w:rsid w:val="00957FCC"/>
    <w:rsid w:val="00960C36"/>
    <w:rsid w:val="00961AB6"/>
    <w:rsid w:val="00965397"/>
    <w:rsid w:val="0096618D"/>
    <w:rsid w:val="00967734"/>
    <w:rsid w:val="0097073E"/>
    <w:rsid w:val="00971779"/>
    <w:rsid w:val="009721D2"/>
    <w:rsid w:val="0097354C"/>
    <w:rsid w:val="00973DF8"/>
    <w:rsid w:val="00973FAF"/>
    <w:rsid w:val="00976D78"/>
    <w:rsid w:val="00977882"/>
    <w:rsid w:val="00983322"/>
    <w:rsid w:val="00983384"/>
    <w:rsid w:val="0098386F"/>
    <w:rsid w:val="0098634F"/>
    <w:rsid w:val="00987D1E"/>
    <w:rsid w:val="009931A1"/>
    <w:rsid w:val="00994284"/>
    <w:rsid w:val="00995A21"/>
    <w:rsid w:val="00995A62"/>
    <w:rsid w:val="009960A5"/>
    <w:rsid w:val="009960D0"/>
    <w:rsid w:val="00997983"/>
    <w:rsid w:val="009A0EAF"/>
    <w:rsid w:val="009A30A9"/>
    <w:rsid w:val="009A5CCD"/>
    <w:rsid w:val="009B14B3"/>
    <w:rsid w:val="009B14CF"/>
    <w:rsid w:val="009B53D1"/>
    <w:rsid w:val="009B6B2C"/>
    <w:rsid w:val="009C1BF6"/>
    <w:rsid w:val="009C2217"/>
    <w:rsid w:val="009C2B28"/>
    <w:rsid w:val="009C2BB4"/>
    <w:rsid w:val="009C3E45"/>
    <w:rsid w:val="009C458B"/>
    <w:rsid w:val="009C597B"/>
    <w:rsid w:val="009C5A4E"/>
    <w:rsid w:val="009C61AF"/>
    <w:rsid w:val="009D0D96"/>
    <w:rsid w:val="009D19D5"/>
    <w:rsid w:val="009D242C"/>
    <w:rsid w:val="009D31AF"/>
    <w:rsid w:val="009D45EA"/>
    <w:rsid w:val="009D48B9"/>
    <w:rsid w:val="009D4A79"/>
    <w:rsid w:val="009D50A7"/>
    <w:rsid w:val="009D523F"/>
    <w:rsid w:val="009D54D2"/>
    <w:rsid w:val="009D7B20"/>
    <w:rsid w:val="009E0FD7"/>
    <w:rsid w:val="009E195E"/>
    <w:rsid w:val="009E2C92"/>
    <w:rsid w:val="009E5228"/>
    <w:rsid w:val="009E523C"/>
    <w:rsid w:val="009E537B"/>
    <w:rsid w:val="009E7DB0"/>
    <w:rsid w:val="009F09A5"/>
    <w:rsid w:val="009F5849"/>
    <w:rsid w:val="009F5C9A"/>
    <w:rsid w:val="009F77CB"/>
    <w:rsid w:val="00A01C52"/>
    <w:rsid w:val="00A0227A"/>
    <w:rsid w:val="00A0331F"/>
    <w:rsid w:val="00A03823"/>
    <w:rsid w:val="00A03F42"/>
    <w:rsid w:val="00A04326"/>
    <w:rsid w:val="00A061D1"/>
    <w:rsid w:val="00A07C8D"/>
    <w:rsid w:val="00A10E9D"/>
    <w:rsid w:val="00A12FF6"/>
    <w:rsid w:val="00A13225"/>
    <w:rsid w:val="00A1503C"/>
    <w:rsid w:val="00A152D2"/>
    <w:rsid w:val="00A155C5"/>
    <w:rsid w:val="00A157A8"/>
    <w:rsid w:val="00A175F5"/>
    <w:rsid w:val="00A204AE"/>
    <w:rsid w:val="00A21B86"/>
    <w:rsid w:val="00A24AE8"/>
    <w:rsid w:val="00A251AB"/>
    <w:rsid w:val="00A257A6"/>
    <w:rsid w:val="00A26ADB"/>
    <w:rsid w:val="00A26F5F"/>
    <w:rsid w:val="00A27530"/>
    <w:rsid w:val="00A30EBC"/>
    <w:rsid w:val="00A31FBA"/>
    <w:rsid w:val="00A331F8"/>
    <w:rsid w:val="00A34662"/>
    <w:rsid w:val="00A349EC"/>
    <w:rsid w:val="00A3542F"/>
    <w:rsid w:val="00A36708"/>
    <w:rsid w:val="00A368B7"/>
    <w:rsid w:val="00A36DBD"/>
    <w:rsid w:val="00A36E7C"/>
    <w:rsid w:val="00A37C1D"/>
    <w:rsid w:val="00A4308F"/>
    <w:rsid w:val="00A449F4"/>
    <w:rsid w:val="00A4561F"/>
    <w:rsid w:val="00A45E62"/>
    <w:rsid w:val="00A464D3"/>
    <w:rsid w:val="00A47511"/>
    <w:rsid w:val="00A479A4"/>
    <w:rsid w:val="00A47ACA"/>
    <w:rsid w:val="00A50C9A"/>
    <w:rsid w:val="00A50CAC"/>
    <w:rsid w:val="00A50F54"/>
    <w:rsid w:val="00A53A1D"/>
    <w:rsid w:val="00A55013"/>
    <w:rsid w:val="00A60147"/>
    <w:rsid w:val="00A60523"/>
    <w:rsid w:val="00A60B11"/>
    <w:rsid w:val="00A60BBE"/>
    <w:rsid w:val="00A6195E"/>
    <w:rsid w:val="00A61FDC"/>
    <w:rsid w:val="00A624CD"/>
    <w:rsid w:val="00A62A19"/>
    <w:rsid w:val="00A63348"/>
    <w:rsid w:val="00A6410E"/>
    <w:rsid w:val="00A64539"/>
    <w:rsid w:val="00A67014"/>
    <w:rsid w:val="00A70471"/>
    <w:rsid w:val="00A71434"/>
    <w:rsid w:val="00A71D30"/>
    <w:rsid w:val="00A73575"/>
    <w:rsid w:val="00A73742"/>
    <w:rsid w:val="00A73764"/>
    <w:rsid w:val="00A73D69"/>
    <w:rsid w:val="00A74928"/>
    <w:rsid w:val="00A74CB0"/>
    <w:rsid w:val="00A74D2C"/>
    <w:rsid w:val="00A765B8"/>
    <w:rsid w:val="00A81A66"/>
    <w:rsid w:val="00A82874"/>
    <w:rsid w:val="00A831CC"/>
    <w:rsid w:val="00A83880"/>
    <w:rsid w:val="00A844CB"/>
    <w:rsid w:val="00A85397"/>
    <w:rsid w:val="00A85BDA"/>
    <w:rsid w:val="00A8763B"/>
    <w:rsid w:val="00A87A87"/>
    <w:rsid w:val="00A87EB8"/>
    <w:rsid w:val="00A906F0"/>
    <w:rsid w:val="00A929F1"/>
    <w:rsid w:val="00A93ACD"/>
    <w:rsid w:val="00A96624"/>
    <w:rsid w:val="00A966C4"/>
    <w:rsid w:val="00A97E6A"/>
    <w:rsid w:val="00AA0097"/>
    <w:rsid w:val="00AA078F"/>
    <w:rsid w:val="00AA2056"/>
    <w:rsid w:val="00AA31AF"/>
    <w:rsid w:val="00AA379B"/>
    <w:rsid w:val="00AA4459"/>
    <w:rsid w:val="00AA46FB"/>
    <w:rsid w:val="00AB155B"/>
    <w:rsid w:val="00AB1AA9"/>
    <w:rsid w:val="00AB2B95"/>
    <w:rsid w:val="00AB3803"/>
    <w:rsid w:val="00AB4293"/>
    <w:rsid w:val="00AB5B1B"/>
    <w:rsid w:val="00AB5B59"/>
    <w:rsid w:val="00AB76C2"/>
    <w:rsid w:val="00AC217C"/>
    <w:rsid w:val="00AC2492"/>
    <w:rsid w:val="00AC2829"/>
    <w:rsid w:val="00AC3F6E"/>
    <w:rsid w:val="00AC44C4"/>
    <w:rsid w:val="00AC48C7"/>
    <w:rsid w:val="00AC5FDD"/>
    <w:rsid w:val="00AC6AB9"/>
    <w:rsid w:val="00AC70A2"/>
    <w:rsid w:val="00AD152F"/>
    <w:rsid w:val="00AD2532"/>
    <w:rsid w:val="00AD5607"/>
    <w:rsid w:val="00AE141D"/>
    <w:rsid w:val="00AE283E"/>
    <w:rsid w:val="00AE3D0D"/>
    <w:rsid w:val="00AE6861"/>
    <w:rsid w:val="00AF0194"/>
    <w:rsid w:val="00AF097D"/>
    <w:rsid w:val="00AF1287"/>
    <w:rsid w:val="00AF1930"/>
    <w:rsid w:val="00AF1E59"/>
    <w:rsid w:val="00AF2A84"/>
    <w:rsid w:val="00AF4B10"/>
    <w:rsid w:val="00AF5236"/>
    <w:rsid w:val="00AF52BE"/>
    <w:rsid w:val="00AF53E8"/>
    <w:rsid w:val="00AF6B79"/>
    <w:rsid w:val="00B0109E"/>
    <w:rsid w:val="00B0148A"/>
    <w:rsid w:val="00B01CF9"/>
    <w:rsid w:val="00B036E6"/>
    <w:rsid w:val="00B03A67"/>
    <w:rsid w:val="00B045FC"/>
    <w:rsid w:val="00B048E0"/>
    <w:rsid w:val="00B05B13"/>
    <w:rsid w:val="00B0735E"/>
    <w:rsid w:val="00B07ED1"/>
    <w:rsid w:val="00B104ED"/>
    <w:rsid w:val="00B11AAF"/>
    <w:rsid w:val="00B1221F"/>
    <w:rsid w:val="00B13A8E"/>
    <w:rsid w:val="00B150E4"/>
    <w:rsid w:val="00B164A9"/>
    <w:rsid w:val="00B164AB"/>
    <w:rsid w:val="00B171BD"/>
    <w:rsid w:val="00B17DC7"/>
    <w:rsid w:val="00B21085"/>
    <w:rsid w:val="00B2138D"/>
    <w:rsid w:val="00B21548"/>
    <w:rsid w:val="00B233B0"/>
    <w:rsid w:val="00B2592B"/>
    <w:rsid w:val="00B25E93"/>
    <w:rsid w:val="00B26826"/>
    <w:rsid w:val="00B26AAF"/>
    <w:rsid w:val="00B35045"/>
    <w:rsid w:val="00B3537A"/>
    <w:rsid w:val="00B408AE"/>
    <w:rsid w:val="00B414ED"/>
    <w:rsid w:val="00B418E0"/>
    <w:rsid w:val="00B43707"/>
    <w:rsid w:val="00B46233"/>
    <w:rsid w:val="00B47DD8"/>
    <w:rsid w:val="00B47EF3"/>
    <w:rsid w:val="00B52659"/>
    <w:rsid w:val="00B554EE"/>
    <w:rsid w:val="00B57716"/>
    <w:rsid w:val="00B60D9F"/>
    <w:rsid w:val="00B61A07"/>
    <w:rsid w:val="00B62061"/>
    <w:rsid w:val="00B62C4F"/>
    <w:rsid w:val="00B634E0"/>
    <w:rsid w:val="00B64506"/>
    <w:rsid w:val="00B64F68"/>
    <w:rsid w:val="00B6604C"/>
    <w:rsid w:val="00B677E1"/>
    <w:rsid w:val="00B7061B"/>
    <w:rsid w:val="00B731CB"/>
    <w:rsid w:val="00B73B43"/>
    <w:rsid w:val="00B746CB"/>
    <w:rsid w:val="00B749A0"/>
    <w:rsid w:val="00B7509F"/>
    <w:rsid w:val="00B76F1A"/>
    <w:rsid w:val="00B80887"/>
    <w:rsid w:val="00B81953"/>
    <w:rsid w:val="00B81A45"/>
    <w:rsid w:val="00B8262D"/>
    <w:rsid w:val="00B82965"/>
    <w:rsid w:val="00B82E3A"/>
    <w:rsid w:val="00B83B0B"/>
    <w:rsid w:val="00B86C6B"/>
    <w:rsid w:val="00B92498"/>
    <w:rsid w:val="00B92F8B"/>
    <w:rsid w:val="00B93DB5"/>
    <w:rsid w:val="00B96E4D"/>
    <w:rsid w:val="00BA0046"/>
    <w:rsid w:val="00BA34BF"/>
    <w:rsid w:val="00BA4880"/>
    <w:rsid w:val="00BB1DDB"/>
    <w:rsid w:val="00BB274B"/>
    <w:rsid w:val="00BB291A"/>
    <w:rsid w:val="00BB2B10"/>
    <w:rsid w:val="00BB3006"/>
    <w:rsid w:val="00BB3A5D"/>
    <w:rsid w:val="00BB4E1B"/>
    <w:rsid w:val="00BB51CE"/>
    <w:rsid w:val="00BB58D3"/>
    <w:rsid w:val="00BB59A2"/>
    <w:rsid w:val="00BB60F5"/>
    <w:rsid w:val="00BB6CAF"/>
    <w:rsid w:val="00BC3958"/>
    <w:rsid w:val="00BC6CC6"/>
    <w:rsid w:val="00BD1487"/>
    <w:rsid w:val="00BD3FC0"/>
    <w:rsid w:val="00BD4747"/>
    <w:rsid w:val="00BD654A"/>
    <w:rsid w:val="00BD6A00"/>
    <w:rsid w:val="00BD6A5F"/>
    <w:rsid w:val="00BD7640"/>
    <w:rsid w:val="00BE0757"/>
    <w:rsid w:val="00BE14EE"/>
    <w:rsid w:val="00BE3BCE"/>
    <w:rsid w:val="00BE3C36"/>
    <w:rsid w:val="00BE53E9"/>
    <w:rsid w:val="00BF023C"/>
    <w:rsid w:val="00BF0641"/>
    <w:rsid w:val="00BF1532"/>
    <w:rsid w:val="00BF289D"/>
    <w:rsid w:val="00BF3A41"/>
    <w:rsid w:val="00BF50A1"/>
    <w:rsid w:val="00BF67FA"/>
    <w:rsid w:val="00C00E07"/>
    <w:rsid w:val="00C05644"/>
    <w:rsid w:val="00C062FC"/>
    <w:rsid w:val="00C12020"/>
    <w:rsid w:val="00C12BD8"/>
    <w:rsid w:val="00C13124"/>
    <w:rsid w:val="00C15518"/>
    <w:rsid w:val="00C161A6"/>
    <w:rsid w:val="00C166C8"/>
    <w:rsid w:val="00C201D0"/>
    <w:rsid w:val="00C20C1A"/>
    <w:rsid w:val="00C20E7B"/>
    <w:rsid w:val="00C211FE"/>
    <w:rsid w:val="00C2181D"/>
    <w:rsid w:val="00C24950"/>
    <w:rsid w:val="00C26B0C"/>
    <w:rsid w:val="00C26CE8"/>
    <w:rsid w:val="00C27662"/>
    <w:rsid w:val="00C30C0A"/>
    <w:rsid w:val="00C30EC1"/>
    <w:rsid w:val="00C333A0"/>
    <w:rsid w:val="00C33EBB"/>
    <w:rsid w:val="00C351C3"/>
    <w:rsid w:val="00C35872"/>
    <w:rsid w:val="00C35C98"/>
    <w:rsid w:val="00C366C3"/>
    <w:rsid w:val="00C40F15"/>
    <w:rsid w:val="00C44632"/>
    <w:rsid w:val="00C4715F"/>
    <w:rsid w:val="00C47717"/>
    <w:rsid w:val="00C500D7"/>
    <w:rsid w:val="00C506E3"/>
    <w:rsid w:val="00C50E84"/>
    <w:rsid w:val="00C52CA6"/>
    <w:rsid w:val="00C551DF"/>
    <w:rsid w:val="00C569FC"/>
    <w:rsid w:val="00C57B80"/>
    <w:rsid w:val="00C60296"/>
    <w:rsid w:val="00C606F6"/>
    <w:rsid w:val="00C6146E"/>
    <w:rsid w:val="00C615F6"/>
    <w:rsid w:val="00C656A0"/>
    <w:rsid w:val="00C67B64"/>
    <w:rsid w:val="00C67F0F"/>
    <w:rsid w:val="00C70C0C"/>
    <w:rsid w:val="00C73A49"/>
    <w:rsid w:val="00C73AA2"/>
    <w:rsid w:val="00C744AB"/>
    <w:rsid w:val="00C77720"/>
    <w:rsid w:val="00C82455"/>
    <w:rsid w:val="00C82F29"/>
    <w:rsid w:val="00C83B50"/>
    <w:rsid w:val="00C85746"/>
    <w:rsid w:val="00C86068"/>
    <w:rsid w:val="00C87FC4"/>
    <w:rsid w:val="00C90BD5"/>
    <w:rsid w:val="00C945F7"/>
    <w:rsid w:val="00C94FFE"/>
    <w:rsid w:val="00C95F85"/>
    <w:rsid w:val="00C96C43"/>
    <w:rsid w:val="00C97F7F"/>
    <w:rsid w:val="00CA03DA"/>
    <w:rsid w:val="00CA3C40"/>
    <w:rsid w:val="00CA4FE8"/>
    <w:rsid w:val="00CA5A33"/>
    <w:rsid w:val="00CA6E8F"/>
    <w:rsid w:val="00CB1B86"/>
    <w:rsid w:val="00CB1CAF"/>
    <w:rsid w:val="00CB59DA"/>
    <w:rsid w:val="00CB6656"/>
    <w:rsid w:val="00CB6B06"/>
    <w:rsid w:val="00CB6F40"/>
    <w:rsid w:val="00CC0365"/>
    <w:rsid w:val="00CC0571"/>
    <w:rsid w:val="00CC0EC2"/>
    <w:rsid w:val="00CC4437"/>
    <w:rsid w:val="00CC6DB7"/>
    <w:rsid w:val="00CC6FB2"/>
    <w:rsid w:val="00CD0ED7"/>
    <w:rsid w:val="00CD5542"/>
    <w:rsid w:val="00CD6159"/>
    <w:rsid w:val="00CE0EEA"/>
    <w:rsid w:val="00CE1F26"/>
    <w:rsid w:val="00CE214D"/>
    <w:rsid w:val="00CE26F6"/>
    <w:rsid w:val="00CE46DF"/>
    <w:rsid w:val="00CE5501"/>
    <w:rsid w:val="00CE5965"/>
    <w:rsid w:val="00CE6371"/>
    <w:rsid w:val="00CE7F7D"/>
    <w:rsid w:val="00CF0B6C"/>
    <w:rsid w:val="00CF2798"/>
    <w:rsid w:val="00CF4072"/>
    <w:rsid w:val="00D00093"/>
    <w:rsid w:val="00D01191"/>
    <w:rsid w:val="00D0180F"/>
    <w:rsid w:val="00D0585B"/>
    <w:rsid w:val="00D05BFD"/>
    <w:rsid w:val="00D06685"/>
    <w:rsid w:val="00D105FD"/>
    <w:rsid w:val="00D10834"/>
    <w:rsid w:val="00D111E0"/>
    <w:rsid w:val="00D11D81"/>
    <w:rsid w:val="00D13A0F"/>
    <w:rsid w:val="00D14492"/>
    <w:rsid w:val="00D15A1C"/>
    <w:rsid w:val="00D16668"/>
    <w:rsid w:val="00D172E5"/>
    <w:rsid w:val="00D20E1B"/>
    <w:rsid w:val="00D21139"/>
    <w:rsid w:val="00D211AB"/>
    <w:rsid w:val="00D22E97"/>
    <w:rsid w:val="00D24BC2"/>
    <w:rsid w:val="00D25564"/>
    <w:rsid w:val="00D27065"/>
    <w:rsid w:val="00D27328"/>
    <w:rsid w:val="00D302A7"/>
    <w:rsid w:val="00D3200E"/>
    <w:rsid w:val="00D362E8"/>
    <w:rsid w:val="00D3671C"/>
    <w:rsid w:val="00D37FE7"/>
    <w:rsid w:val="00D40D33"/>
    <w:rsid w:val="00D4305D"/>
    <w:rsid w:val="00D44EA0"/>
    <w:rsid w:val="00D456AB"/>
    <w:rsid w:val="00D51EA0"/>
    <w:rsid w:val="00D5226C"/>
    <w:rsid w:val="00D53F99"/>
    <w:rsid w:val="00D55323"/>
    <w:rsid w:val="00D55FF9"/>
    <w:rsid w:val="00D63852"/>
    <w:rsid w:val="00D63AFC"/>
    <w:rsid w:val="00D63C39"/>
    <w:rsid w:val="00D65F9E"/>
    <w:rsid w:val="00D662B1"/>
    <w:rsid w:val="00D66372"/>
    <w:rsid w:val="00D66719"/>
    <w:rsid w:val="00D66EC1"/>
    <w:rsid w:val="00D745DF"/>
    <w:rsid w:val="00D74EA8"/>
    <w:rsid w:val="00D7593B"/>
    <w:rsid w:val="00D7736D"/>
    <w:rsid w:val="00D8048D"/>
    <w:rsid w:val="00D81C16"/>
    <w:rsid w:val="00D8372E"/>
    <w:rsid w:val="00D85FAB"/>
    <w:rsid w:val="00D91A8B"/>
    <w:rsid w:val="00D92DB5"/>
    <w:rsid w:val="00D935FB"/>
    <w:rsid w:val="00D939C9"/>
    <w:rsid w:val="00D94EAE"/>
    <w:rsid w:val="00DA0F8B"/>
    <w:rsid w:val="00DA163E"/>
    <w:rsid w:val="00DA31FE"/>
    <w:rsid w:val="00DA3486"/>
    <w:rsid w:val="00DA3701"/>
    <w:rsid w:val="00DA3998"/>
    <w:rsid w:val="00DA4A0C"/>
    <w:rsid w:val="00DA7A1B"/>
    <w:rsid w:val="00DB0775"/>
    <w:rsid w:val="00DB21D1"/>
    <w:rsid w:val="00DB3D10"/>
    <w:rsid w:val="00DB448B"/>
    <w:rsid w:val="00DB6076"/>
    <w:rsid w:val="00DB6EC7"/>
    <w:rsid w:val="00DB7E91"/>
    <w:rsid w:val="00DC39F2"/>
    <w:rsid w:val="00DC6F1A"/>
    <w:rsid w:val="00DD0C92"/>
    <w:rsid w:val="00DD1003"/>
    <w:rsid w:val="00DD1809"/>
    <w:rsid w:val="00DD2134"/>
    <w:rsid w:val="00DD4051"/>
    <w:rsid w:val="00DD545B"/>
    <w:rsid w:val="00DD5594"/>
    <w:rsid w:val="00DD7009"/>
    <w:rsid w:val="00DD77A2"/>
    <w:rsid w:val="00DD79FB"/>
    <w:rsid w:val="00DE3D56"/>
    <w:rsid w:val="00DE3EFD"/>
    <w:rsid w:val="00DE4CA9"/>
    <w:rsid w:val="00DE61A6"/>
    <w:rsid w:val="00DF05D8"/>
    <w:rsid w:val="00DF19E0"/>
    <w:rsid w:val="00DF1D32"/>
    <w:rsid w:val="00DF30BE"/>
    <w:rsid w:val="00DF3AED"/>
    <w:rsid w:val="00DF5E6D"/>
    <w:rsid w:val="00DF64EF"/>
    <w:rsid w:val="00DF7D46"/>
    <w:rsid w:val="00E0059B"/>
    <w:rsid w:val="00E00CC1"/>
    <w:rsid w:val="00E024F3"/>
    <w:rsid w:val="00E050BE"/>
    <w:rsid w:val="00E05473"/>
    <w:rsid w:val="00E06A3C"/>
    <w:rsid w:val="00E0795F"/>
    <w:rsid w:val="00E07D1C"/>
    <w:rsid w:val="00E119FC"/>
    <w:rsid w:val="00E1399E"/>
    <w:rsid w:val="00E156D2"/>
    <w:rsid w:val="00E15AD2"/>
    <w:rsid w:val="00E16D24"/>
    <w:rsid w:val="00E17D31"/>
    <w:rsid w:val="00E2086E"/>
    <w:rsid w:val="00E20C04"/>
    <w:rsid w:val="00E21CD1"/>
    <w:rsid w:val="00E22154"/>
    <w:rsid w:val="00E229BF"/>
    <w:rsid w:val="00E22E62"/>
    <w:rsid w:val="00E23488"/>
    <w:rsid w:val="00E24C0B"/>
    <w:rsid w:val="00E2597E"/>
    <w:rsid w:val="00E2630D"/>
    <w:rsid w:val="00E263DA"/>
    <w:rsid w:val="00E26DD2"/>
    <w:rsid w:val="00E2738B"/>
    <w:rsid w:val="00E3082E"/>
    <w:rsid w:val="00E3223D"/>
    <w:rsid w:val="00E3299C"/>
    <w:rsid w:val="00E34AA0"/>
    <w:rsid w:val="00E34D1D"/>
    <w:rsid w:val="00E40741"/>
    <w:rsid w:val="00E44B15"/>
    <w:rsid w:val="00E465DC"/>
    <w:rsid w:val="00E47A25"/>
    <w:rsid w:val="00E5010A"/>
    <w:rsid w:val="00E508CE"/>
    <w:rsid w:val="00E51162"/>
    <w:rsid w:val="00E53E67"/>
    <w:rsid w:val="00E54C95"/>
    <w:rsid w:val="00E565B6"/>
    <w:rsid w:val="00E61C57"/>
    <w:rsid w:val="00E61DD1"/>
    <w:rsid w:val="00E625A3"/>
    <w:rsid w:val="00E62700"/>
    <w:rsid w:val="00E64629"/>
    <w:rsid w:val="00E66666"/>
    <w:rsid w:val="00E71948"/>
    <w:rsid w:val="00E72D87"/>
    <w:rsid w:val="00E74A2B"/>
    <w:rsid w:val="00E772D3"/>
    <w:rsid w:val="00E86345"/>
    <w:rsid w:val="00E86A20"/>
    <w:rsid w:val="00E86AD6"/>
    <w:rsid w:val="00E86F6A"/>
    <w:rsid w:val="00E87956"/>
    <w:rsid w:val="00E87D5F"/>
    <w:rsid w:val="00E90412"/>
    <w:rsid w:val="00E91CE2"/>
    <w:rsid w:val="00E93115"/>
    <w:rsid w:val="00E93533"/>
    <w:rsid w:val="00E95695"/>
    <w:rsid w:val="00E95B12"/>
    <w:rsid w:val="00E96B5F"/>
    <w:rsid w:val="00EA0750"/>
    <w:rsid w:val="00EA0D5D"/>
    <w:rsid w:val="00EA16ED"/>
    <w:rsid w:val="00EA2F68"/>
    <w:rsid w:val="00EA3B0C"/>
    <w:rsid w:val="00EA5842"/>
    <w:rsid w:val="00EA5A26"/>
    <w:rsid w:val="00EA6501"/>
    <w:rsid w:val="00EA6BB0"/>
    <w:rsid w:val="00EA757F"/>
    <w:rsid w:val="00EB0FAA"/>
    <w:rsid w:val="00EC5A95"/>
    <w:rsid w:val="00EC60C3"/>
    <w:rsid w:val="00EC634C"/>
    <w:rsid w:val="00EC6B48"/>
    <w:rsid w:val="00EC7601"/>
    <w:rsid w:val="00EC784E"/>
    <w:rsid w:val="00ED2B59"/>
    <w:rsid w:val="00ED33EA"/>
    <w:rsid w:val="00ED4A1D"/>
    <w:rsid w:val="00ED6E63"/>
    <w:rsid w:val="00ED7A2E"/>
    <w:rsid w:val="00EE13E3"/>
    <w:rsid w:val="00EE3E37"/>
    <w:rsid w:val="00EE4EB9"/>
    <w:rsid w:val="00EF0E36"/>
    <w:rsid w:val="00EF1641"/>
    <w:rsid w:val="00EF51B7"/>
    <w:rsid w:val="00EF6B50"/>
    <w:rsid w:val="00F00769"/>
    <w:rsid w:val="00F01066"/>
    <w:rsid w:val="00F038D7"/>
    <w:rsid w:val="00F03A76"/>
    <w:rsid w:val="00F0642C"/>
    <w:rsid w:val="00F07628"/>
    <w:rsid w:val="00F108C4"/>
    <w:rsid w:val="00F109CB"/>
    <w:rsid w:val="00F1107D"/>
    <w:rsid w:val="00F114A3"/>
    <w:rsid w:val="00F13687"/>
    <w:rsid w:val="00F138E3"/>
    <w:rsid w:val="00F16D35"/>
    <w:rsid w:val="00F1701E"/>
    <w:rsid w:val="00F17699"/>
    <w:rsid w:val="00F20BB4"/>
    <w:rsid w:val="00F20E8B"/>
    <w:rsid w:val="00F2206D"/>
    <w:rsid w:val="00F22D7B"/>
    <w:rsid w:val="00F264BF"/>
    <w:rsid w:val="00F27B51"/>
    <w:rsid w:val="00F3080E"/>
    <w:rsid w:val="00F31027"/>
    <w:rsid w:val="00F316CF"/>
    <w:rsid w:val="00F31F03"/>
    <w:rsid w:val="00F32A77"/>
    <w:rsid w:val="00F33638"/>
    <w:rsid w:val="00F33913"/>
    <w:rsid w:val="00F33ECD"/>
    <w:rsid w:val="00F33EFB"/>
    <w:rsid w:val="00F34B46"/>
    <w:rsid w:val="00F37A01"/>
    <w:rsid w:val="00F413DF"/>
    <w:rsid w:val="00F443F1"/>
    <w:rsid w:val="00F4457A"/>
    <w:rsid w:val="00F44A68"/>
    <w:rsid w:val="00F45975"/>
    <w:rsid w:val="00F46B10"/>
    <w:rsid w:val="00F46F51"/>
    <w:rsid w:val="00F5084B"/>
    <w:rsid w:val="00F51CA2"/>
    <w:rsid w:val="00F528E6"/>
    <w:rsid w:val="00F5307E"/>
    <w:rsid w:val="00F557FB"/>
    <w:rsid w:val="00F57138"/>
    <w:rsid w:val="00F57B56"/>
    <w:rsid w:val="00F600AC"/>
    <w:rsid w:val="00F60A41"/>
    <w:rsid w:val="00F6147A"/>
    <w:rsid w:val="00F62497"/>
    <w:rsid w:val="00F630AB"/>
    <w:rsid w:val="00F630DF"/>
    <w:rsid w:val="00F643C3"/>
    <w:rsid w:val="00F646E7"/>
    <w:rsid w:val="00F64936"/>
    <w:rsid w:val="00F65FDA"/>
    <w:rsid w:val="00F66253"/>
    <w:rsid w:val="00F668E5"/>
    <w:rsid w:val="00F673AB"/>
    <w:rsid w:val="00F70695"/>
    <w:rsid w:val="00F720A5"/>
    <w:rsid w:val="00F72C3F"/>
    <w:rsid w:val="00F77FB1"/>
    <w:rsid w:val="00F85B3A"/>
    <w:rsid w:val="00F86B21"/>
    <w:rsid w:val="00F8703B"/>
    <w:rsid w:val="00F87293"/>
    <w:rsid w:val="00F9064E"/>
    <w:rsid w:val="00F93899"/>
    <w:rsid w:val="00F9394D"/>
    <w:rsid w:val="00F94D25"/>
    <w:rsid w:val="00F950FD"/>
    <w:rsid w:val="00F9625A"/>
    <w:rsid w:val="00F97ACA"/>
    <w:rsid w:val="00F97AF3"/>
    <w:rsid w:val="00FA0A76"/>
    <w:rsid w:val="00FA4906"/>
    <w:rsid w:val="00FA5477"/>
    <w:rsid w:val="00FA651D"/>
    <w:rsid w:val="00FA797F"/>
    <w:rsid w:val="00FB2A1B"/>
    <w:rsid w:val="00FB3D58"/>
    <w:rsid w:val="00FB522D"/>
    <w:rsid w:val="00FB791C"/>
    <w:rsid w:val="00FC0BC5"/>
    <w:rsid w:val="00FC0CCC"/>
    <w:rsid w:val="00FC11F7"/>
    <w:rsid w:val="00FC169E"/>
    <w:rsid w:val="00FC35C7"/>
    <w:rsid w:val="00FC4196"/>
    <w:rsid w:val="00FC60B9"/>
    <w:rsid w:val="00FC6296"/>
    <w:rsid w:val="00FC7495"/>
    <w:rsid w:val="00FD20D4"/>
    <w:rsid w:val="00FD2978"/>
    <w:rsid w:val="00FD2F79"/>
    <w:rsid w:val="00FD3B16"/>
    <w:rsid w:val="00FD45FE"/>
    <w:rsid w:val="00FD4D12"/>
    <w:rsid w:val="00FD5427"/>
    <w:rsid w:val="00FD7E79"/>
    <w:rsid w:val="00FE057D"/>
    <w:rsid w:val="00FE0610"/>
    <w:rsid w:val="00FE2E9A"/>
    <w:rsid w:val="00FE30CD"/>
    <w:rsid w:val="00FE37AC"/>
    <w:rsid w:val="00FE4038"/>
    <w:rsid w:val="00FE543A"/>
    <w:rsid w:val="00FE755B"/>
    <w:rsid w:val="00FE76E9"/>
    <w:rsid w:val="00FF11E3"/>
    <w:rsid w:val="00FF1449"/>
    <w:rsid w:val="00FF53DA"/>
    <w:rsid w:val="00FF60E8"/>
    <w:rsid w:val="00FF61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D00F9B5"/>
  <w15:docId w15:val="{F0F1AACD-065E-4285-8A21-18943DD4D1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="Times New Roman" w:hAnsi="Arial" w:cs="Arial"/>
        <w:color w:val="000000"/>
        <w:sz w:val="21"/>
        <w:szCs w:val="22"/>
        <w:lang w:val="nl-NL" w:eastAsia="nl-NL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qFormat="1"/>
    <w:lsdException w:name="heading 3" w:qFormat="1"/>
    <w:lsdException w:name="heading 4" w:qFormat="1"/>
    <w:lsdException w:name="heading 7" w:semiHidden="1" w:unhideWhenUsed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 w:qFormat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uiPriority="22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2E13D8"/>
    <w:rPr>
      <w:rFonts w:ascii="Times New Roman" w:hAnsi="Times New Roman" w:cs="Times New Roman"/>
      <w:color w:val="auto"/>
      <w:sz w:val="24"/>
      <w:szCs w:val="24"/>
      <w:lang w:val="en-US" w:eastAsia="en-US"/>
    </w:rPr>
  </w:style>
  <w:style w:type="paragraph" w:styleId="Heading1">
    <w:name w:val="heading 1"/>
    <w:next w:val="Normal"/>
    <w:link w:val="Heading1Char"/>
    <w:uiPriority w:val="9"/>
    <w:qFormat/>
    <w:rsid w:val="00DD0C92"/>
    <w:pPr>
      <w:keepNext/>
      <w:pageBreakBefore/>
      <w:numPr>
        <w:numId w:val="4"/>
      </w:numPr>
      <w:spacing w:before="480" w:after="360" w:line="600" w:lineRule="exact"/>
      <w:outlineLvl w:val="0"/>
    </w:pPr>
    <w:rPr>
      <w:rFonts w:ascii="Trebuchet MS" w:hAnsi="Trebuchet MS"/>
      <w:b/>
      <w:bCs/>
      <w:color w:val="0D213A"/>
      <w:sz w:val="36"/>
      <w:szCs w:val="32"/>
      <w:lang w:val="en-US"/>
    </w:rPr>
  </w:style>
  <w:style w:type="paragraph" w:styleId="Heading2">
    <w:name w:val="heading 2"/>
    <w:next w:val="Normal"/>
    <w:link w:val="Heading2Char"/>
    <w:qFormat/>
    <w:rsid w:val="00501CEC"/>
    <w:pPr>
      <w:keepNext/>
      <w:numPr>
        <w:ilvl w:val="1"/>
        <w:numId w:val="4"/>
      </w:numPr>
      <w:spacing w:before="480" w:after="360"/>
      <w:outlineLvl w:val="1"/>
    </w:pPr>
    <w:rPr>
      <w:rFonts w:ascii="Trebuchet MS" w:hAnsi="Trebuchet MS"/>
      <w:bCs/>
      <w:iCs/>
      <w:color w:val="EC008C"/>
      <w:sz w:val="28"/>
      <w:szCs w:val="28"/>
      <w:u w:color="CC0000"/>
      <w:lang w:val="en-US"/>
    </w:rPr>
  </w:style>
  <w:style w:type="paragraph" w:styleId="Heading3">
    <w:name w:val="heading 3"/>
    <w:next w:val="Normal"/>
    <w:link w:val="Heading3Char"/>
    <w:qFormat/>
    <w:rsid w:val="00D172E5"/>
    <w:pPr>
      <w:keepNext/>
      <w:numPr>
        <w:ilvl w:val="2"/>
        <w:numId w:val="4"/>
      </w:numPr>
      <w:spacing w:before="360" w:after="240" w:line="300" w:lineRule="atLeast"/>
      <w:outlineLvl w:val="2"/>
    </w:pPr>
    <w:rPr>
      <w:rFonts w:ascii="Trebuchet MS" w:hAnsi="Trebuchet MS"/>
      <w:bCs/>
      <w:color w:val="333333"/>
      <w:sz w:val="24"/>
      <w:szCs w:val="26"/>
      <w:u w:color="CC0000"/>
      <w:lang w:val="en-US"/>
    </w:rPr>
  </w:style>
  <w:style w:type="paragraph" w:styleId="Heading4">
    <w:name w:val="heading 4"/>
    <w:next w:val="Normal"/>
    <w:link w:val="Heading4Char"/>
    <w:qFormat/>
    <w:rsid w:val="000F5A83"/>
    <w:pPr>
      <w:keepNext/>
      <w:numPr>
        <w:ilvl w:val="3"/>
        <w:numId w:val="4"/>
      </w:numPr>
      <w:spacing w:before="360" w:after="240" w:line="300" w:lineRule="atLeast"/>
      <w:outlineLvl w:val="3"/>
    </w:pPr>
    <w:rPr>
      <w:color w:val="333333"/>
      <w:sz w:val="22"/>
      <w:szCs w:val="28"/>
      <w:lang w:val="en-US"/>
    </w:rPr>
  </w:style>
  <w:style w:type="paragraph" w:styleId="Heading5">
    <w:name w:val="heading 5"/>
    <w:basedOn w:val="Normal"/>
    <w:next w:val="Normal"/>
    <w:link w:val="Heading5Char"/>
    <w:rsid w:val="00FE37AC"/>
    <w:pPr>
      <w:keepNext/>
      <w:spacing w:before="120" w:line="300" w:lineRule="atLeast"/>
      <w:outlineLvl w:val="4"/>
    </w:pPr>
    <w:rPr>
      <w:bCs/>
      <w:i/>
      <w:iCs/>
      <w:smallCaps/>
      <w:color w:val="333333"/>
      <w:szCs w:val="26"/>
    </w:rPr>
  </w:style>
  <w:style w:type="paragraph" w:styleId="Heading6">
    <w:name w:val="heading 6"/>
    <w:basedOn w:val="Normal"/>
    <w:next w:val="Normal"/>
    <w:link w:val="Heading6Char"/>
    <w:rsid w:val="00FE37AC"/>
    <w:pPr>
      <w:keepNext/>
      <w:spacing w:before="120" w:line="300" w:lineRule="atLeast"/>
      <w:outlineLvl w:val="5"/>
    </w:pPr>
    <w:rPr>
      <w:i/>
      <w:color w:val="333333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ijlage">
    <w:name w:val="Bijlage"/>
    <w:basedOn w:val="Normal"/>
    <w:next w:val="Normal"/>
    <w:semiHidden/>
    <w:pPr>
      <w:pageBreakBefore/>
      <w:numPr>
        <w:numId w:val="1"/>
      </w:numPr>
      <w:tabs>
        <w:tab w:val="clear" w:pos="1800"/>
        <w:tab w:val="num" w:pos="720"/>
      </w:tabs>
      <w:spacing w:after="240" w:line="360" w:lineRule="auto"/>
      <w:outlineLvl w:val="3"/>
    </w:pPr>
    <w:rPr>
      <w:rFonts w:ascii="Eras Medium ITC" w:hAnsi="Eras Medium ITC"/>
      <w:i/>
      <w:color w:val="CC0000"/>
      <w:sz w:val="40"/>
    </w:rPr>
  </w:style>
  <w:style w:type="character" w:customStyle="1" w:styleId="TOCHeadingChar">
    <w:name w:val="TOC Heading Char"/>
    <w:basedOn w:val="DefaultParagraphFont"/>
    <w:link w:val="TOCHeading"/>
    <w:uiPriority w:val="39"/>
    <w:rsid w:val="00F9064E"/>
    <w:rPr>
      <w:rFonts w:ascii="Trebuchet MS" w:eastAsiaTheme="majorEastAsia" w:hAnsi="Trebuchet MS" w:cstheme="minorHAnsi"/>
      <w:b/>
      <w:bCs/>
      <w:caps/>
      <w:color w:val="404040" w:themeColor="text1" w:themeTint="BF"/>
      <w:spacing w:val="60"/>
      <w:sz w:val="28"/>
      <w:szCs w:val="28"/>
      <w:lang w:val="en-US" w:eastAsia="ja-JP"/>
    </w:rPr>
  </w:style>
  <w:style w:type="paragraph" w:customStyle="1" w:styleId="StyleBullet2">
    <w:name w:val="StyleBullet2"/>
    <w:basedOn w:val="Normal"/>
    <w:link w:val="StyleBullet2Char"/>
    <w:rsid w:val="00A71D30"/>
    <w:pPr>
      <w:numPr>
        <w:numId w:val="3"/>
      </w:numPr>
      <w:tabs>
        <w:tab w:val="left" w:pos="454"/>
      </w:tabs>
      <w:spacing w:line="360" w:lineRule="atLeast"/>
    </w:pPr>
    <w:rPr>
      <w:color w:val="333333"/>
    </w:rPr>
  </w:style>
  <w:style w:type="paragraph" w:customStyle="1" w:styleId="StyleBullet1">
    <w:name w:val="StyleBullet1"/>
    <w:basedOn w:val="Normal"/>
    <w:link w:val="StyleBullet1Char"/>
    <w:rsid w:val="00A71D30"/>
    <w:pPr>
      <w:numPr>
        <w:numId w:val="2"/>
      </w:numPr>
      <w:tabs>
        <w:tab w:val="left" w:pos="198"/>
      </w:tabs>
      <w:spacing w:line="360" w:lineRule="atLeast"/>
    </w:pPr>
    <w:rPr>
      <w:color w:val="333333"/>
    </w:rPr>
  </w:style>
  <w:style w:type="character" w:customStyle="1" w:styleId="StyleBullet2Char">
    <w:name w:val="StyleBullet2 Char"/>
    <w:basedOn w:val="DefaultParagraphFont"/>
    <w:link w:val="StyleBullet2"/>
    <w:rsid w:val="00A71D30"/>
    <w:rPr>
      <w:rFonts w:ascii="Trebuchet MS" w:hAnsi="Trebuchet MS"/>
      <w:bCs/>
      <w:color w:val="333333"/>
      <w:szCs w:val="21"/>
      <w:lang w:val="en-US"/>
    </w:rPr>
  </w:style>
  <w:style w:type="paragraph" w:styleId="TOC1">
    <w:name w:val="toc 1"/>
    <w:link w:val="TOC1Char"/>
    <w:uiPriority w:val="39"/>
    <w:rsid w:val="00F9064E"/>
    <w:pPr>
      <w:spacing w:before="120"/>
    </w:pPr>
    <w:rPr>
      <w:rFonts w:ascii="Trebuchet MS" w:hAnsi="Trebuchet MS" w:cs="Arial (Body)"/>
      <w:bCs/>
      <w:szCs w:val="20"/>
      <w:lang w:val="en-US"/>
    </w:rPr>
  </w:style>
  <w:style w:type="paragraph" w:styleId="TOC2">
    <w:name w:val="toc 2"/>
    <w:link w:val="TOC2Char"/>
    <w:uiPriority w:val="39"/>
    <w:rsid w:val="00F9064E"/>
    <w:pPr>
      <w:ind w:left="210"/>
    </w:pPr>
    <w:rPr>
      <w:rFonts w:ascii="Trebuchet MS" w:hAnsi="Trebuchet MS" w:cs="Arial (Body)"/>
      <w:szCs w:val="20"/>
      <w:lang w:val="en-US"/>
    </w:rPr>
  </w:style>
  <w:style w:type="paragraph" w:styleId="TOC3">
    <w:name w:val="toc 3"/>
    <w:link w:val="TOC3Char"/>
    <w:uiPriority w:val="39"/>
    <w:rsid w:val="00F9064E"/>
    <w:pPr>
      <w:ind w:left="420"/>
    </w:pPr>
    <w:rPr>
      <w:rFonts w:ascii="Trebuchet MS" w:hAnsi="Trebuchet MS" w:cs="Arial (Body)"/>
      <w:iCs/>
      <w:szCs w:val="20"/>
      <w:lang w:val="en-US"/>
    </w:rPr>
  </w:style>
  <w:style w:type="paragraph" w:styleId="TOC4">
    <w:name w:val="toc 4"/>
    <w:next w:val="Normal"/>
    <w:link w:val="TOC4Char"/>
    <w:rsid w:val="00F9064E"/>
    <w:pPr>
      <w:ind w:left="630"/>
    </w:pPr>
    <w:rPr>
      <w:rFonts w:ascii="Trebuchet MS" w:hAnsi="Trebuchet MS" w:cs="Arial (Body)"/>
      <w:szCs w:val="18"/>
      <w:lang w:val="en-US"/>
    </w:rPr>
  </w:style>
  <w:style w:type="paragraph" w:styleId="BodyText2">
    <w:name w:val="Body Text 2"/>
    <w:basedOn w:val="Normal"/>
    <w:semiHidden/>
    <w:pPr>
      <w:overflowPunct w:val="0"/>
      <w:autoSpaceDE w:val="0"/>
      <w:autoSpaceDN w:val="0"/>
      <w:adjustRightInd w:val="0"/>
      <w:ind w:left="340" w:hanging="340"/>
      <w:textAlignment w:val="baseline"/>
    </w:pPr>
    <w:rPr>
      <w:rFonts w:ascii="Gill Sans MT" w:hAnsi="Gill Sans MT"/>
      <w:color w:val="006487"/>
      <w:sz w:val="14"/>
    </w:rPr>
  </w:style>
  <w:style w:type="character" w:customStyle="1" w:styleId="StyleBullet1Char">
    <w:name w:val="StyleBullet1 Char"/>
    <w:basedOn w:val="DefaultParagraphFont"/>
    <w:link w:val="StyleBullet1"/>
    <w:rsid w:val="00A71D30"/>
    <w:rPr>
      <w:rFonts w:ascii="Trebuchet MS" w:hAnsi="Trebuchet MS"/>
      <w:bCs/>
      <w:color w:val="333333"/>
      <w:szCs w:val="21"/>
      <w:lang w:val="en-US"/>
    </w:rPr>
  </w:style>
  <w:style w:type="paragraph" w:styleId="Footer">
    <w:name w:val="footer"/>
    <w:link w:val="FooterChar"/>
    <w:qFormat/>
    <w:rsid w:val="00305BE5"/>
    <w:pPr>
      <w:tabs>
        <w:tab w:val="right" w:pos="9000"/>
      </w:tabs>
      <w:spacing w:line="240" w:lineRule="exact"/>
      <w:jc w:val="both"/>
    </w:pPr>
    <w:rPr>
      <w:rFonts w:ascii="Trebuchet MS" w:hAnsi="Trebuchet MS"/>
      <w:color w:val="EC008C"/>
      <w:sz w:val="14"/>
      <w:szCs w:val="14"/>
      <w:lang w:val="en-US" w:eastAsia="en-US"/>
    </w:rPr>
  </w:style>
  <w:style w:type="character" w:styleId="Hyperlink">
    <w:name w:val="Hyperlink"/>
    <w:basedOn w:val="DefaultParagraphFont"/>
    <w:uiPriority w:val="99"/>
    <w:rsid w:val="002D3B13"/>
    <w:rPr>
      <w:rFonts w:asciiTheme="minorHAnsi" w:hAnsiTheme="minorHAnsi"/>
      <w:noProof w:val="0"/>
      <w:color w:val="273478" w:themeColor="background2"/>
      <w:u w:val="single"/>
      <w:lang w:val="en-US"/>
    </w:rPr>
  </w:style>
  <w:style w:type="character" w:styleId="PageNumber">
    <w:name w:val="page number"/>
    <w:basedOn w:val="DefaultParagraphFont"/>
    <w:rsid w:val="00A6195E"/>
    <w:rPr>
      <w:rFonts w:ascii="Arial" w:hAnsi="Arial"/>
      <w:noProof w:val="0"/>
      <w:sz w:val="16"/>
      <w:lang w:val="en-US"/>
    </w:rPr>
  </w:style>
  <w:style w:type="character" w:customStyle="1" w:styleId="Heading5Char">
    <w:name w:val="Heading 5 Char"/>
    <w:basedOn w:val="DefaultParagraphFont"/>
    <w:link w:val="Heading5"/>
    <w:rsid w:val="00891DCA"/>
    <w:rPr>
      <w:i/>
      <w:iCs/>
      <w:smallCaps/>
      <w:color w:val="333333"/>
      <w:szCs w:val="26"/>
      <w:lang w:val="en-US"/>
    </w:rPr>
  </w:style>
  <w:style w:type="character" w:customStyle="1" w:styleId="Heading6Char">
    <w:name w:val="Heading 6 Char"/>
    <w:basedOn w:val="DefaultParagraphFont"/>
    <w:link w:val="Heading6"/>
    <w:rsid w:val="00891DCA"/>
    <w:rPr>
      <w:bCs/>
      <w:i/>
      <w:color w:val="333333"/>
      <w:szCs w:val="21"/>
      <w:lang w:val="en-US"/>
    </w:rPr>
  </w:style>
  <w:style w:type="paragraph" w:styleId="TOC7">
    <w:name w:val="toc 7"/>
    <w:basedOn w:val="Normal"/>
    <w:next w:val="Normal"/>
    <w:autoRedefine/>
    <w:semiHidden/>
    <w:rsid w:val="00F9064E"/>
    <w:pPr>
      <w:ind w:left="1260"/>
    </w:pPr>
    <w:rPr>
      <w:rFonts w:cstheme="minorHAnsi"/>
      <w:bCs/>
      <w:sz w:val="18"/>
      <w:szCs w:val="18"/>
    </w:rPr>
  </w:style>
  <w:style w:type="paragraph" w:styleId="TOC8">
    <w:name w:val="toc 8"/>
    <w:basedOn w:val="Normal"/>
    <w:next w:val="Normal"/>
    <w:autoRedefine/>
    <w:semiHidden/>
    <w:rsid w:val="00F9064E"/>
    <w:pPr>
      <w:ind w:left="1470"/>
    </w:pPr>
    <w:rPr>
      <w:rFonts w:cstheme="minorHAnsi"/>
      <w:bCs/>
      <w:sz w:val="18"/>
      <w:szCs w:val="18"/>
    </w:rPr>
  </w:style>
  <w:style w:type="paragraph" w:styleId="TOC9">
    <w:name w:val="toc 9"/>
    <w:basedOn w:val="Normal"/>
    <w:next w:val="Normal"/>
    <w:autoRedefine/>
    <w:semiHidden/>
    <w:rsid w:val="00F9064E"/>
    <w:pPr>
      <w:ind w:left="1680"/>
    </w:pPr>
    <w:rPr>
      <w:rFonts w:cstheme="minorHAnsi"/>
      <w:bCs/>
      <w:sz w:val="18"/>
      <w:szCs w:val="18"/>
    </w:rPr>
  </w:style>
  <w:style w:type="paragraph" w:styleId="Caption">
    <w:name w:val="caption"/>
    <w:aliases w:val="- H17,Bayer Caption,IB Caption,Medical Caption,Char Char2 Char Char,NICE Caption,! Q,B Caption,Caption Char1,Caption Char Char,Caption Char1 Char Char,Caption Char Char Char Char,Caption Char1 Char,Caption Char Char Char Char Char,Caption 3"/>
    <w:basedOn w:val="Normal"/>
    <w:next w:val="Normal"/>
    <w:link w:val="CaptionChar"/>
    <w:qFormat/>
    <w:rsid w:val="00C00E07"/>
    <w:rPr>
      <w:b/>
      <w:bCs/>
    </w:rPr>
  </w:style>
  <w:style w:type="paragraph" w:styleId="TOCHeading">
    <w:name w:val="TOC Heading"/>
    <w:link w:val="TOCHeadingChar"/>
    <w:uiPriority w:val="39"/>
    <w:unhideWhenUsed/>
    <w:rsid w:val="00F9064E"/>
    <w:pPr>
      <w:keepLines/>
      <w:tabs>
        <w:tab w:val="num" w:pos="1210"/>
      </w:tabs>
      <w:spacing w:before="480" w:after="720" w:line="276" w:lineRule="auto"/>
    </w:pPr>
    <w:rPr>
      <w:rFonts w:ascii="Trebuchet MS" w:eastAsiaTheme="majorEastAsia" w:hAnsi="Trebuchet MS" w:cstheme="minorHAnsi"/>
      <w:b/>
      <w:bCs/>
      <w:caps/>
      <w:color w:val="404040" w:themeColor="text1" w:themeTint="BF"/>
      <w:spacing w:val="60"/>
      <w:sz w:val="28"/>
      <w:szCs w:val="28"/>
      <w:lang w:val="en-US" w:eastAsia="ja-JP"/>
    </w:rPr>
  </w:style>
  <w:style w:type="table" w:customStyle="1" w:styleId="PlainTable51">
    <w:name w:val="Plain Table 51"/>
    <w:basedOn w:val="TableNormal"/>
    <w:uiPriority w:val="45"/>
    <w:rsid w:val="00096B5B"/>
    <w:rPr>
      <w:rFonts w:eastAsia="Batang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ListParagraph">
    <w:name w:val="List Paragraph"/>
    <w:aliases w:val="Normal: Bullets,Table Legend,Bullet1,Bullet 1,Bullet List,Section 5,List Table,Bullets Points,BulletPoints"/>
    <w:basedOn w:val="Normal"/>
    <w:link w:val="ListParagraphChar"/>
    <w:uiPriority w:val="34"/>
    <w:qFormat/>
    <w:rsid w:val="00C00E07"/>
    <w:pPr>
      <w:numPr>
        <w:numId w:val="6"/>
      </w:numPr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00E07"/>
    <w:rPr>
      <w:noProof w:val="0"/>
      <w:color w:val="808080"/>
      <w:shd w:val="clear" w:color="auto" w:fill="E6E6E6"/>
      <w:lang w:val="en-US"/>
    </w:rPr>
  </w:style>
  <w:style w:type="table" w:styleId="TableGrid">
    <w:name w:val="Table Grid"/>
    <w:basedOn w:val="TableNormal"/>
    <w:rsid w:val="006E44C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link w:val="TitleChar"/>
    <w:uiPriority w:val="10"/>
    <w:qFormat/>
    <w:rsid w:val="00DD0C92"/>
    <w:pPr>
      <w:spacing w:line="600" w:lineRule="exact"/>
      <w:contextualSpacing/>
    </w:pPr>
    <w:rPr>
      <w:rFonts w:ascii="Trebuchet MS" w:eastAsiaTheme="majorEastAsia" w:hAnsi="Trebuchet MS" w:cstheme="majorBidi"/>
      <w:b/>
      <w:color w:val="0D213A"/>
      <w:spacing w:val="-10"/>
      <w:kern w:val="28"/>
      <w:sz w:val="60"/>
      <w:szCs w:val="72"/>
      <w:lang w:val="en-US"/>
    </w:rPr>
  </w:style>
  <w:style w:type="character" w:customStyle="1" w:styleId="TitleChar">
    <w:name w:val="Title Char"/>
    <w:basedOn w:val="DefaultParagraphFont"/>
    <w:link w:val="Title"/>
    <w:uiPriority w:val="10"/>
    <w:rsid w:val="00DD0C92"/>
    <w:rPr>
      <w:rFonts w:ascii="Trebuchet MS" w:eastAsiaTheme="majorEastAsia" w:hAnsi="Trebuchet MS" w:cstheme="majorBidi"/>
      <w:b/>
      <w:color w:val="0D213A"/>
      <w:spacing w:val="-10"/>
      <w:kern w:val="28"/>
      <w:sz w:val="60"/>
      <w:szCs w:val="72"/>
      <w:lang w:val="en-US"/>
    </w:rPr>
  </w:style>
  <w:style w:type="character" w:styleId="Strong">
    <w:name w:val="Strong"/>
    <w:uiPriority w:val="22"/>
    <w:rsid w:val="00C00E07"/>
    <w:rPr>
      <w:rFonts w:ascii="Arial Black" w:hAnsi="Arial Black"/>
      <w:b/>
      <w:noProof w:val="0"/>
      <w:color w:val="447BBF" w:themeColor="text2"/>
      <w:spacing w:val="40"/>
      <w:sz w:val="16"/>
      <w:szCs w:val="18"/>
      <w:lang w:val="en-US"/>
    </w:rPr>
  </w:style>
  <w:style w:type="table" w:styleId="TableContemporary">
    <w:name w:val="Table Contemporary"/>
    <w:basedOn w:val="TableNormal"/>
    <w:semiHidden/>
    <w:unhideWhenUsed/>
    <w:rsid w:val="00CB6656"/>
    <w:pPr>
      <w:jc w:val="both"/>
    </w:p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character" w:styleId="FootnoteReference">
    <w:name w:val="footnote reference"/>
    <w:basedOn w:val="DefaultParagraphFont"/>
    <w:semiHidden/>
    <w:unhideWhenUsed/>
    <w:rsid w:val="00A85397"/>
    <w:rPr>
      <w:vertAlign w:val="superscript"/>
    </w:rPr>
  </w:style>
  <w:style w:type="paragraph" w:styleId="Revision">
    <w:name w:val="Revision"/>
    <w:hidden/>
    <w:uiPriority w:val="99"/>
    <w:semiHidden/>
    <w:rsid w:val="00F62497"/>
  </w:style>
  <w:style w:type="numbering" w:customStyle="1" w:styleId="PharmeritBulletList">
    <w:name w:val="Pharmerit: Bullet List"/>
    <w:uiPriority w:val="99"/>
    <w:rsid w:val="00A3542F"/>
    <w:pPr>
      <w:numPr>
        <w:numId w:val="5"/>
      </w:numPr>
    </w:pPr>
  </w:style>
  <w:style w:type="character" w:customStyle="1" w:styleId="FooterChar">
    <w:name w:val="Footer Char"/>
    <w:basedOn w:val="DefaultParagraphFont"/>
    <w:link w:val="Footer"/>
    <w:rsid w:val="00305BE5"/>
    <w:rPr>
      <w:rFonts w:ascii="Trebuchet MS" w:hAnsi="Trebuchet MS"/>
      <w:color w:val="EC008C"/>
      <w:sz w:val="14"/>
      <w:szCs w:val="14"/>
      <w:lang w:val="en-US" w:eastAsia="en-US"/>
    </w:rPr>
  </w:style>
  <w:style w:type="character" w:customStyle="1" w:styleId="ListParagraphChar">
    <w:name w:val="List Paragraph Char"/>
    <w:aliases w:val="Normal: Bullets Char,Table Legend Char,Bullet1 Char,Bullet 1 Char,Bullet List Char,Section 5 Char,List Table Char,Bullets Points Char,BulletPoints Char"/>
    <w:basedOn w:val="DefaultParagraphFont"/>
    <w:link w:val="ListParagraph"/>
    <w:uiPriority w:val="34"/>
    <w:rsid w:val="00C00E07"/>
    <w:rPr>
      <w:rFonts w:ascii="Trebuchet MS" w:hAnsi="Trebuchet MS"/>
      <w:bCs/>
      <w:color w:val="0D213A"/>
      <w:szCs w:val="21"/>
      <w:lang w:val="en-US"/>
    </w:rPr>
  </w:style>
  <w:style w:type="table" w:customStyle="1" w:styleId="PharmeritTable2018">
    <w:name w:val="Pharmerit Table: 2018"/>
    <w:basedOn w:val="TableNormal"/>
    <w:uiPriority w:val="99"/>
    <w:rsid w:val="00650E9F"/>
    <w:rPr>
      <w:color w:val="auto"/>
    </w:rPr>
    <w:tblPr>
      <w:tblStyleRowBandSize w:val="1"/>
      <w:tblBorders>
        <w:bottom w:val="single" w:sz="4" w:space="0" w:color="D9E4F2" w:themeColor="text2" w:themeTint="33"/>
        <w:insideH w:val="single" w:sz="4" w:space="0" w:color="D9E4F2" w:themeColor="text2" w:themeTint="33"/>
      </w:tblBorders>
      <w:tblCellMar>
        <w:top w:w="43" w:type="dxa"/>
        <w:left w:w="144" w:type="dxa"/>
        <w:bottom w:w="43" w:type="dxa"/>
        <w:right w:w="144" w:type="dxa"/>
      </w:tblCellMar>
    </w:tblPr>
    <w:tcPr>
      <w:shd w:val="clear" w:color="auto" w:fill="auto"/>
    </w:tcPr>
    <w:tblStylePr w:type="firstRow">
      <w:pPr>
        <w:jc w:val="left"/>
      </w:pPr>
      <w:rPr>
        <w:rFonts w:asciiTheme="minorHAnsi" w:hAnsiTheme="minorHAnsi"/>
        <w:b w:val="0"/>
        <w:color w:val="FFFFFF" w:themeColor="background1"/>
        <w:sz w:val="21"/>
      </w:rPr>
      <w:tblPr/>
      <w:tcPr>
        <w:shd w:val="clear" w:color="auto" w:fill="447BBF" w:themeFill="text2"/>
        <w:vAlign w:val="center"/>
      </w:tcPr>
    </w:tblStylePr>
    <w:tblStylePr w:type="band1Horz">
      <w:rPr>
        <w:rFonts w:asciiTheme="minorHAnsi" w:hAnsiTheme="minorHAnsi"/>
        <w:color w:val="auto"/>
        <w:sz w:val="21"/>
      </w:rPr>
    </w:tblStylePr>
  </w:style>
  <w:style w:type="character" w:styleId="CommentReference">
    <w:name w:val="annotation reference"/>
    <w:basedOn w:val="DefaultParagraphFont"/>
    <w:semiHidden/>
    <w:unhideWhenUsed/>
    <w:rsid w:val="009F09A5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9F09A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9F09A5"/>
    <w:rPr>
      <w:rFonts w:ascii="Times New Roman" w:hAnsi="Times New Roman" w:cs="Times New Roman"/>
      <w:color w:val="auto"/>
      <w:sz w:val="20"/>
      <w:szCs w:val="20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6217DD"/>
    <w:rPr>
      <w:b/>
    </w:rPr>
  </w:style>
  <w:style w:type="character" w:customStyle="1" w:styleId="CommentSubjectChar">
    <w:name w:val="Comment Subject Char"/>
    <w:basedOn w:val="CommentTextChar"/>
    <w:link w:val="CommentSubject"/>
    <w:semiHidden/>
    <w:rsid w:val="006217DD"/>
    <w:rPr>
      <w:rFonts w:ascii="Times New Roman" w:hAnsi="Times New Roman" w:cs="Times New Roman"/>
      <w:b/>
      <w:bCs w:val="0"/>
      <w:noProof/>
      <w:color w:val="auto"/>
      <w:sz w:val="20"/>
      <w:szCs w:val="20"/>
      <w:lang w:val="en-US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DD0C92"/>
    <w:rPr>
      <w:rFonts w:ascii="Trebuchet MS" w:hAnsi="Trebuchet MS"/>
      <w:b/>
      <w:bCs/>
      <w:color w:val="0D213A"/>
      <w:sz w:val="36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rsid w:val="00501CEC"/>
    <w:rPr>
      <w:rFonts w:ascii="Trebuchet MS" w:hAnsi="Trebuchet MS"/>
      <w:bCs/>
      <w:iCs/>
      <w:color w:val="EC008C"/>
      <w:sz w:val="28"/>
      <w:szCs w:val="28"/>
      <w:u w:color="CC0000"/>
      <w:lang w:val="en-US"/>
    </w:rPr>
  </w:style>
  <w:style w:type="table" w:styleId="GridTable4-Accent4">
    <w:name w:val="Grid Table 4 Accent 4"/>
    <w:basedOn w:val="TableNormal"/>
    <w:uiPriority w:val="49"/>
    <w:rsid w:val="005A0D45"/>
    <w:tblPr>
      <w:tblStyleRowBandSize w:val="1"/>
      <w:tblStyleColBandSize w:val="1"/>
      <w:tblBorders>
        <w:top w:val="single" w:sz="4" w:space="0" w:color="F7B48B" w:themeColor="accent4" w:themeTint="99"/>
        <w:left w:val="single" w:sz="4" w:space="0" w:color="F7B48B" w:themeColor="accent4" w:themeTint="99"/>
        <w:bottom w:val="single" w:sz="4" w:space="0" w:color="F7B48B" w:themeColor="accent4" w:themeTint="99"/>
        <w:right w:val="single" w:sz="4" w:space="0" w:color="F7B48B" w:themeColor="accent4" w:themeTint="99"/>
        <w:insideH w:val="single" w:sz="4" w:space="0" w:color="F7B48B" w:themeColor="accent4" w:themeTint="99"/>
        <w:insideV w:val="single" w:sz="4" w:space="0" w:color="F7B48B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2833E" w:themeColor="accent4"/>
          <w:left w:val="single" w:sz="4" w:space="0" w:color="F2833E" w:themeColor="accent4"/>
          <w:bottom w:val="single" w:sz="4" w:space="0" w:color="F2833E" w:themeColor="accent4"/>
          <w:right w:val="single" w:sz="4" w:space="0" w:color="F2833E" w:themeColor="accent4"/>
          <w:insideH w:val="nil"/>
          <w:insideV w:val="nil"/>
        </w:tcBorders>
        <w:shd w:val="clear" w:color="auto" w:fill="F2833E" w:themeFill="accent4"/>
      </w:tcPr>
    </w:tblStylePr>
    <w:tblStylePr w:type="lastRow">
      <w:rPr>
        <w:b/>
        <w:bCs/>
      </w:rPr>
      <w:tblPr/>
      <w:tcPr>
        <w:tcBorders>
          <w:top w:val="double" w:sz="4" w:space="0" w:color="F2833E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E5D8" w:themeFill="accent4" w:themeFillTint="33"/>
      </w:tcPr>
    </w:tblStylePr>
    <w:tblStylePr w:type="band1Horz">
      <w:tblPr/>
      <w:tcPr>
        <w:shd w:val="clear" w:color="auto" w:fill="FCE5D8" w:themeFill="accent4" w:themeFillTint="33"/>
      </w:tcPr>
    </w:tblStylePr>
  </w:style>
  <w:style w:type="character" w:customStyle="1" w:styleId="Heading3Char">
    <w:name w:val="Heading 3 Char"/>
    <w:basedOn w:val="DefaultParagraphFont"/>
    <w:link w:val="Heading3"/>
    <w:rsid w:val="00D172E5"/>
    <w:rPr>
      <w:rFonts w:ascii="Trebuchet MS" w:hAnsi="Trebuchet MS"/>
      <w:bCs/>
      <w:color w:val="333333"/>
      <w:sz w:val="24"/>
      <w:szCs w:val="26"/>
      <w:u w:color="CC0000"/>
      <w:lang w:val="en-US"/>
    </w:rPr>
  </w:style>
  <w:style w:type="character" w:customStyle="1" w:styleId="CaptionChar">
    <w:name w:val="Caption Char"/>
    <w:aliases w:val="- H17 Char,Bayer Caption Char,IB Caption Char,Medical Caption Char,Char Char2 Char Char Char,NICE Caption Char,! Q Char,B Caption Char,Caption Char1 Char1,Caption Char Char Char,Caption Char1 Char Char Char,Caption Char Char Char Char Char1"/>
    <w:basedOn w:val="DefaultParagraphFont"/>
    <w:link w:val="Caption"/>
    <w:rsid w:val="00C00E07"/>
    <w:rPr>
      <w:b/>
      <w:szCs w:val="21"/>
      <w:lang w:val="en-US"/>
    </w:rPr>
  </w:style>
  <w:style w:type="character" w:customStyle="1" w:styleId="Heading4Char">
    <w:name w:val="Heading 4 Char"/>
    <w:basedOn w:val="DefaultParagraphFont"/>
    <w:link w:val="Heading4"/>
    <w:rsid w:val="000F5A83"/>
    <w:rPr>
      <w:color w:val="333333"/>
      <w:sz w:val="22"/>
      <w:szCs w:val="28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5765E4"/>
    <w:rPr>
      <w:color w:val="000000" w:themeColor="followedHyperlink"/>
      <w:u w:val="single"/>
    </w:rPr>
  </w:style>
  <w:style w:type="character" w:customStyle="1" w:styleId="TOC1Char">
    <w:name w:val="TOC 1 Char"/>
    <w:basedOn w:val="DefaultParagraphFont"/>
    <w:link w:val="TOC1"/>
    <w:uiPriority w:val="39"/>
    <w:rsid w:val="00F9064E"/>
    <w:rPr>
      <w:rFonts w:ascii="Trebuchet MS" w:hAnsi="Trebuchet MS" w:cs="Arial (Body)"/>
      <w:bCs/>
      <w:szCs w:val="20"/>
      <w:lang w:val="en-US"/>
    </w:rPr>
  </w:style>
  <w:style w:type="character" w:customStyle="1" w:styleId="TOC2Char">
    <w:name w:val="TOC 2 Char"/>
    <w:basedOn w:val="DefaultParagraphFont"/>
    <w:link w:val="TOC2"/>
    <w:uiPriority w:val="39"/>
    <w:rsid w:val="00F9064E"/>
    <w:rPr>
      <w:rFonts w:ascii="Trebuchet MS" w:hAnsi="Trebuchet MS" w:cs="Arial (Body)"/>
      <w:szCs w:val="20"/>
      <w:lang w:val="en-US"/>
    </w:rPr>
  </w:style>
  <w:style w:type="character" w:customStyle="1" w:styleId="TOC3Char">
    <w:name w:val="TOC 3 Char"/>
    <w:basedOn w:val="DefaultParagraphFont"/>
    <w:link w:val="TOC3"/>
    <w:uiPriority w:val="39"/>
    <w:rsid w:val="00F9064E"/>
    <w:rPr>
      <w:rFonts w:ascii="Trebuchet MS" w:hAnsi="Trebuchet MS" w:cs="Arial (Body)"/>
      <w:iCs/>
      <w:szCs w:val="20"/>
      <w:lang w:val="en-US"/>
    </w:rPr>
  </w:style>
  <w:style w:type="character" w:customStyle="1" w:styleId="TOC4Char">
    <w:name w:val="TOC 4 Char"/>
    <w:basedOn w:val="DefaultParagraphFont"/>
    <w:link w:val="TOC4"/>
    <w:rsid w:val="00F9064E"/>
    <w:rPr>
      <w:rFonts w:ascii="Trebuchet MS" w:hAnsi="Trebuchet MS" w:cs="Arial (Body)"/>
      <w:szCs w:val="18"/>
      <w:lang w:val="en-US"/>
    </w:rPr>
  </w:style>
  <w:style w:type="paragraph" w:customStyle="1" w:styleId="AllCaps">
    <w:name w:val="All Caps"/>
    <w:link w:val="AllCapsChar"/>
    <w:rsid w:val="00C00E07"/>
    <w:pPr>
      <w:spacing w:before="480" w:after="360"/>
    </w:pPr>
    <w:rPr>
      <w:b/>
      <w:bCs/>
      <w:caps/>
      <w:color w:val="273478" w:themeColor="background2"/>
      <w:spacing w:val="20"/>
      <w:sz w:val="28"/>
      <w:szCs w:val="28"/>
      <w:lang w:val="en-US"/>
    </w:rPr>
  </w:style>
  <w:style w:type="character" w:customStyle="1" w:styleId="AllCapsChar">
    <w:name w:val="All Caps Char"/>
    <w:basedOn w:val="DefaultParagraphFont"/>
    <w:link w:val="AllCaps"/>
    <w:rsid w:val="00C00E07"/>
    <w:rPr>
      <w:b/>
      <w:bCs/>
      <w:caps/>
      <w:color w:val="273478" w:themeColor="background2"/>
      <w:spacing w:val="20"/>
      <w:sz w:val="28"/>
      <w:szCs w:val="28"/>
      <w:lang w:val="en-US"/>
    </w:rPr>
  </w:style>
  <w:style w:type="paragraph" w:customStyle="1" w:styleId="NOTE">
    <w:name w:val="NOTE"/>
    <w:basedOn w:val="Normal"/>
    <w:link w:val="NOTEChar"/>
    <w:rsid w:val="00DD0C92"/>
    <w:rPr>
      <w:color w:val="EC008C"/>
    </w:rPr>
  </w:style>
  <w:style w:type="character" w:customStyle="1" w:styleId="NOTEChar">
    <w:name w:val="NOTE Char"/>
    <w:basedOn w:val="DefaultParagraphFont"/>
    <w:link w:val="NOTE"/>
    <w:rsid w:val="00DD0C92"/>
    <w:rPr>
      <w:rFonts w:ascii="Trebuchet MS" w:hAnsi="Trebuchet MS"/>
      <w:bCs/>
      <w:color w:val="EC008C"/>
      <w:szCs w:val="21"/>
      <w:lang w:val="en-US"/>
    </w:rPr>
  </w:style>
  <w:style w:type="paragraph" w:customStyle="1" w:styleId="Sub-rowLevel1">
    <w:name w:val="Sub-row Level 1"/>
    <w:basedOn w:val="Normal"/>
    <w:link w:val="Sub-rowLevel1Char"/>
    <w:qFormat/>
    <w:rsid w:val="00650E9F"/>
    <w:pPr>
      <w:ind w:left="288"/>
    </w:pPr>
    <w:rPr>
      <w:bCs/>
    </w:rPr>
  </w:style>
  <w:style w:type="paragraph" w:customStyle="1" w:styleId="Sub-rowLevel2">
    <w:name w:val="Sub-row Level 2"/>
    <w:basedOn w:val="Normal"/>
    <w:link w:val="Sub-rowLevel2Char"/>
    <w:qFormat/>
    <w:rsid w:val="00843E3B"/>
    <w:pPr>
      <w:ind w:left="576"/>
    </w:pPr>
    <w:rPr>
      <w:bCs/>
    </w:rPr>
  </w:style>
  <w:style w:type="character" w:customStyle="1" w:styleId="Sub-rowLevel1Char">
    <w:name w:val="Sub-row Level 1 Char"/>
    <w:basedOn w:val="DefaultParagraphFont"/>
    <w:link w:val="Sub-rowLevel1"/>
    <w:rsid w:val="00650E9F"/>
    <w:rPr>
      <w:rFonts w:ascii="Times New Roman" w:hAnsi="Times New Roman" w:cs="Times New Roman"/>
      <w:bCs/>
      <w:color w:val="auto"/>
      <w:sz w:val="24"/>
      <w:szCs w:val="24"/>
      <w:lang w:val="en-US" w:eastAsia="en-US"/>
    </w:rPr>
  </w:style>
  <w:style w:type="character" w:customStyle="1" w:styleId="Sub-rowLevel2Char">
    <w:name w:val="Sub-row Level 2 Char"/>
    <w:basedOn w:val="DefaultParagraphFont"/>
    <w:link w:val="Sub-rowLevel2"/>
    <w:rsid w:val="00843E3B"/>
    <w:rPr>
      <w:rFonts w:ascii="Times New Roman" w:hAnsi="Times New Roman" w:cs="Times New Roman"/>
      <w:bCs/>
      <w:color w:val="auto"/>
      <w:sz w:val="24"/>
      <w:szCs w:val="24"/>
      <w:lang w:val="en-US" w:eastAsia="en-US"/>
    </w:rPr>
  </w:style>
  <w:style w:type="paragraph" w:styleId="Header">
    <w:name w:val="header"/>
    <w:basedOn w:val="Normal"/>
    <w:link w:val="HeaderChar"/>
    <w:uiPriority w:val="99"/>
    <w:unhideWhenUsed/>
    <w:rsid w:val="00A97E6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97E6A"/>
    <w:rPr>
      <w:rFonts w:ascii="Times New Roman" w:hAnsi="Times New Roman" w:cs="Times New Roman"/>
      <w:color w:val="auto"/>
      <w:sz w:val="24"/>
      <w:szCs w:val="24"/>
      <w:lang w:val="en-US" w:eastAsia="en-US"/>
    </w:rPr>
  </w:style>
  <w:style w:type="paragraph" w:styleId="BalloonText">
    <w:name w:val="Balloon Text"/>
    <w:basedOn w:val="Normal"/>
    <w:link w:val="BalloonTextChar"/>
    <w:semiHidden/>
    <w:unhideWhenUsed/>
    <w:rsid w:val="000D1207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0D1207"/>
    <w:rPr>
      <w:rFonts w:ascii="Times New Roman" w:hAnsi="Times New Roman" w:cs="Times New Roman"/>
      <w:color w:val="auto"/>
      <w:sz w:val="18"/>
      <w:szCs w:val="18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541492"/>
    <w:rPr>
      <w:bCs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541492"/>
    <w:rPr>
      <w:rFonts w:ascii="Times New Roman" w:hAnsi="Times New Roman" w:cs="Times New Roman"/>
      <w:bCs/>
      <w:noProof/>
      <w:color w:val="auto"/>
      <w:sz w:val="20"/>
      <w:szCs w:val="24"/>
      <w:lang w:val="en-US" w:eastAsia="en-US"/>
    </w:rPr>
  </w:style>
  <w:style w:type="character" w:styleId="UnresolvedMention">
    <w:name w:val="Unresolved Mention"/>
    <w:basedOn w:val="DefaultParagraphFont"/>
    <w:rsid w:val="0055387D"/>
    <w:rPr>
      <w:color w:val="605E5C"/>
      <w:shd w:val="clear" w:color="auto" w:fill="E1DFDD"/>
    </w:rPr>
  </w:style>
  <w:style w:type="character" w:styleId="Mention">
    <w:name w:val="Mention"/>
    <w:basedOn w:val="DefaultParagraphFont"/>
    <w:uiPriority w:val="99"/>
    <w:unhideWhenUsed/>
    <w:rsid w:val="0055387D"/>
    <w:rPr>
      <w:color w:val="2B579A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401EF6"/>
    <w:pPr>
      <w:jc w:val="center"/>
    </w:pPr>
    <w:rPr>
      <w:noProof/>
      <w:sz w:val="20"/>
      <w:lang w:val="nl-N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01EF6"/>
    <w:rPr>
      <w:rFonts w:ascii="Times New Roman" w:hAnsi="Times New Roman" w:cs="Times New Roman"/>
      <w:noProof/>
      <w:color w:val="auto"/>
      <w:sz w:val="20"/>
      <w:szCs w:val="24"/>
      <w:lang w:eastAsia="en-US"/>
    </w:rPr>
  </w:style>
  <w:style w:type="paragraph" w:styleId="ListContinue5">
    <w:name w:val="List Continue 5"/>
    <w:basedOn w:val="Normal"/>
    <w:unhideWhenUsed/>
    <w:rsid w:val="0054286F"/>
    <w:pPr>
      <w:ind w:left="1415"/>
    </w:pPr>
    <w:rPr>
      <w:rFonts w:eastAsia="Batang"/>
    </w:rPr>
  </w:style>
  <w:style w:type="table" w:customStyle="1" w:styleId="PharmeritTable20181">
    <w:name w:val="Pharmerit Table: 20181"/>
    <w:basedOn w:val="TableNormal"/>
    <w:uiPriority w:val="99"/>
    <w:rsid w:val="00D24BC2"/>
    <w:rPr>
      <w:rFonts w:eastAsia="Batang"/>
      <w:color w:val="auto"/>
    </w:rPr>
    <w:tblPr>
      <w:tblStyleRowBandSize w:val="1"/>
      <w:tblBorders>
        <w:bottom w:val="single" w:sz="4" w:space="0" w:color="B7CFEF"/>
        <w:insideH w:val="single" w:sz="4" w:space="0" w:color="B7CFEF"/>
      </w:tblBorders>
      <w:tblCellMar>
        <w:top w:w="43" w:type="dxa"/>
        <w:left w:w="144" w:type="dxa"/>
        <w:bottom w:w="43" w:type="dxa"/>
        <w:right w:w="144" w:type="dxa"/>
      </w:tblCellMar>
    </w:tblPr>
    <w:tcPr>
      <w:shd w:val="clear" w:color="auto" w:fill="auto"/>
    </w:tcPr>
    <w:tblStylePr w:type="firstRow">
      <w:pPr>
        <w:jc w:val="left"/>
      </w:pPr>
      <w:rPr>
        <w:rFonts w:ascii="Trebuchet MS" w:hAnsi="Trebuchet MS"/>
        <w:b w:val="0"/>
        <w:color w:val="FFFFFF"/>
        <w:sz w:val="21"/>
      </w:rPr>
      <w:tblPr/>
      <w:tcPr>
        <w:shd w:val="clear" w:color="auto" w:fill="0D213A"/>
        <w:vAlign w:val="center"/>
      </w:tcPr>
    </w:tblStylePr>
    <w:tblStylePr w:type="band1Horz">
      <w:rPr>
        <w:rFonts w:ascii="Trebuchet MS" w:hAnsi="Trebuchet MS"/>
        <w:color w:val="auto"/>
        <w:sz w:val="21"/>
      </w:rPr>
    </w:tblStylePr>
  </w:style>
  <w:style w:type="table" w:customStyle="1" w:styleId="PharmeritTable20182">
    <w:name w:val="Pharmerit Table: 20182"/>
    <w:basedOn w:val="TableNormal"/>
    <w:uiPriority w:val="99"/>
    <w:rsid w:val="00BF0641"/>
    <w:rPr>
      <w:rFonts w:eastAsia="Batang"/>
    </w:rPr>
    <w:tblPr>
      <w:tblStyleRowBandSize w:val="1"/>
      <w:tblInd w:w="0" w:type="nil"/>
      <w:tblBorders>
        <w:bottom w:val="single" w:sz="4" w:space="0" w:color="B7CFEF"/>
        <w:insideH w:val="single" w:sz="4" w:space="0" w:color="B7CFEF"/>
      </w:tblBorders>
      <w:tblCellMar>
        <w:top w:w="43" w:type="dxa"/>
        <w:left w:w="144" w:type="dxa"/>
        <w:bottom w:w="43" w:type="dxa"/>
        <w:right w:w="144" w:type="dxa"/>
      </w:tblCellMar>
    </w:tblPr>
    <w:tblStylePr w:type="firstRow">
      <w:pPr>
        <w:jc w:val="left"/>
      </w:pPr>
      <w:rPr>
        <w:rFonts w:ascii="Trebuchet MS" w:hAnsi="Trebuchet MS" w:hint="default"/>
        <w:b w:val="0"/>
        <w:color w:val="FFFFFF"/>
        <w:sz w:val="21"/>
        <w:szCs w:val="21"/>
      </w:rPr>
      <w:tblPr/>
      <w:tcPr>
        <w:shd w:val="clear" w:color="auto" w:fill="0D213A"/>
        <w:vAlign w:val="center"/>
      </w:tcPr>
    </w:tblStylePr>
    <w:tblStylePr w:type="band1Horz">
      <w:rPr>
        <w:rFonts w:ascii="Trebuchet MS" w:hAnsi="Trebuchet MS" w:hint="default"/>
        <w:color w:val="auto"/>
        <w:sz w:val="21"/>
        <w:szCs w:val="21"/>
      </w:rPr>
    </w:tblStylePr>
  </w:style>
  <w:style w:type="paragraph" w:styleId="NormalWeb">
    <w:name w:val="Normal (Web)"/>
    <w:basedOn w:val="Normal"/>
    <w:uiPriority w:val="99"/>
    <w:semiHidden/>
    <w:unhideWhenUsed/>
    <w:rsid w:val="002C72EA"/>
    <w:pPr>
      <w:spacing w:before="100" w:beforeAutospacing="1" w:after="100" w:afterAutospacing="1"/>
    </w:pPr>
    <w:rPr>
      <w:bCs/>
    </w:rPr>
  </w:style>
  <w:style w:type="paragraph" w:customStyle="1" w:styleId="msonormal0">
    <w:name w:val="msonormal"/>
    <w:basedOn w:val="Normal"/>
    <w:rsid w:val="00BA0046"/>
    <w:pPr>
      <w:spacing w:before="100" w:beforeAutospacing="1" w:after="100" w:afterAutospacing="1"/>
    </w:pPr>
    <w:rPr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778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2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2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691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39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640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330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277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81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831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94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769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65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99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83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801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00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840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75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67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91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721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20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743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414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420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92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899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5641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1730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07951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75194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7390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64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448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39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823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74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2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469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0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7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40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png"/><Relationship Id="rId18" Type="http://schemas.openxmlformats.org/officeDocument/2006/relationships/image" Target="media/image5.png"/><Relationship Id="rId26" Type="http://schemas.openxmlformats.org/officeDocument/2006/relationships/image" Target="media/image13.png"/><Relationship Id="rId39" Type="http://schemas.openxmlformats.org/officeDocument/2006/relationships/header" Target="header1.xml"/><Relationship Id="rId21" Type="http://schemas.openxmlformats.org/officeDocument/2006/relationships/image" Target="media/image8.png"/><Relationship Id="rId34" Type="http://schemas.openxmlformats.org/officeDocument/2006/relationships/image" Target="media/image21.png"/><Relationship Id="rId42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image" Target="media/image4.emf"/><Relationship Id="rId20" Type="http://schemas.openxmlformats.org/officeDocument/2006/relationships/image" Target="media/image7.png"/><Relationship Id="rId29" Type="http://schemas.openxmlformats.org/officeDocument/2006/relationships/image" Target="media/image16.png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24" Type="http://schemas.openxmlformats.org/officeDocument/2006/relationships/image" Target="media/image11.png"/><Relationship Id="rId32" Type="http://schemas.openxmlformats.org/officeDocument/2006/relationships/image" Target="media/image19.png"/><Relationship Id="rId37" Type="http://schemas.openxmlformats.org/officeDocument/2006/relationships/image" Target="media/image24.png"/><Relationship Id="rId40" Type="http://schemas.openxmlformats.org/officeDocument/2006/relationships/footer" Target="footer3.xml"/><Relationship Id="rId5" Type="http://schemas.openxmlformats.org/officeDocument/2006/relationships/numbering" Target="numbering.xml"/><Relationship Id="rId15" Type="http://schemas.openxmlformats.org/officeDocument/2006/relationships/image" Target="media/image3.png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36" Type="http://schemas.openxmlformats.org/officeDocument/2006/relationships/image" Target="media/image23.png"/><Relationship Id="rId10" Type="http://schemas.openxmlformats.org/officeDocument/2006/relationships/endnotes" Target="endnotes.xml"/><Relationship Id="rId19" Type="http://schemas.openxmlformats.org/officeDocument/2006/relationships/image" Target="media/image6.png"/><Relationship Id="rId31" Type="http://schemas.openxmlformats.org/officeDocument/2006/relationships/image" Target="media/image18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png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image" Target="media/image17.png"/><Relationship Id="rId35" Type="http://schemas.openxmlformats.org/officeDocument/2006/relationships/image" Target="media/image22.png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footer" Target="footer2.xml"/><Relationship Id="rId17" Type="http://schemas.openxmlformats.org/officeDocument/2006/relationships/package" Target="embeddings/Microsoft_Excel_Worksheet.xlsx"/><Relationship Id="rId25" Type="http://schemas.openxmlformats.org/officeDocument/2006/relationships/image" Target="media/image12.png"/><Relationship Id="rId33" Type="http://schemas.openxmlformats.org/officeDocument/2006/relationships/image" Target="media/image20.png"/><Relationship Id="rId38" Type="http://schemas.openxmlformats.org/officeDocument/2006/relationships/image" Target="media/image25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EA\Desktop\Report\Report%20US.dotx" TargetMode="External"/></Relationships>
</file>

<file path=word/theme/theme1.xml><?xml version="1.0" encoding="utf-8"?>
<a:theme xmlns:a="http://schemas.openxmlformats.org/drawingml/2006/main" name="Office-thema">
  <a:themeElements>
    <a:clrScheme name="Pharmerit International">
      <a:dk1>
        <a:srgbClr val="000000"/>
      </a:dk1>
      <a:lt1>
        <a:srgbClr val="FFFFFF"/>
      </a:lt1>
      <a:dk2>
        <a:srgbClr val="447BBF"/>
      </a:dk2>
      <a:lt2>
        <a:srgbClr val="273478"/>
      </a:lt2>
      <a:accent1>
        <a:srgbClr val="7F7F7F"/>
      </a:accent1>
      <a:accent2>
        <a:srgbClr val="DA3832"/>
      </a:accent2>
      <a:accent3>
        <a:srgbClr val="51C2EE"/>
      </a:accent3>
      <a:accent4>
        <a:srgbClr val="F2833E"/>
      </a:accent4>
      <a:accent5>
        <a:srgbClr val="32DA6D"/>
      </a:accent5>
      <a:accent6>
        <a:srgbClr val="FF5951"/>
      </a:accent6>
      <a:hlink>
        <a:srgbClr val="000000"/>
      </a:hlink>
      <a:folHlink>
        <a:srgbClr val="000000"/>
      </a:folHlink>
    </a:clrScheme>
    <a:fontScheme name="Arial Black-Arial">
      <a:majorFont>
        <a:latin typeface="Arial Black" panose="020B0A04020102020204"/>
        <a:ea typeface=""/>
        <a:cs typeface=""/>
        <a:font script="Jpan" typeface="ＭＳ ゴシック"/>
        <a:font script="Hang" typeface="굴림"/>
        <a:font script="Hans" typeface="微软雅黑"/>
        <a:font script="Hant" typeface="微軟正黑體"/>
        <a:font script="Arab" typeface="Tahoma"/>
        <a:font script="Hebr" typeface="Tahoma"/>
        <a:font script="Thai" typeface="Frees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Verdana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8c3c43cf-186b-4613-84b4-a4ff23217b56" xsi:nil="true"/>
    <lcf76f155ced4ddcb4097134ff3c332f xmlns="34ef6fd2-5125-4c23-b935-9d16404da0a5">
      <Terms xmlns="http://schemas.microsoft.com/office/infopath/2007/PartnerControls"/>
    </lcf76f155ced4ddcb4097134ff3c332f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BDAB46CB42E974B8B343136A9C5AD12" ma:contentTypeVersion="13" ma:contentTypeDescription="Create a new document." ma:contentTypeScope="" ma:versionID="25a422b202c789d384141da75485a8e5">
  <xsd:schema xmlns:xsd="http://www.w3.org/2001/XMLSchema" xmlns:xs="http://www.w3.org/2001/XMLSchema" xmlns:p="http://schemas.microsoft.com/office/2006/metadata/properties" xmlns:ns2="34ef6fd2-5125-4c23-b935-9d16404da0a5" xmlns:ns3="8c3c43cf-186b-4613-84b4-a4ff23217b56" targetNamespace="http://schemas.microsoft.com/office/2006/metadata/properties" ma:root="true" ma:fieldsID="f7e7361596997ea76aa1e09bb8d5d0db" ns2:_="" ns3:_="">
    <xsd:import namespace="34ef6fd2-5125-4c23-b935-9d16404da0a5"/>
    <xsd:import namespace="8c3c43cf-186b-4613-84b4-a4ff23217b5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lcf76f155ced4ddcb4097134ff3c332f" minOccurs="0"/>
                <xsd:element ref="ns3:TaxCatchAll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DateTaken" minOccurs="0"/>
                <xsd:element ref="ns3:SharedWithUsers" minOccurs="0"/>
                <xsd:element ref="ns3:SharedWithDetails" minOccurs="0"/>
                <xsd:element ref="ns2:MediaLengthInSecond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4ef6fd2-5125-4c23-b935-9d16404da0a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lcf76f155ced4ddcb4097134ff3c332f" ma:index="11" nillable="true" ma:taxonomy="true" ma:internalName="lcf76f155ced4ddcb4097134ff3c332f" ma:taxonomyFieldName="MediaServiceImageTags" ma:displayName="Image Tags" ma:readOnly="false" ma:fieldId="{5cf76f15-5ced-4ddc-b409-7134ff3c332f}" ma:taxonomyMulti="true" ma:sspId="89cbd03e-66a2-4c18-a228-0d90db848384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9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c3c43cf-186b-4613-84b4-a4ff23217b56" elementFormDefault="qualified">
    <xsd:import namespace="http://schemas.microsoft.com/office/2006/documentManagement/types"/>
    <xsd:import namespace="http://schemas.microsoft.com/office/infopath/2007/PartnerControls"/>
    <xsd:element name="TaxCatchAll" ma:index="12" nillable="true" ma:displayName="Taxonomy Catch All Column" ma:hidden="true" ma:list="{6212e874-be26-499a-b36a-3e9c3c72934e}" ma:internalName="TaxCatchAll" ma:showField="CatchAllData" ma:web="8c3c43cf-186b-4613-84b4-a4ff23217b56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0FB537CB-E6E0-4572-BE42-38047D1CE6B8}">
  <ds:schemaRefs>
    <ds:schemaRef ds:uri="http://schemas.microsoft.com/office/2006/metadata/properties"/>
    <ds:schemaRef ds:uri="http://schemas.microsoft.com/office/infopath/2007/PartnerControls"/>
    <ds:schemaRef ds:uri="0061d2ad-6b35-4dfb-8d89-9da36aacac35"/>
    <ds:schemaRef ds:uri="c39895b9-2d4b-4939-92b7-2830e0bd0ed5"/>
  </ds:schemaRefs>
</ds:datastoreItem>
</file>

<file path=customXml/itemProps2.xml><?xml version="1.0" encoding="utf-8"?>
<ds:datastoreItem xmlns:ds="http://schemas.openxmlformats.org/officeDocument/2006/customXml" ds:itemID="{3E051111-2B9D-48BE-A059-B85934C33897}"/>
</file>

<file path=customXml/itemProps3.xml><?xml version="1.0" encoding="utf-8"?>
<ds:datastoreItem xmlns:ds="http://schemas.openxmlformats.org/officeDocument/2006/customXml" ds:itemID="{5F211768-4BE0-4773-B773-C6EC1DF45B06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63D00D11-F257-48C6-896C-555B08BA847F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eport US.dotx</Template>
  <TotalTime>597</TotalTime>
  <Pages>31</Pages>
  <Words>5292</Words>
  <Characters>30167</Characters>
  <Application>Microsoft Office Word</Application>
  <DocSecurity>0</DocSecurity>
  <Lines>251</Lines>
  <Paragraphs>7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Report US</vt:lpstr>
      <vt:lpstr/>
    </vt:vector>
  </TitlesOfParts>
  <Company>P.V. &amp; H. communicatie</Company>
  <LinksUpToDate>false</LinksUpToDate>
  <CharactersWithSpaces>35389</CharactersWithSpaces>
  <SharedDoc>false</SharedDoc>
  <HLinks>
    <vt:vector size="132" baseType="variant">
      <vt:variant>
        <vt:i4>1572922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108438031</vt:lpwstr>
      </vt:variant>
      <vt:variant>
        <vt:i4>1572922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108438030</vt:lpwstr>
      </vt:variant>
      <vt:variant>
        <vt:i4>1638458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108438029</vt:lpwstr>
      </vt:variant>
      <vt:variant>
        <vt:i4>1638458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108438028</vt:lpwstr>
      </vt:variant>
      <vt:variant>
        <vt:i4>1638458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108438027</vt:lpwstr>
      </vt:variant>
      <vt:variant>
        <vt:i4>1638458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108438026</vt:lpwstr>
      </vt:variant>
      <vt:variant>
        <vt:i4>1638458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108438025</vt:lpwstr>
      </vt:variant>
      <vt:variant>
        <vt:i4>1638458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108438024</vt:lpwstr>
      </vt:variant>
      <vt:variant>
        <vt:i4>1638458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108438023</vt:lpwstr>
      </vt:variant>
      <vt:variant>
        <vt:i4>1638458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08438022</vt:lpwstr>
      </vt:variant>
      <vt:variant>
        <vt:i4>1638458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08438021</vt:lpwstr>
      </vt:variant>
      <vt:variant>
        <vt:i4>1638458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08438020</vt:lpwstr>
      </vt:variant>
      <vt:variant>
        <vt:i4>1703994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08438019</vt:lpwstr>
      </vt:variant>
      <vt:variant>
        <vt:i4>1703994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08438018</vt:lpwstr>
      </vt:variant>
      <vt:variant>
        <vt:i4>1703994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08438017</vt:lpwstr>
      </vt:variant>
      <vt:variant>
        <vt:i4>1703994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08438016</vt:lpwstr>
      </vt:variant>
      <vt:variant>
        <vt:i4>1703994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08438015</vt:lpwstr>
      </vt:variant>
      <vt:variant>
        <vt:i4>1703994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08438014</vt:lpwstr>
      </vt:variant>
      <vt:variant>
        <vt:i4>1703994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08438013</vt:lpwstr>
      </vt:variant>
      <vt:variant>
        <vt:i4>1703994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108438012</vt:lpwstr>
      </vt:variant>
      <vt:variant>
        <vt:i4>1703994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08438011</vt:lpwstr>
      </vt:variant>
      <vt:variant>
        <vt:i4>8061006</vt:i4>
      </vt:variant>
      <vt:variant>
        <vt:i4>0</vt:i4>
      </vt:variant>
      <vt:variant>
        <vt:i4>0</vt:i4>
      </vt:variant>
      <vt:variant>
        <vt:i4>5</vt:i4>
      </vt:variant>
      <vt:variant>
        <vt:lpwstr>mailto:KatharinaNickel@openhealthgroup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port US</dc:title>
  <dc:subject/>
  <dc:creator>Erik Allen</dc:creator>
  <cp:keywords/>
  <cp:lastModifiedBy>Laura Dormer</cp:lastModifiedBy>
  <cp:revision>126</cp:revision>
  <cp:lastPrinted>2018-08-14T14:39:00Z</cp:lastPrinted>
  <dcterms:created xsi:type="dcterms:W3CDTF">2022-04-14T00:27:00Z</dcterms:created>
  <dcterms:modified xsi:type="dcterms:W3CDTF">2023-06-27T08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BDAB46CB42E974B8B343136A9C5AD12</vt:lpwstr>
  </property>
  <property fmtid="{D5CDD505-2E9C-101B-9397-08002B2CF9AE}" pid="3" name="Order">
    <vt:r8>5800</vt:r8>
  </property>
  <property fmtid="{D5CDD505-2E9C-101B-9397-08002B2CF9AE}" pid="4" name="Office">
    <vt:lpwstr>NL</vt:lpwstr>
  </property>
  <property fmtid="{D5CDD505-2E9C-101B-9397-08002B2CF9AE}" pid="5" name="Bespreken">
    <vt:lpwstr>n.a.</vt:lpwstr>
  </property>
  <property fmtid="{D5CDD505-2E9C-101B-9397-08002B2CF9AE}" pid="6" name="MediaServiceImageTags">
    <vt:lpwstr/>
  </property>
  <property fmtid="{D5CDD505-2E9C-101B-9397-08002B2CF9AE}" pid="7" name="GrammarlyDocumentId">
    <vt:lpwstr>dea036b47e04cb3de430f50a8fbf01bee1747cce5275c9d58ed9481106690c11</vt:lpwstr>
  </property>
</Properties>
</file>